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63031D">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63031D">
      <w:pPr>
        <w:spacing w:after="0" w:line="480" w:lineRule="auto"/>
        <w:jc w:val="both"/>
        <w:rPr>
          <w:rFonts w:ascii="Arial" w:hAnsi="Arial" w:cs="Arial"/>
          <w:lang w:val="en-GB"/>
        </w:rPr>
      </w:pPr>
    </w:p>
    <w:p w14:paraId="3055DB3F" w14:textId="2D8A3CB5" w:rsidR="004874BD" w:rsidRPr="00157A05" w:rsidRDefault="004874BD" w:rsidP="0063031D">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r w:rsidRPr="00157A05">
        <w:rPr>
          <w:rFonts w:ascii="Arial" w:hAnsi="Arial" w:cs="Arial"/>
          <w:lang w:val="en-GB"/>
        </w:rPr>
        <w:t>,</w:t>
      </w:r>
      <w:r w:rsidR="0019212C" w:rsidRPr="0019212C">
        <w:rPr>
          <w:rFonts w:ascii="Arial" w:hAnsi="Arial" w:cs="Arial"/>
          <w:lang w:val="en-GB"/>
        </w:rPr>
        <w:t xml:space="preserve"> </w:t>
      </w:r>
      <w:r w:rsidR="0019212C" w:rsidRPr="00157A05">
        <w:rPr>
          <w:rFonts w:ascii="Arial" w:hAnsi="Arial" w:cs="Arial"/>
          <w:lang w:val="en-GB"/>
        </w:rPr>
        <w:t>and 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p>
    <w:p w14:paraId="68C8CF9C" w14:textId="77777777" w:rsidR="004874BD" w:rsidRPr="00157A05" w:rsidRDefault="004874BD" w:rsidP="0063031D">
      <w:pPr>
        <w:spacing w:after="0" w:line="480" w:lineRule="auto"/>
        <w:jc w:val="both"/>
        <w:rPr>
          <w:rFonts w:ascii="Arial" w:hAnsi="Arial" w:cs="Arial"/>
          <w:lang w:val="en-GB"/>
        </w:rPr>
      </w:pPr>
    </w:p>
    <w:p w14:paraId="7AD177B3" w14:textId="2B47AA05" w:rsidR="004874BD" w:rsidRDefault="004874BD" w:rsidP="0063031D">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118A017C" w14:textId="77777777" w:rsidR="00DE75F1" w:rsidRPr="00157A05" w:rsidRDefault="00DE75F1" w:rsidP="0063031D">
      <w:pPr>
        <w:spacing w:after="0" w:line="480" w:lineRule="auto"/>
        <w:jc w:val="both"/>
        <w:rPr>
          <w:rFonts w:ascii="Arial" w:hAnsi="Arial" w:cs="Arial"/>
          <w:lang w:val="en-GB"/>
        </w:rPr>
      </w:pPr>
    </w:p>
    <w:p w14:paraId="50E9FAAC" w14:textId="42991E5B" w:rsidR="004874BD" w:rsidRPr="00EC1526" w:rsidRDefault="0019212C" w:rsidP="0063031D">
      <w:pPr>
        <w:spacing w:line="480" w:lineRule="auto"/>
        <w:jc w:val="both"/>
        <w:rPr>
          <w:rFonts w:ascii="Arial" w:hAnsi="Arial" w:cs="Arial"/>
          <w:lang w:val="en-GB"/>
        </w:rPr>
      </w:pPr>
      <w:r>
        <w:rPr>
          <w:rFonts w:ascii="Arial" w:hAnsi="Arial" w:cs="Arial"/>
          <w:lang w:val="en-GB"/>
        </w:rPr>
        <w:t xml:space="preserve">* </w:t>
      </w:r>
      <w:r w:rsidRPr="00EC1526">
        <w:rPr>
          <w:rFonts w:ascii="Arial" w:hAnsi="Arial" w:cs="Arial"/>
          <w:lang w:val="en-GB"/>
        </w:rPr>
        <w:t>Corresponding author</w:t>
      </w:r>
    </w:p>
    <w:p w14:paraId="3B428103" w14:textId="3F791A99" w:rsidR="00DD65DA" w:rsidRPr="0030704A" w:rsidRDefault="00000000" w:rsidP="0063031D">
      <w:pPr>
        <w:spacing w:after="0" w:line="480" w:lineRule="auto"/>
        <w:jc w:val="both"/>
        <w:rPr>
          <w:rFonts w:ascii="Arial" w:hAnsi="Arial" w:cs="Arial"/>
          <w:lang w:val="en-GB"/>
        </w:rPr>
      </w:pPr>
      <w:hyperlink r:id="rId8" w:history="1">
        <w:r w:rsidR="00DE75F1" w:rsidRPr="0030704A">
          <w:rPr>
            <w:rStyle w:val="Hyperlink"/>
            <w:rFonts w:ascii="Arial" w:hAnsi="Arial" w:cs="Arial"/>
            <w:lang w:val="en-GB"/>
          </w:rPr>
          <w:t>Laurent.philippot@inrae.fr</w:t>
        </w:r>
      </w:hyperlink>
    </w:p>
    <w:p w14:paraId="44D254FF" w14:textId="77777777" w:rsidR="00DE75F1" w:rsidRPr="00157A05" w:rsidRDefault="00DE75F1" w:rsidP="0063031D">
      <w:pPr>
        <w:spacing w:after="0" w:line="480" w:lineRule="auto"/>
        <w:jc w:val="both"/>
        <w:rPr>
          <w:rFonts w:ascii="Arial" w:hAnsi="Arial" w:cs="Arial"/>
          <w:b/>
          <w:bCs/>
          <w:lang w:val="en-GB"/>
        </w:rPr>
      </w:pPr>
    </w:p>
    <w:p w14:paraId="65ECEACA" w14:textId="0D03B46C" w:rsidR="00E630E8" w:rsidRPr="00C516A5" w:rsidRDefault="00E630E8" w:rsidP="0063031D">
      <w:pPr>
        <w:spacing w:after="0" w:line="480" w:lineRule="auto"/>
        <w:jc w:val="both"/>
        <w:rPr>
          <w:ins w:id="0" w:author="Ari Fina Bintarti" w:date="2024-05-24T09:32:00Z"/>
          <w:rFonts w:ascii="Arial" w:hAnsi="Arial" w:cs="Arial"/>
          <w:b/>
          <w:bCs/>
          <w:sz w:val="24"/>
          <w:szCs w:val="24"/>
          <w:lang w:val="en-GB"/>
          <w:rPrChange w:id="1" w:author="Ari Fina Bintarti" w:date="2024-05-24T09:45:00Z">
            <w:rPr>
              <w:ins w:id="2" w:author="Ari Fina Bintarti" w:date="2024-05-24T09:32:00Z"/>
              <w:rFonts w:ascii="Arial" w:hAnsi="Arial" w:cs="Arial"/>
              <w:b/>
              <w:bCs/>
              <w:lang w:val="en-GB"/>
            </w:rPr>
          </w:rPrChange>
        </w:rPr>
      </w:pPr>
      <w:ins w:id="3" w:author="Ari Fina Bintarti" w:date="2024-05-24T09:17:00Z">
        <w:r w:rsidRPr="00C516A5">
          <w:rPr>
            <w:rFonts w:ascii="Arial" w:hAnsi="Arial" w:cs="Arial"/>
            <w:b/>
            <w:bCs/>
            <w:sz w:val="24"/>
            <w:szCs w:val="24"/>
            <w:lang w:val="en-GB"/>
            <w:rPrChange w:id="4" w:author="Ari Fina Bintarti" w:date="2024-05-24T09:45:00Z">
              <w:rPr>
                <w:rFonts w:ascii="Arial" w:hAnsi="Arial" w:cs="Arial"/>
                <w:b/>
                <w:bCs/>
                <w:lang w:val="en-GB"/>
              </w:rPr>
            </w:rPrChange>
          </w:rPr>
          <w:t>H</w:t>
        </w:r>
      </w:ins>
      <w:ins w:id="5" w:author="Ari Fina Bintarti" w:date="2024-05-24T09:46:00Z">
        <w:r w:rsidR="00C516A5">
          <w:rPr>
            <w:rFonts w:ascii="Arial" w:hAnsi="Arial" w:cs="Arial"/>
            <w:b/>
            <w:bCs/>
            <w:sz w:val="24"/>
            <w:szCs w:val="24"/>
            <w:lang w:val="en-GB"/>
          </w:rPr>
          <w:t>ighlights</w:t>
        </w:r>
      </w:ins>
    </w:p>
    <w:p w14:paraId="03E7A6B5" w14:textId="77777777" w:rsidR="004A0573" w:rsidRDefault="004A0573" w:rsidP="0063031D">
      <w:pPr>
        <w:spacing w:after="0" w:line="480" w:lineRule="auto"/>
        <w:jc w:val="both"/>
        <w:rPr>
          <w:ins w:id="6" w:author="Ari Fina Bintarti" w:date="2024-05-24T09:18:00Z"/>
          <w:rFonts w:ascii="Arial" w:hAnsi="Arial" w:cs="Arial"/>
          <w:b/>
          <w:bCs/>
          <w:lang w:val="en-GB"/>
        </w:rPr>
      </w:pPr>
    </w:p>
    <w:p w14:paraId="5FA41C87" w14:textId="7B5C0EFF" w:rsidR="00E630E8" w:rsidRPr="00CB0759" w:rsidRDefault="00E630E8" w:rsidP="00E630E8">
      <w:pPr>
        <w:pStyle w:val="ListParagraph"/>
        <w:numPr>
          <w:ilvl w:val="0"/>
          <w:numId w:val="13"/>
        </w:numPr>
        <w:spacing w:line="480" w:lineRule="auto"/>
        <w:jc w:val="both"/>
        <w:rPr>
          <w:ins w:id="7" w:author="Ari Fina Bintarti" w:date="2024-05-24T09:20:00Z"/>
          <w:rFonts w:ascii="Arial" w:hAnsi="Arial" w:cs="Arial"/>
          <w:sz w:val="22"/>
          <w:szCs w:val="22"/>
          <w:lang w:val="en-GB"/>
          <w:rPrChange w:id="8" w:author="Ari Fina Bintarti" w:date="2024-05-24T12:09:00Z">
            <w:rPr>
              <w:ins w:id="9" w:author="Ari Fina Bintarti" w:date="2024-05-24T09:20:00Z"/>
              <w:rFonts w:ascii="Arial" w:hAnsi="Arial" w:cs="Arial"/>
              <w:lang w:val="en-GB"/>
            </w:rPr>
          </w:rPrChange>
        </w:rPr>
      </w:pPr>
      <w:ins w:id="10" w:author="Ari Fina Bintarti" w:date="2024-05-24T09:19:00Z">
        <w:r w:rsidRPr="00CB0759">
          <w:rPr>
            <w:rFonts w:ascii="Arial" w:hAnsi="Arial" w:cs="Arial"/>
            <w:sz w:val="22"/>
            <w:szCs w:val="22"/>
            <w:lang w:val="en-GB"/>
            <w:rPrChange w:id="11" w:author="Ari Fina Bintarti" w:date="2024-05-24T12:09:00Z">
              <w:rPr>
                <w:rFonts w:ascii="Arial" w:hAnsi="Arial" w:cs="Arial"/>
                <w:lang w:val="en-GB"/>
              </w:rPr>
            </w:rPrChange>
          </w:rPr>
          <w:t>The effect of drought on AO communities is modu</w:t>
        </w:r>
      </w:ins>
      <w:ins w:id="12" w:author="Ari Fina Bintarti" w:date="2024-05-24T09:20:00Z">
        <w:r w:rsidRPr="00CB0759">
          <w:rPr>
            <w:rFonts w:ascii="Arial" w:hAnsi="Arial" w:cs="Arial"/>
            <w:sz w:val="22"/>
            <w:szCs w:val="22"/>
            <w:lang w:val="en-GB"/>
            <w:rPrChange w:id="13" w:author="Ari Fina Bintarti" w:date="2024-05-24T12:09:00Z">
              <w:rPr>
                <w:rFonts w:ascii="Arial" w:hAnsi="Arial" w:cs="Arial"/>
                <w:lang w:val="en-GB"/>
              </w:rPr>
            </w:rPrChange>
          </w:rPr>
          <w:t>lated by cropping system.</w:t>
        </w:r>
      </w:ins>
    </w:p>
    <w:p w14:paraId="35167971" w14:textId="07AE1C32" w:rsidR="00E630E8" w:rsidRPr="00CB0759" w:rsidRDefault="00E630E8" w:rsidP="00010933">
      <w:pPr>
        <w:pStyle w:val="ListParagraph"/>
        <w:numPr>
          <w:ilvl w:val="0"/>
          <w:numId w:val="13"/>
        </w:numPr>
        <w:spacing w:line="480" w:lineRule="auto"/>
        <w:jc w:val="both"/>
        <w:rPr>
          <w:ins w:id="14" w:author="Ari Fina Bintarti" w:date="2024-05-24T09:31:00Z"/>
          <w:rFonts w:ascii="Arial" w:hAnsi="Arial" w:cs="Arial"/>
          <w:sz w:val="22"/>
          <w:szCs w:val="22"/>
          <w:lang w:val="en-GB"/>
          <w:rPrChange w:id="15" w:author="Ari Fina Bintarti" w:date="2024-05-24T12:09:00Z">
            <w:rPr>
              <w:ins w:id="16" w:author="Ari Fina Bintarti" w:date="2024-05-24T09:31:00Z"/>
              <w:rFonts w:ascii="Arial" w:hAnsi="Arial" w:cs="Arial"/>
              <w:lang w:val="en-GB"/>
            </w:rPr>
          </w:rPrChange>
        </w:rPr>
      </w:pPr>
      <w:ins w:id="17" w:author="Ari Fina Bintarti" w:date="2024-05-24T09:23:00Z">
        <w:r w:rsidRPr="00CB0759">
          <w:rPr>
            <w:rFonts w:ascii="Arial" w:hAnsi="Arial" w:cs="Arial"/>
            <w:sz w:val="22"/>
            <w:szCs w:val="22"/>
            <w:lang w:val="en-GB"/>
            <w:rPrChange w:id="18" w:author="Ari Fina Bintarti" w:date="2024-05-24T12:09:00Z">
              <w:rPr>
                <w:rFonts w:ascii="Arial" w:hAnsi="Arial" w:cs="Arial"/>
                <w:lang w:val="en-GB"/>
              </w:rPr>
            </w:rPrChange>
          </w:rPr>
          <w:t>Differe</w:t>
        </w:r>
      </w:ins>
      <w:ins w:id="19" w:author="Ari Fina Bintarti" w:date="2024-05-24T09:24:00Z">
        <w:r w:rsidRPr="00CB0759">
          <w:rPr>
            <w:rFonts w:ascii="Arial" w:hAnsi="Arial" w:cs="Arial"/>
            <w:sz w:val="22"/>
            <w:szCs w:val="22"/>
            <w:lang w:val="en-GB"/>
            <w:rPrChange w:id="20" w:author="Ari Fina Bintarti" w:date="2024-05-24T12:09:00Z">
              <w:rPr>
                <w:rFonts w:ascii="Arial" w:hAnsi="Arial" w:cs="Arial"/>
                <w:lang w:val="en-GB"/>
              </w:rPr>
            </w:rPrChange>
          </w:rPr>
          <w:t>nt AO groups respond</w:t>
        </w:r>
      </w:ins>
      <w:ins w:id="21" w:author="Ari Fina Bintarti" w:date="2024-05-24T09:32:00Z">
        <w:r w:rsidR="004A0573" w:rsidRPr="00CB0759">
          <w:rPr>
            <w:rFonts w:ascii="Arial" w:hAnsi="Arial" w:cs="Arial"/>
            <w:sz w:val="22"/>
            <w:szCs w:val="22"/>
            <w:lang w:val="en-GB"/>
            <w:rPrChange w:id="22" w:author="Ari Fina Bintarti" w:date="2024-05-24T12:09:00Z">
              <w:rPr>
                <w:rFonts w:ascii="Arial" w:hAnsi="Arial" w:cs="Arial"/>
                <w:lang w:val="en-GB"/>
              </w:rPr>
            </w:rPrChange>
          </w:rPr>
          <w:t>ed</w:t>
        </w:r>
      </w:ins>
      <w:ins w:id="23" w:author="Ari Fina Bintarti" w:date="2024-05-24T09:24:00Z">
        <w:r w:rsidRPr="00CB0759">
          <w:rPr>
            <w:rFonts w:ascii="Arial" w:hAnsi="Arial" w:cs="Arial"/>
            <w:sz w:val="22"/>
            <w:szCs w:val="22"/>
            <w:lang w:val="en-GB"/>
            <w:rPrChange w:id="24" w:author="Ari Fina Bintarti" w:date="2024-05-24T12:09:00Z">
              <w:rPr>
                <w:rFonts w:ascii="Arial" w:hAnsi="Arial" w:cs="Arial"/>
                <w:lang w:val="en-GB"/>
              </w:rPr>
            </w:rPrChange>
          </w:rPr>
          <w:t xml:space="preserve"> di</w:t>
        </w:r>
      </w:ins>
      <w:ins w:id="25" w:author="Ari Fina Bintarti" w:date="2024-05-24T09:25:00Z">
        <w:r w:rsidRPr="00CB0759">
          <w:rPr>
            <w:rFonts w:ascii="Arial" w:hAnsi="Arial" w:cs="Arial"/>
            <w:sz w:val="22"/>
            <w:szCs w:val="22"/>
            <w:lang w:val="en-GB"/>
            <w:rPrChange w:id="26" w:author="Ari Fina Bintarti" w:date="2024-05-24T12:09:00Z">
              <w:rPr>
                <w:rFonts w:ascii="Arial" w:hAnsi="Arial" w:cs="Arial"/>
                <w:lang w:val="en-GB"/>
              </w:rPr>
            </w:rPrChange>
          </w:rPr>
          <w:t>stinctively</w:t>
        </w:r>
      </w:ins>
      <w:ins w:id="27" w:author="Ari Fina Bintarti" w:date="2024-05-24T09:24:00Z">
        <w:r w:rsidRPr="00CB0759">
          <w:rPr>
            <w:rFonts w:ascii="Arial" w:hAnsi="Arial" w:cs="Arial"/>
            <w:sz w:val="22"/>
            <w:szCs w:val="22"/>
            <w:lang w:val="en-GB"/>
            <w:rPrChange w:id="28" w:author="Ari Fina Bintarti" w:date="2024-05-24T12:09:00Z">
              <w:rPr>
                <w:rFonts w:ascii="Arial" w:hAnsi="Arial" w:cs="Arial"/>
                <w:lang w:val="en-GB"/>
              </w:rPr>
            </w:rPrChange>
          </w:rPr>
          <w:t xml:space="preserve"> to drought.</w:t>
        </w:r>
      </w:ins>
    </w:p>
    <w:p w14:paraId="696EF29A" w14:textId="622C0CC8" w:rsidR="00F02244" w:rsidRPr="00CB0759" w:rsidRDefault="00F02244" w:rsidP="00010933">
      <w:pPr>
        <w:pStyle w:val="ListParagraph"/>
        <w:numPr>
          <w:ilvl w:val="0"/>
          <w:numId w:val="13"/>
        </w:numPr>
        <w:spacing w:line="480" w:lineRule="auto"/>
        <w:jc w:val="both"/>
        <w:rPr>
          <w:ins w:id="29" w:author="Ari Fina Bintarti" w:date="2024-05-24T09:24:00Z"/>
          <w:rFonts w:ascii="Arial" w:hAnsi="Arial" w:cs="Arial"/>
          <w:sz w:val="22"/>
          <w:szCs w:val="22"/>
          <w:lang w:val="en-GB"/>
          <w:rPrChange w:id="30" w:author="Ari Fina Bintarti" w:date="2024-05-24T12:09:00Z">
            <w:rPr>
              <w:ins w:id="31" w:author="Ari Fina Bintarti" w:date="2024-05-24T09:24:00Z"/>
              <w:rFonts w:ascii="Arial" w:hAnsi="Arial" w:cs="Arial"/>
              <w:lang w:val="en-GB"/>
            </w:rPr>
          </w:rPrChange>
        </w:rPr>
      </w:pPr>
      <w:ins w:id="32" w:author="Ari Fina Bintarti" w:date="2024-05-24T09:31:00Z">
        <w:r w:rsidRPr="00CB0759">
          <w:rPr>
            <w:rFonts w:ascii="Arial" w:hAnsi="Arial" w:cs="Arial"/>
            <w:sz w:val="22"/>
            <w:szCs w:val="22"/>
            <w:lang w:val="en-GB"/>
            <w:rPrChange w:id="33" w:author="Ari Fina Bintarti" w:date="2024-05-24T12:09:00Z">
              <w:rPr>
                <w:rFonts w:ascii="Arial" w:hAnsi="Arial" w:cs="Arial"/>
                <w:lang w:val="en-GB"/>
              </w:rPr>
            </w:rPrChange>
          </w:rPr>
          <w:t xml:space="preserve">The responses of AO communities to drought </w:t>
        </w:r>
      </w:ins>
      <w:ins w:id="34" w:author="Ari Fina Bintarti" w:date="2024-05-24T09:32:00Z">
        <w:r w:rsidRPr="00CB0759">
          <w:rPr>
            <w:rFonts w:ascii="Arial" w:hAnsi="Arial" w:cs="Arial"/>
            <w:sz w:val="22"/>
            <w:szCs w:val="22"/>
            <w:lang w:val="en-GB"/>
            <w:rPrChange w:id="35" w:author="Ari Fina Bintarti" w:date="2024-05-24T12:09:00Z">
              <w:rPr>
                <w:rFonts w:ascii="Arial" w:hAnsi="Arial" w:cs="Arial"/>
                <w:lang w:val="en-GB"/>
              </w:rPr>
            </w:rPrChange>
          </w:rPr>
          <w:t>were comparable between bulk soil and rhizosphere.</w:t>
        </w:r>
      </w:ins>
    </w:p>
    <w:p w14:paraId="50E8DC72" w14:textId="661B7AD4" w:rsidR="00E630E8" w:rsidRPr="00F02244" w:rsidRDefault="00E630E8">
      <w:pPr>
        <w:spacing w:line="480" w:lineRule="auto"/>
        <w:ind w:left="360"/>
        <w:jc w:val="both"/>
        <w:rPr>
          <w:ins w:id="36" w:author="Ari Fina Bintarti" w:date="2024-05-24T09:17:00Z"/>
          <w:rFonts w:ascii="Arial" w:hAnsi="Arial" w:cs="Arial"/>
          <w:lang w:val="en-GB"/>
          <w:rPrChange w:id="37" w:author="Ari Fina Bintarti" w:date="2024-05-24T09:28:00Z">
            <w:rPr>
              <w:ins w:id="38" w:author="Ari Fina Bintarti" w:date="2024-05-24T09:17:00Z"/>
              <w:rFonts w:ascii="Arial" w:hAnsi="Arial" w:cs="Arial"/>
              <w:b/>
              <w:bCs/>
              <w:lang w:val="en-GB"/>
            </w:rPr>
          </w:rPrChange>
        </w:rPr>
        <w:pPrChange w:id="39" w:author="Ari Fina Bintarti" w:date="2024-05-24T09:28:00Z">
          <w:pPr>
            <w:spacing w:after="0" w:line="480" w:lineRule="auto"/>
            <w:jc w:val="both"/>
          </w:pPr>
        </w:pPrChange>
      </w:pPr>
    </w:p>
    <w:p w14:paraId="015C127B" w14:textId="0A4E6484" w:rsidR="004874BD" w:rsidRPr="00C516A5" w:rsidRDefault="00C516A5" w:rsidP="0063031D">
      <w:pPr>
        <w:spacing w:after="0" w:line="480" w:lineRule="auto"/>
        <w:jc w:val="both"/>
        <w:rPr>
          <w:rFonts w:ascii="Arial" w:hAnsi="Arial" w:cs="Arial"/>
          <w:b/>
          <w:bCs/>
          <w:sz w:val="24"/>
          <w:szCs w:val="24"/>
          <w:lang w:val="en-GB"/>
          <w:rPrChange w:id="40" w:author="Ari Fina Bintarti" w:date="2024-05-24T09:45:00Z">
            <w:rPr>
              <w:rFonts w:ascii="Arial" w:hAnsi="Arial" w:cs="Arial"/>
              <w:b/>
              <w:bCs/>
              <w:lang w:val="en-GB"/>
            </w:rPr>
          </w:rPrChange>
        </w:rPr>
      </w:pPr>
      <w:ins w:id="41" w:author="Ari Fina Bintarti" w:date="2024-05-24T09:45:00Z">
        <w:r>
          <w:rPr>
            <w:rFonts w:ascii="Arial" w:hAnsi="Arial" w:cs="Arial"/>
            <w:b/>
            <w:bCs/>
            <w:sz w:val="24"/>
            <w:szCs w:val="24"/>
            <w:lang w:val="en-GB"/>
          </w:rPr>
          <w:t>Abstra</w:t>
        </w:r>
      </w:ins>
      <w:ins w:id="42" w:author="Ari Fina Bintarti" w:date="2024-05-24T09:46:00Z">
        <w:r>
          <w:rPr>
            <w:rFonts w:ascii="Arial" w:hAnsi="Arial" w:cs="Arial"/>
            <w:b/>
            <w:bCs/>
            <w:sz w:val="24"/>
            <w:szCs w:val="24"/>
            <w:lang w:val="en-GB"/>
          </w:rPr>
          <w:t>ct</w:t>
        </w:r>
      </w:ins>
      <w:del w:id="43" w:author="Ari Fina Bintarti" w:date="2024-05-24T09:45:00Z">
        <w:r w:rsidR="004874BD" w:rsidRPr="00C516A5" w:rsidDel="00C516A5">
          <w:rPr>
            <w:rFonts w:ascii="Arial" w:hAnsi="Arial" w:cs="Arial"/>
            <w:b/>
            <w:bCs/>
            <w:sz w:val="24"/>
            <w:szCs w:val="24"/>
            <w:lang w:val="en-GB"/>
            <w:rPrChange w:id="44" w:author="Ari Fina Bintarti" w:date="2024-05-24T09:45:00Z">
              <w:rPr>
                <w:rFonts w:ascii="Arial" w:hAnsi="Arial" w:cs="Arial"/>
                <w:b/>
                <w:bCs/>
                <w:lang w:val="en-GB"/>
              </w:rPr>
            </w:rPrChange>
          </w:rPr>
          <w:delText>ABSTRACT</w:delText>
        </w:r>
      </w:del>
    </w:p>
    <w:p w14:paraId="443DA99D" w14:textId="77777777" w:rsidR="00DD65DA" w:rsidRPr="00157A05" w:rsidRDefault="00DD65DA" w:rsidP="0063031D">
      <w:pPr>
        <w:spacing w:after="0" w:line="480" w:lineRule="auto"/>
        <w:jc w:val="both"/>
        <w:rPr>
          <w:rFonts w:ascii="Arial" w:hAnsi="Arial" w:cs="Arial"/>
          <w:b/>
          <w:bCs/>
          <w:lang w:val="en-GB"/>
        </w:rPr>
      </w:pPr>
    </w:p>
    <w:p w14:paraId="0CA0B6F8" w14:textId="7F0B755B" w:rsidR="004874BD" w:rsidRPr="006C1442" w:rsidRDefault="004874BD" w:rsidP="0063031D">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w:t>
      </w:r>
      <w:r w:rsidRPr="00157A05">
        <w:rPr>
          <w:rFonts w:ascii="Arial" w:hAnsi="Arial" w:cs="Arial"/>
        </w:rPr>
        <w:lastRenderedPageBreak/>
        <w:t xml:space="preserve">communities. </w:t>
      </w:r>
      <w:r w:rsidR="000968F9" w:rsidRPr="00157A05">
        <w:rPr>
          <w:rFonts w:ascii="Arial" w:hAnsi="Arial" w:cs="Arial"/>
        </w:rPr>
        <w:t xml:space="preserve">Here, we investigated how ammonia-oxidizing bacteria (AOB), archaea (AOA), and </w:t>
      </w:r>
      <w:ins w:id="45" w:author="Ari Fina Bintarti" w:date="2024-05-24T14:56:00Z">
        <w:r w:rsidR="00E930B9">
          <w:rPr>
            <w:rFonts w:ascii="Arial" w:hAnsi="Arial" w:cs="Arial"/>
          </w:rPr>
          <w:t>C</w:t>
        </w:r>
      </w:ins>
      <w:del w:id="46" w:author="Ari Fina Bintarti" w:date="2024-05-24T14:56:00Z">
        <w:r w:rsidR="000968F9" w:rsidRPr="00157A05" w:rsidDel="00E930B9">
          <w:rPr>
            <w:rFonts w:ascii="Arial" w:hAnsi="Arial" w:cs="Arial"/>
          </w:rPr>
          <w:delText>c</w:delText>
        </w:r>
      </w:del>
      <w:r w:rsidR="000968F9" w:rsidRPr="00157A05">
        <w:rPr>
          <w:rFonts w:ascii="Arial" w:hAnsi="Arial" w:cs="Arial"/>
        </w:rPr>
        <w:t xml:space="preserve">omammox (complete ammonia oxidizers) respond to simulated drought in a rain-out shelter experiment in </w:t>
      </w:r>
      <w:ins w:id="47" w:author="Ari Fina Bintarti" w:date="2024-05-24T09:35:00Z">
        <w:r w:rsidR="004A0573">
          <w:rPr>
            <w:rFonts w:ascii="Arial" w:hAnsi="Arial" w:cs="Arial"/>
          </w:rPr>
          <w:t>a</w:t>
        </w:r>
      </w:ins>
      <w:del w:id="48" w:author="Ari Fina Bintarti" w:date="2024-05-24T09:35:00Z">
        <w:r w:rsidR="000968F9" w:rsidRPr="00157A05" w:rsidDel="004A0573">
          <w:rPr>
            <w:rFonts w:ascii="Arial" w:hAnsi="Arial" w:cs="Arial"/>
          </w:rPr>
          <w:delText>the DOK</w:delText>
        </w:r>
      </w:del>
      <w:r w:rsidR="000968F9" w:rsidRPr="00157A05">
        <w:rPr>
          <w:rFonts w:ascii="Arial" w:hAnsi="Arial" w:cs="Arial"/>
        </w:rPr>
        <w:t xml:space="preserve"> long-term field trial comparing different organic and conventional </w:t>
      </w:r>
      <w:del w:id="49" w:author="Ari Fina Bintarti" w:date="2024-05-24T11:58:00Z">
        <w:r w:rsidR="000968F9" w:rsidRPr="00157A05" w:rsidDel="00D96620">
          <w:rPr>
            <w:rFonts w:ascii="Arial" w:hAnsi="Arial" w:cs="Arial"/>
          </w:rPr>
          <w:delText>agricultural practices</w:delText>
        </w:r>
      </w:del>
      <w:ins w:id="50" w:author="Ari Fina Bintarti" w:date="2024-05-24T11:58:00Z">
        <w:r w:rsidR="00D96620">
          <w:rPr>
            <w:rFonts w:ascii="Arial" w:hAnsi="Arial" w:cs="Arial"/>
          </w:rPr>
          <w:t>cropping systems</w:t>
        </w:r>
      </w:ins>
      <w:del w:id="51" w:author="Ari Fina Bintarti" w:date="2024-05-24T09:39:00Z">
        <w:r w:rsidR="000968F9" w:rsidRPr="00157A05" w:rsidDel="00C516A5">
          <w:rPr>
            <w:rFonts w:ascii="Arial" w:hAnsi="Arial" w:cs="Arial"/>
          </w:rPr>
          <w:delText xml:space="preserve"> since 1978</w:delText>
        </w:r>
      </w:del>
      <w:del w:id="52" w:author="Ari Fina Bintarti" w:date="2024-05-24T11:57:00Z">
        <w:r w:rsidR="000968F9" w:rsidRPr="00157A05" w:rsidDel="00D96620">
          <w:rPr>
            <w:rFonts w:ascii="Arial" w:hAnsi="Arial" w:cs="Arial"/>
          </w:rPr>
          <w:delText xml:space="preserve">. </w:delText>
        </w:r>
        <w:r w:rsidRPr="00157A05" w:rsidDel="00D96620">
          <w:rPr>
            <w:rFonts w:ascii="Arial" w:hAnsi="Arial" w:cs="Arial"/>
          </w:rPr>
          <w:delText xml:space="preserve">We monitored the diversity, the composition, and the abundance of ammonia-oxidizers for five months by Illumina-based amplicon sequencing and quantitative real-time PCR using the </w:delText>
        </w:r>
        <w:r w:rsidRPr="00157A05" w:rsidDel="00D96620">
          <w:rPr>
            <w:rFonts w:ascii="Arial" w:hAnsi="Arial" w:cs="Arial"/>
            <w:i/>
            <w:iCs/>
          </w:rPr>
          <w:delText>amoA</w:delText>
        </w:r>
        <w:r w:rsidRPr="00157A05" w:rsidDel="00D96620">
          <w:rPr>
            <w:rFonts w:ascii="Arial" w:hAnsi="Arial" w:cs="Arial"/>
          </w:rPr>
          <w:delText xml:space="preserve"> gene as molecular marker</w:delText>
        </w:r>
      </w:del>
      <w:r w:rsidRPr="00157A05">
        <w:rPr>
          <w:rFonts w:ascii="Arial" w:hAnsi="Arial" w:cs="Arial"/>
        </w:rPr>
        <w:t xml:space="preserve">. We found that the effect of drought varied depending on the ammonia-oxidizing </w:t>
      </w:r>
      <w:del w:id="53" w:author="Ari Fina Bintarti" w:date="2024-05-24T11:57:00Z">
        <w:r w:rsidRPr="00157A05" w:rsidDel="00D96620">
          <w:rPr>
            <w:rFonts w:ascii="Arial" w:hAnsi="Arial" w:cs="Arial"/>
          </w:rPr>
          <w:delText xml:space="preserve">community </w:delText>
        </w:r>
      </w:del>
      <w:ins w:id="54" w:author="Ari Fina Bintarti" w:date="2024-05-24T11:57:00Z">
        <w:r w:rsidR="00D96620">
          <w:rPr>
            <w:rFonts w:ascii="Arial" w:hAnsi="Arial" w:cs="Arial"/>
          </w:rPr>
          <w:t>groups</w:t>
        </w:r>
      </w:ins>
      <w:ins w:id="55" w:author="Ari Fina Bintarti" w:date="2024-05-24T12:03:00Z">
        <w:r w:rsidR="00CB0759">
          <w:rPr>
            <w:rFonts w:ascii="Arial" w:hAnsi="Arial" w:cs="Arial"/>
          </w:rPr>
          <w:t xml:space="preserve">, </w:t>
        </w:r>
      </w:ins>
      <w:r w:rsidRPr="00157A05">
        <w:rPr>
          <w:rFonts w:ascii="Arial" w:hAnsi="Arial" w:cs="Arial"/>
        </w:rPr>
        <w:t xml:space="preserve">and also on the </w:t>
      </w:r>
      <w:ins w:id="56" w:author="Ari Fina Bintarti" w:date="2024-05-24T11:58:00Z">
        <w:r w:rsidR="00D96620">
          <w:rPr>
            <w:rFonts w:ascii="Arial" w:hAnsi="Arial" w:cs="Arial"/>
          </w:rPr>
          <w:t>c</w:t>
        </w:r>
      </w:ins>
      <w:del w:id="57" w:author="Ari Fina Bintarti" w:date="2024-05-24T11:58:00Z">
        <w:r w:rsidRPr="00157A05" w:rsidDel="00D96620">
          <w:rPr>
            <w:rFonts w:ascii="Arial" w:hAnsi="Arial" w:cs="Arial"/>
          </w:rPr>
          <w:delText>agricultural practices</w:delText>
        </w:r>
      </w:del>
      <w:ins w:id="58" w:author="Ari Fina Bintarti" w:date="2024-05-24T11:58:00Z">
        <w:r w:rsidR="00D96620">
          <w:rPr>
            <w:rFonts w:ascii="Arial" w:hAnsi="Arial" w:cs="Arial"/>
          </w:rPr>
          <w:t>ropping system</w:t>
        </w:r>
      </w:ins>
      <w:r w:rsidRPr="00157A05">
        <w:rPr>
          <w:rFonts w:ascii="Arial" w:hAnsi="Arial" w:cs="Arial"/>
        </w:rPr>
        <w:t>.</w:t>
      </w:r>
      <w:ins w:id="59" w:author="Ari Fina Bintarti" w:date="2024-05-24T12:02:00Z">
        <w:r w:rsidR="00CB0759">
          <w:rPr>
            <w:rFonts w:ascii="Arial" w:hAnsi="Arial" w:cs="Arial"/>
          </w:rPr>
          <w:t xml:space="preserve"> Drought affected</w:t>
        </w:r>
      </w:ins>
      <w:ins w:id="60" w:author="Ari Fina Bintarti" w:date="2024-05-24T12:03:00Z">
        <w:r w:rsidR="00CB0759">
          <w:rPr>
            <w:rFonts w:ascii="Arial" w:hAnsi="Arial" w:cs="Arial"/>
          </w:rPr>
          <w:t xml:space="preserve"> the structure of the AOA community the most </w:t>
        </w:r>
      </w:ins>
      <w:ins w:id="61" w:author="Ari Fina Bintarti" w:date="2024-05-24T12:15:00Z">
        <w:r w:rsidR="00BE6EA9">
          <w:rPr>
            <w:rFonts w:ascii="Arial" w:hAnsi="Arial" w:cs="Arial"/>
          </w:rPr>
          <w:t>than</w:t>
        </w:r>
      </w:ins>
      <w:ins w:id="62" w:author="Ari Fina Bintarti" w:date="2024-05-24T12:03:00Z">
        <w:r w:rsidR="00CB0759">
          <w:rPr>
            <w:rFonts w:ascii="Arial" w:hAnsi="Arial" w:cs="Arial"/>
          </w:rPr>
          <w:t xml:space="preserve"> the other AO groups.</w:t>
        </w:r>
      </w:ins>
      <w:ins w:id="63" w:author="Ari Fina Bintarti" w:date="2024-05-24T12:08:00Z">
        <w:r w:rsidR="00CB0759">
          <w:rPr>
            <w:rFonts w:ascii="Arial" w:hAnsi="Arial" w:cs="Arial"/>
          </w:rPr>
          <w:t xml:space="preserve"> </w:t>
        </w:r>
      </w:ins>
      <w:moveToRangeStart w:id="64" w:author="Ari Fina Bintarti" w:date="2024-05-24T12:15:00Z" w:name="move167445355"/>
      <w:moveTo w:id="65" w:author="Ari Fina Bintarti" w:date="2024-05-24T12:15:00Z">
        <w:r w:rsidR="00BE6EA9" w:rsidRPr="00157A05">
          <w:rPr>
            <w:rFonts w:ascii="Arial" w:hAnsi="Arial" w:cs="Arial"/>
          </w:rPr>
          <w:t>The abundance of ammonia oxidizers was also influenced by drought, with comammox clade B exhibiting the strongest sensitivity to drought.</w:t>
        </w:r>
      </w:moveTo>
      <w:moveToRangeEnd w:id="64"/>
      <w:ins w:id="66" w:author="Ari Fina Bintarti" w:date="2024-05-24T12:17:00Z">
        <w:r w:rsidR="00BE6EA9">
          <w:rPr>
            <w:rFonts w:ascii="Arial" w:hAnsi="Arial" w:cs="Arial"/>
          </w:rPr>
          <w:t xml:space="preserve"> </w:t>
        </w:r>
      </w:ins>
      <w:del w:id="67" w:author="Ari Fina Bintarti" w:date="2024-05-24T12:08:00Z">
        <w:r w:rsidRPr="00157A05" w:rsidDel="00CB0759">
          <w:rPr>
            <w:rFonts w:ascii="Arial" w:hAnsi="Arial" w:cs="Arial"/>
          </w:rPr>
          <w:delText xml:space="preserve"> The community structures of AOA and comammox were more strongly affected by drought than th</w:delText>
        </w:r>
      </w:del>
      <w:del w:id="68" w:author="Ari Fina Bintarti" w:date="2024-05-24T11:59:00Z">
        <w:r w:rsidRPr="00157A05" w:rsidDel="00CB0759">
          <w:rPr>
            <w:rFonts w:ascii="Arial" w:hAnsi="Arial" w:cs="Arial"/>
          </w:rPr>
          <w:delText>e</w:delText>
        </w:r>
      </w:del>
      <w:del w:id="69" w:author="Ari Fina Bintarti" w:date="2024-05-24T12:08:00Z">
        <w:r w:rsidRPr="00157A05" w:rsidDel="00CB0759">
          <w:rPr>
            <w:rFonts w:ascii="Arial" w:hAnsi="Arial" w:cs="Arial"/>
          </w:rPr>
          <w:delText xml:space="preserve"> AOB</w:delText>
        </w:r>
      </w:del>
      <w:del w:id="70" w:author="Ari Fina Bintarti" w:date="2024-05-24T11:59:00Z">
        <w:r w:rsidRPr="00157A05" w:rsidDel="00CB0759">
          <w:rPr>
            <w:rFonts w:ascii="Arial" w:hAnsi="Arial" w:cs="Arial"/>
          </w:rPr>
          <w:delText xml:space="preserve"> community structure</w:delText>
        </w:r>
      </w:del>
      <w:del w:id="71" w:author="Ari Fina Bintarti" w:date="2024-05-24T12:08:00Z">
        <w:r w:rsidRPr="00157A05" w:rsidDel="00CB0759">
          <w:rPr>
            <w:rFonts w:ascii="Arial" w:hAnsi="Arial" w:cs="Arial"/>
          </w:rPr>
          <w:delText xml:space="preserve">. </w:delText>
        </w:r>
      </w:del>
      <w:r w:rsidRPr="00157A05">
        <w:rPr>
          <w:rFonts w:ascii="Arial" w:hAnsi="Arial" w:cs="Arial"/>
        </w:rPr>
        <w:t>Drought also had a stronger impact on the community structure in the biodynamic (</w:t>
      </w:r>
      <w:r w:rsidR="008D0C82">
        <w:rPr>
          <w:rFonts w:ascii="Arial" w:hAnsi="Arial" w:cs="Arial"/>
        </w:rPr>
        <w:t>BIODYN</w:t>
      </w:r>
      <w:r w:rsidRPr="00157A05">
        <w:rPr>
          <w:rFonts w:ascii="Arial" w:hAnsi="Arial" w:cs="Arial"/>
        </w:rPr>
        <w:t>) cropping system than in both the mixed</w:t>
      </w:r>
      <w:r w:rsidR="008D0C82">
        <w:rPr>
          <w:rFonts w:ascii="Arial" w:hAnsi="Arial" w:cs="Arial"/>
        </w:rPr>
        <w:t xml:space="preserve"> (CONFYM)</w:t>
      </w:r>
      <w:r w:rsidRPr="00157A05">
        <w:rPr>
          <w:rFonts w:ascii="Arial" w:hAnsi="Arial" w:cs="Arial"/>
        </w:rPr>
        <w:t xml:space="preserve"> and mineral-fertilized</w:t>
      </w:r>
      <w:r w:rsidR="008D0C82">
        <w:rPr>
          <w:rFonts w:ascii="Arial" w:hAnsi="Arial" w:cs="Arial"/>
        </w:rPr>
        <w:t xml:space="preserve"> (CONMIN)</w:t>
      </w:r>
      <w:r w:rsidRPr="00157A05">
        <w:rPr>
          <w:rFonts w:ascii="Arial" w:hAnsi="Arial" w:cs="Arial"/>
        </w:rPr>
        <w:t xml:space="preserve"> conventional systems. </w:t>
      </w:r>
      <w:ins w:id="72" w:author="Ari Fina Bintarti" w:date="2024-05-24T12:17:00Z">
        <w:r w:rsidR="00BE6EA9">
          <w:rPr>
            <w:rFonts w:ascii="Arial" w:hAnsi="Arial" w:cs="Arial"/>
          </w:rPr>
          <w:t>While,</w:t>
        </w:r>
      </w:ins>
      <w:moveFromRangeStart w:id="73" w:author="Ari Fina Bintarti" w:date="2024-05-24T12:15:00Z" w:name="move167445355"/>
      <w:moveFrom w:id="74" w:author="Ari Fina Bintarti" w:date="2024-05-24T12:15:00Z">
        <w:r w:rsidRPr="00157A05" w:rsidDel="00BE6EA9">
          <w:rPr>
            <w:rFonts w:ascii="Arial" w:hAnsi="Arial" w:cs="Arial"/>
          </w:rPr>
          <w:t xml:space="preserve">The abundance of ammonia oxidizers was also influenced by drought, with comammox clade B exhibiting the strongest sensitivity to drought. </w:t>
        </w:r>
      </w:moveFrom>
      <w:moveFromRangeEnd w:id="73"/>
      <w:ins w:id="75" w:author="Ari Fina Bintarti" w:date="2024-05-24T12:17:00Z">
        <w:r w:rsidR="00BE6EA9">
          <w:rPr>
            <w:rFonts w:ascii="Arial" w:hAnsi="Arial" w:cs="Arial"/>
          </w:rPr>
          <w:t xml:space="preserve"> t</w:t>
        </w:r>
      </w:ins>
      <w:del w:id="76" w:author="Ari Fina Bintarti" w:date="2024-05-24T12:17:00Z">
        <w:r w:rsidRPr="00157A05" w:rsidDel="00BE6EA9">
          <w:rPr>
            <w:rFonts w:ascii="Arial" w:hAnsi="Arial" w:cs="Arial"/>
            <w:color w:val="000000" w:themeColor="text1"/>
          </w:rPr>
          <w:delText>T</w:delText>
        </w:r>
      </w:del>
      <w:r w:rsidRPr="00157A05">
        <w:rPr>
          <w:rFonts w:ascii="Arial" w:hAnsi="Arial" w:cs="Arial"/>
          <w:color w:val="000000" w:themeColor="text1"/>
        </w:rPr>
        <w:t xml:space="preserve">he drought effect on the community abundance was more prominent in the </w:t>
      </w:r>
      <w:r w:rsidR="00464A0D">
        <w:rPr>
          <w:rFonts w:ascii="Arial" w:hAnsi="Arial" w:cs="Arial"/>
          <w:color w:val="000000" w:themeColor="text1"/>
        </w:rPr>
        <w:t>CONFYM</w:t>
      </w:r>
      <w:r w:rsidRPr="00157A05">
        <w:rPr>
          <w:rFonts w:ascii="Arial" w:hAnsi="Arial" w:cs="Arial"/>
          <w:color w:val="000000" w:themeColor="text1"/>
        </w:rPr>
        <w:t xml:space="preserve"> system. </w:t>
      </w:r>
      <w:ins w:id="77" w:author="Ari Fina Bintarti" w:date="2024-05-24T12:19:00Z">
        <w:r w:rsidR="00D37B74">
          <w:rPr>
            <w:rFonts w:ascii="Arial" w:hAnsi="Arial" w:cs="Arial"/>
            <w:color w:val="000000" w:themeColor="text1"/>
          </w:rPr>
          <w:t>We de</w:t>
        </w:r>
      </w:ins>
      <w:ins w:id="78" w:author="Ari Fina Bintarti" w:date="2024-05-24T12:20:00Z">
        <w:r w:rsidR="00D37B74">
          <w:rPr>
            <w:rFonts w:ascii="Arial" w:hAnsi="Arial" w:cs="Arial"/>
            <w:color w:val="000000" w:themeColor="text1"/>
          </w:rPr>
          <w:t>tected a s</w:t>
        </w:r>
      </w:ins>
      <w:ins w:id="79" w:author="Ari Fina Bintarti" w:date="2024-05-24T12:22:00Z">
        <w:r w:rsidR="00D37B74">
          <w:rPr>
            <w:rFonts w:ascii="Arial" w:hAnsi="Arial" w:cs="Arial"/>
            <w:color w:val="000000" w:themeColor="text1"/>
          </w:rPr>
          <w:t>ignificant</w:t>
        </w:r>
      </w:ins>
      <w:ins w:id="80" w:author="Ari Fina Bintarti" w:date="2024-05-24T12:20:00Z">
        <w:r w:rsidR="00D37B74">
          <w:rPr>
            <w:rFonts w:ascii="Arial" w:hAnsi="Arial" w:cs="Arial"/>
            <w:color w:val="000000" w:themeColor="text1"/>
          </w:rPr>
          <w:t xml:space="preserve"> increase </w:t>
        </w:r>
      </w:ins>
      <w:ins w:id="81" w:author="Ari Fina Bintarti" w:date="2024-05-24T12:58:00Z">
        <w:r w:rsidR="008F6E1C">
          <w:rPr>
            <w:rFonts w:ascii="Arial" w:hAnsi="Arial" w:cs="Arial"/>
            <w:color w:val="000000" w:themeColor="text1"/>
          </w:rPr>
          <w:t xml:space="preserve">in </w:t>
        </w:r>
      </w:ins>
      <w:ins w:id="82" w:author="Ari Fina Bintarti" w:date="2024-05-24T12:18:00Z">
        <w:r w:rsidR="00BE6EA9">
          <w:rPr>
            <w:rFonts w:ascii="Arial" w:hAnsi="Arial" w:cs="Arial"/>
            <w:color w:val="000000" w:themeColor="text1"/>
          </w:rPr>
          <w:t>NH</w:t>
        </w:r>
        <w:r w:rsidR="00BE6EA9" w:rsidRPr="00D37B74">
          <w:rPr>
            <w:rFonts w:ascii="Arial" w:hAnsi="Arial" w:cs="Arial"/>
            <w:color w:val="000000" w:themeColor="text1"/>
            <w:vertAlign w:val="subscript"/>
            <w:rPrChange w:id="83" w:author="Ari Fina Bintarti" w:date="2024-05-24T12:23:00Z">
              <w:rPr>
                <w:rFonts w:ascii="Arial" w:hAnsi="Arial" w:cs="Arial"/>
                <w:color w:val="000000" w:themeColor="text1"/>
              </w:rPr>
            </w:rPrChange>
          </w:rPr>
          <w:t>4</w:t>
        </w:r>
        <w:r w:rsidR="00BE6EA9" w:rsidRPr="00D37B74">
          <w:rPr>
            <w:rFonts w:ascii="Arial" w:hAnsi="Arial" w:cs="Arial"/>
            <w:color w:val="000000" w:themeColor="text1"/>
            <w:vertAlign w:val="superscript"/>
            <w:rPrChange w:id="84" w:author="Ari Fina Bintarti" w:date="2024-05-24T12:23:00Z">
              <w:rPr>
                <w:rFonts w:ascii="Arial" w:hAnsi="Arial" w:cs="Arial"/>
                <w:color w:val="000000" w:themeColor="text1"/>
              </w:rPr>
            </w:rPrChange>
          </w:rPr>
          <w:t>+</w:t>
        </w:r>
        <w:r w:rsidR="00BE6EA9">
          <w:rPr>
            <w:rFonts w:ascii="Arial" w:hAnsi="Arial" w:cs="Arial"/>
            <w:color w:val="000000" w:themeColor="text1"/>
          </w:rPr>
          <w:t xml:space="preserve"> and </w:t>
        </w:r>
        <w:r w:rsidR="00BE6EA9" w:rsidRPr="00D37B74">
          <w:rPr>
            <w:rFonts w:ascii="Arial" w:hAnsi="Arial" w:cs="Arial"/>
            <w:color w:val="000000" w:themeColor="text1"/>
          </w:rPr>
          <w:t>NO</w:t>
        </w:r>
        <w:r w:rsidR="00BE6EA9" w:rsidRPr="00D37B74">
          <w:rPr>
            <w:rFonts w:ascii="Arial" w:hAnsi="Arial" w:cs="Arial"/>
            <w:color w:val="000000" w:themeColor="text1"/>
            <w:vertAlign w:val="subscript"/>
            <w:rPrChange w:id="85" w:author="Ari Fina Bintarti" w:date="2024-05-24T12:23:00Z">
              <w:rPr>
                <w:rFonts w:ascii="Arial" w:hAnsi="Arial" w:cs="Arial"/>
                <w:color w:val="000000" w:themeColor="text1"/>
              </w:rPr>
            </w:rPrChange>
          </w:rPr>
          <w:t>3</w:t>
        </w:r>
      </w:ins>
      <w:ins w:id="86" w:author="Ari Fina Bintarti" w:date="2024-05-24T12:23:00Z">
        <w:r w:rsidR="00D37B74" w:rsidRPr="0070340D">
          <w:rPr>
            <w:rFonts w:ascii="Arial" w:hAnsi="Arial" w:cs="Arial"/>
            <w:color w:val="000000" w:themeColor="text1"/>
            <w:vertAlign w:val="superscript"/>
            <w:rPrChange w:id="87" w:author="Ari Fina Bintarti" w:date="2024-05-26T14:30:00Z">
              <w:rPr>
                <w:rFonts w:ascii="Arial" w:hAnsi="Arial" w:cs="Arial"/>
                <w:color w:val="000000" w:themeColor="text1"/>
              </w:rPr>
            </w:rPrChange>
          </w:rPr>
          <w:t>-</w:t>
        </w:r>
        <w:r w:rsidR="00D37B74">
          <w:rPr>
            <w:rFonts w:ascii="Arial" w:hAnsi="Arial" w:cs="Arial"/>
            <w:color w:val="000000" w:themeColor="text1"/>
          </w:rPr>
          <w:t xml:space="preserve"> </w:t>
        </w:r>
      </w:ins>
      <w:ins w:id="88" w:author="Ari Fina Bintarti" w:date="2024-05-24T12:20:00Z">
        <w:r w:rsidR="00D37B74" w:rsidRPr="00D37B74">
          <w:rPr>
            <w:rFonts w:ascii="Arial" w:hAnsi="Arial" w:cs="Arial"/>
            <w:color w:val="000000" w:themeColor="text1"/>
          </w:rPr>
          <w:t>pools</w:t>
        </w:r>
        <w:r w:rsidR="00D37B74">
          <w:rPr>
            <w:rFonts w:ascii="Arial" w:hAnsi="Arial" w:cs="Arial"/>
            <w:color w:val="000000" w:themeColor="text1"/>
          </w:rPr>
          <w:t xml:space="preserve"> </w:t>
        </w:r>
      </w:ins>
      <w:ins w:id="89" w:author="Ari Fina Bintarti" w:date="2024-05-24T12:58:00Z">
        <w:r w:rsidR="008F6E1C">
          <w:rPr>
            <w:rFonts w:ascii="Arial" w:hAnsi="Arial" w:cs="Arial"/>
            <w:color w:val="000000" w:themeColor="text1"/>
          </w:rPr>
          <w:t xml:space="preserve">during </w:t>
        </w:r>
      </w:ins>
      <w:ins w:id="90" w:author="Ari Fina Bintarti" w:date="2024-05-24T12:20:00Z">
        <w:r w:rsidR="00D37B74">
          <w:rPr>
            <w:rFonts w:ascii="Arial" w:hAnsi="Arial" w:cs="Arial"/>
            <w:color w:val="000000" w:themeColor="text1"/>
          </w:rPr>
          <w:t>drought</w:t>
        </w:r>
      </w:ins>
      <w:ins w:id="91" w:author="Ari Fina Bintarti" w:date="2024-05-24T12:58:00Z">
        <w:r w:rsidR="008F6E1C">
          <w:rPr>
            <w:rFonts w:ascii="Arial" w:hAnsi="Arial" w:cs="Arial"/>
            <w:color w:val="000000" w:themeColor="text1"/>
          </w:rPr>
          <w:t xml:space="preserve"> period</w:t>
        </w:r>
      </w:ins>
      <w:ins w:id="92" w:author="Ari Fina Bintarti" w:date="2024-05-24T12:21:00Z">
        <w:r w:rsidR="00D37B74">
          <w:rPr>
            <w:rFonts w:ascii="Arial" w:hAnsi="Arial" w:cs="Arial"/>
            <w:color w:val="000000" w:themeColor="text1"/>
          </w:rPr>
          <w:t>,</w:t>
        </w:r>
      </w:ins>
      <w:ins w:id="93" w:author="Ari Fina Bintarti" w:date="2024-05-24T12:55:00Z">
        <w:r w:rsidR="008F6E1C">
          <w:rPr>
            <w:rFonts w:ascii="Arial" w:hAnsi="Arial" w:cs="Arial"/>
            <w:color w:val="000000" w:themeColor="text1"/>
          </w:rPr>
          <w:t xml:space="preserve"> which </w:t>
        </w:r>
      </w:ins>
      <w:ins w:id="94" w:author="Ari Fina Bintarti" w:date="2024-05-24T12:56:00Z">
        <w:r w:rsidR="008F6E1C">
          <w:rPr>
            <w:rFonts w:ascii="Arial" w:hAnsi="Arial" w:cs="Arial"/>
            <w:color w:val="000000" w:themeColor="text1"/>
          </w:rPr>
          <w:t xml:space="preserve">then </w:t>
        </w:r>
      </w:ins>
      <w:ins w:id="95" w:author="Ari Fina Bintarti" w:date="2024-05-24T12:59:00Z">
        <w:r w:rsidR="008F6E1C">
          <w:rPr>
            <w:rFonts w:ascii="Arial" w:hAnsi="Arial" w:cs="Arial"/>
            <w:color w:val="000000" w:themeColor="text1"/>
          </w:rPr>
          <w:t xml:space="preserve">decreased </w:t>
        </w:r>
      </w:ins>
      <w:ins w:id="96" w:author="Ari Fina Bintarti" w:date="2024-05-24T12:22:00Z">
        <w:r w:rsidR="00D37B74">
          <w:rPr>
            <w:rFonts w:ascii="Arial" w:hAnsi="Arial" w:cs="Arial"/>
            <w:color w:val="000000" w:themeColor="text1"/>
          </w:rPr>
          <w:t>after rewetting</w:t>
        </w:r>
      </w:ins>
      <w:ins w:id="97" w:author="Ari Fina Bintarti" w:date="2024-05-24T12:57:00Z">
        <w:r w:rsidR="008F6E1C">
          <w:rPr>
            <w:rFonts w:ascii="Arial" w:hAnsi="Arial" w:cs="Arial"/>
            <w:color w:val="000000" w:themeColor="text1"/>
          </w:rPr>
          <w:t>, indicating a strong resilience</w:t>
        </w:r>
      </w:ins>
      <w:ins w:id="98" w:author="Ari Fina Bintarti" w:date="2024-05-24T12:22:00Z">
        <w:r w:rsidR="00D37B74">
          <w:rPr>
            <w:rFonts w:ascii="Arial" w:hAnsi="Arial" w:cs="Arial"/>
            <w:color w:val="000000" w:themeColor="text1"/>
          </w:rPr>
          <w:t>.</w:t>
        </w:r>
      </w:ins>
      <w:ins w:id="99" w:author="Ari Fina Bintarti" w:date="2024-05-24T12:59:00Z">
        <w:r w:rsidR="008F6E1C">
          <w:rPr>
            <w:rFonts w:ascii="Arial" w:hAnsi="Arial" w:cs="Arial"/>
          </w:rPr>
          <w:t xml:space="preserve"> </w:t>
        </w:r>
      </w:ins>
      <w:r w:rsidRPr="00157A05">
        <w:rPr>
          <w:rFonts w:ascii="Arial" w:hAnsi="Arial" w:cs="Arial"/>
        </w:rPr>
        <w:t xml:space="preserve">We further found </w:t>
      </w:r>
      <w:ins w:id="100" w:author="Ari Fina Bintarti" w:date="2024-05-24T11:37:00Z">
        <w:r w:rsidR="003A7619">
          <w:rPr>
            <w:rFonts w:ascii="Arial" w:hAnsi="Arial" w:cs="Arial"/>
          </w:rPr>
          <w:t>that</w:t>
        </w:r>
      </w:ins>
      <w:ins w:id="101" w:author="Ari Fina Bintarti" w:date="2024-05-24T11:38:00Z">
        <w:r w:rsidR="003A7619">
          <w:rPr>
            <w:rFonts w:ascii="Arial" w:hAnsi="Arial" w:cs="Arial"/>
          </w:rPr>
          <w:t xml:space="preserve"> drought impaired</w:t>
        </w:r>
      </w:ins>
      <w:ins w:id="102" w:author="Ari Fina Bintarti" w:date="2024-05-24T11:37:00Z">
        <w:r w:rsidR="003A7619">
          <w:rPr>
            <w:rFonts w:ascii="Arial" w:hAnsi="Arial" w:cs="Arial"/>
          </w:rPr>
          <w:t xml:space="preserve"> the </w:t>
        </w:r>
      </w:ins>
      <w:ins w:id="103" w:author="Ari Fina Bintarti" w:date="2024-05-24T11:38:00Z">
        <w:r w:rsidR="003A7619">
          <w:rPr>
            <w:rFonts w:ascii="Arial" w:hAnsi="Arial" w:cs="Arial"/>
          </w:rPr>
          <w:t xml:space="preserve">complex </w:t>
        </w:r>
      </w:ins>
      <w:ins w:id="104" w:author="Ari Fina Bintarti" w:date="2024-05-24T11:37:00Z">
        <w:r w:rsidR="003A7619">
          <w:rPr>
            <w:rFonts w:ascii="Arial" w:hAnsi="Arial" w:cs="Arial"/>
          </w:rPr>
          <w:t xml:space="preserve">interactions between </w:t>
        </w:r>
      </w:ins>
      <w:ins w:id="105" w:author="Ari Fina Bintarti" w:date="2024-05-24T11:38:00Z">
        <w:r w:rsidR="003A7619">
          <w:rPr>
            <w:rFonts w:ascii="Arial" w:hAnsi="Arial" w:cs="Arial"/>
          </w:rPr>
          <w:t>AO communities and mineral N pool</w:t>
        </w:r>
      </w:ins>
      <w:ins w:id="106" w:author="Ari Fina Bintarti" w:date="2024-05-24T11:39:00Z">
        <w:r w:rsidR="003A7619">
          <w:rPr>
            <w:rFonts w:ascii="Arial" w:hAnsi="Arial" w:cs="Arial"/>
          </w:rPr>
          <w:t>s</w:t>
        </w:r>
        <w:r w:rsidR="006C1442">
          <w:rPr>
            <w:rFonts w:ascii="Arial" w:hAnsi="Arial" w:cs="Arial"/>
          </w:rPr>
          <w:t>, as well as N</w:t>
        </w:r>
        <w:r w:rsidR="006C1442" w:rsidRPr="006C1442">
          <w:rPr>
            <w:rFonts w:ascii="Arial" w:hAnsi="Arial" w:cs="Arial"/>
            <w:vertAlign w:val="subscript"/>
            <w:rPrChange w:id="107" w:author="Ari Fina Bintarti" w:date="2024-05-24T11:39:00Z">
              <w:rPr>
                <w:rFonts w:ascii="Arial" w:hAnsi="Arial" w:cs="Arial"/>
              </w:rPr>
            </w:rPrChange>
          </w:rPr>
          <w:t>2</w:t>
        </w:r>
        <w:r w:rsidR="006C1442">
          <w:rPr>
            <w:rFonts w:ascii="Arial" w:hAnsi="Arial" w:cs="Arial"/>
          </w:rPr>
          <w:t>O flux</w:t>
        </w:r>
      </w:ins>
      <w:ins w:id="108" w:author="Ari Fina Bintarti" w:date="2024-05-24T13:02:00Z">
        <w:r w:rsidR="00F87F33">
          <w:rPr>
            <w:rFonts w:ascii="Arial" w:hAnsi="Arial" w:cs="Arial"/>
          </w:rPr>
          <w:t>es</w:t>
        </w:r>
      </w:ins>
      <w:del w:id="109" w:author="Ari Fina Bintarti" w:date="2024-05-24T11:39:00Z">
        <w:r w:rsidRPr="00157A05" w:rsidDel="006C1442">
          <w:rPr>
            <w:rFonts w:ascii="Arial" w:hAnsi="Arial" w:cs="Arial"/>
          </w:rPr>
          <w:delText xml:space="preserve">a significant interaction between drought and agricultural practices on the abundance of all groups of ammonia-oxidizers except </w:delText>
        </w:r>
        <w:r w:rsidRPr="00157A05" w:rsidDel="006C1442">
          <w:rPr>
            <w:rFonts w:ascii="Arial" w:hAnsi="Arial" w:cs="Arial"/>
            <w:color w:val="000000" w:themeColor="text1"/>
          </w:rPr>
          <w:delText>AOB</w:delText>
        </w:r>
      </w:del>
      <w:del w:id="110" w:author="Ari Fina Bintarti" w:date="2024-05-24T13:00:00Z">
        <w:r w:rsidRPr="00157A05" w:rsidDel="00F87F33">
          <w:rPr>
            <w:rFonts w:ascii="Arial" w:hAnsi="Arial" w:cs="Arial"/>
            <w:color w:val="000000" w:themeColor="text1"/>
          </w:rPr>
          <w:delText>.</w:delText>
        </w:r>
      </w:del>
      <w:del w:id="111" w:author="Ari Fina Bintarti" w:date="2024-05-24T12:59:00Z">
        <w:r w:rsidRPr="00157A05" w:rsidDel="008F6E1C">
          <w:rPr>
            <w:rFonts w:ascii="Arial" w:hAnsi="Arial" w:cs="Arial"/>
            <w:color w:val="000000" w:themeColor="text1"/>
          </w:rPr>
          <w:delText xml:space="preserve"> </w:delText>
        </w:r>
      </w:del>
      <w:del w:id="112" w:author="Ari Fina Bintarti" w:date="2024-05-24T13:00:00Z">
        <w:r w:rsidRPr="00157A05" w:rsidDel="008F6E1C">
          <w:rPr>
            <w:rFonts w:ascii="Arial" w:hAnsi="Arial" w:cs="Arial"/>
            <w:color w:val="000000" w:themeColor="text1"/>
          </w:rPr>
          <w:delText>Overall, our study showed that the impact of drought on ammonia oxidizers was modulated by agricultural practices and varied with time as well as among members of ammonia-oxidizers</w:delText>
        </w:r>
      </w:del>
      <w:r w:rsidRPr="00157A05">
        <w:rPr>
          <w:rFonts w:ascii="Arial" w:hAnsi="Arial" w:cs="Arial"/>
          <w:color w:val="000000" w:themeColor="text1"/>
        </w:rPr>
        <w:t>. These results underscore the significance of agricultural management practices in influencing the response of nitrogen cycling and the corresponding communities to drought.</w:t>
      </w:r>
    </w:p>
    <w:p w14:paraId="30C987EE" w14:textId="77777777" w:rsidR="00F87F33" w:rsidRDefault="00F87F33" w:rsidP="0063031D">
      <w:pPr>
        <w:spacing w:after="0" w:line="480" w:lineRule="auto"/>
        <w:jc w:val="both"/>
        <w:rPr>
          <w:ins w:id="113" w:author="Ari Fina Bintarti" w:date="2024-05-24T09:44:00Z"/>
          <w:rFonts w:ascii="Arial" w:hAnsi="Arial" w:cs="Arial"/>
          <w:b/>
          <w:bCs/>
        </w:rPr>
      </w:pPr>
    </w:p>
    <w:p w14:paraId="51EC9D50" w14:textId="2F9D480F" w:rsidR="008773D5" w:rsidRPr="00274763" w:rsidRDefault="00C516A5" w:rsidP="0063031D">
      <w:pPr>
        <w:spacing w:after="0" w:line="480" w:lineRule="auto"/>
        <w:jc w:val="both"/>
        <w:rPr>
          <w:ins w:id="114" w:author="Ari Fina Bintarti" w:date="2024-05-24T11:15:00Z"/>
          <w:rFonts w:ascii="Arial" w:hAnsi="Arial" w:cs="Arial"/>
          <w:b/>
          <w:bCs/>
          <w:sz w:val="24"/>
          <w:szCs w:val="24"/>
          <w:rPrChange w:id="115" w:author="Ari Fina Bintarti" w:date="2024-05-24T16:31:00Z">
            <w:rPr>
              <w:ins w:id="116" w:author="Ari Fina Bintarti" w:date="2024-05-24T11:15:00Z"/>
              <w:rFonts w:ascii="Arial" w:hAnsi="Arial" w:cs="Arial"/>
            </w:rPr>
          </w:rPrChange>
        </w:rPr>
      </w:pPr>
      <w:ins w:id="117" w:author="Ari Fina Bintarti" w:date="2024-05-24T09:44:00Z">
        <w:r w:rsidRPr="00C516A5">
          <w:rPr>
            <w:rFonts w:ascii="Arial" w:hAnsi="Arial" w:cs="Arial"/>
            <w:b/>
            <w:bCs/>
            <w:sz w:val="24"/>
            <w:szCs w:val="24"/>
            <w:rPrChange w:id="118" w:author="Ari Fina Bintarti" w:date="2024-05-24T09:45:00Z">
              <w:rPr>
                <w:rFonts w:ascii="Arial" w:hAnsi="Arial" w:cs="Arial"/>
                <w:b/>
                <w:bCs/>
              </w:rPr>
            </w:rPrChange>
          </w:rPr>
          <w:t>Keywords:</w:t>
        </w:r>
      </w:ins>
    </w:p>
    <w:p w14:paraId="092E962E" w14:textId="08EB00B4" w:rsidR="008773D5" w:rsidRPr="006741AF" w:rsidRDefault="008773D5" w:rsidP="0063031D">
      <w:pPr>
        <w:spacing w:after="0" w:line="480" w:lineRule="auto"/>
        <w:jc w:val="both"/>
        <w:rPr>
          <w:ins w:id="119" w:author="Ari Fina Bintarti" w:date="2024-05-24T11:13:00Z"/>
          <w:rFonts w:ascii="Arial" w:hAnsi="Arial" w:cs="Arial"/>
          <w:rPrChange w:id="120" w:author="Ari Fina Bintarti" w:date="2024-05-24T11:20:00Z">
            <w:rPr>
              <w:ins w:id="121" w:author="Ari Fina Bintarti" w:date="2024-05-24T11:13:00Z"/>
              <w:rFonts w:ascii="Arial" w:hAnsi="Arial" w:cs="Arial"/>
              <w:b/>
              <w:bCs/>
            </w:rPr>
          </w:rPrChange>
        </w:rPr>
      </w:pPr>
      <w:ins w:id="122" w:author="Ari Fina Bintarti" w:date="2024-05-24T11:13:00Z">
        <w:r w:rsidRPr="008773D5">
          <w:rPr>
            <w:rFonts w:ascii="Arial" w:hAnsi="Arial" w:cs="Arial"/>
            <w:rPrChange w:id="123" w:author="Ari Fina Bintarti" w:date="2024-05-24T11:14:00Z">
              <w:rPr>
                <w:rFonts w:ascii="Arial" w:hAnsi="Arial" w:cs="Arial"/>
                <w:b/>
                <w:bCs/>
                <w:sz w:val="24"/>
                <w:szCs w:val="24"/>
              </w:rPr>
            </w:rPrChange>
          </w:rPr>
          <w:t>Drough</w:t>
        </w:r>
      </w:ins>
      <w:ins w:id="124" w:author="Ari Fina Bintarti" w:date="2024-05-24T11:24:00Z">
        <w:r w:rsidR="00FC58DE">
          <w:rPr>
            <w:rFonts w:ascii="Arial" w:hAnsi="Arial" w:cs="Arial"/>
          </w:rPr>
          <w:t>t</w:t>
        </w:r>
      </w:ins>
      <w:ins w:id="125" w:author="Ari Fina Bintarti" w:date="2024-05-24T11:56:00Z">
        <w:r w:rsidR="00D96620">
          <w:rPr>
            <w:rFonts w:ascii="Arial" w:hAnsi="Arial" w:cs="Arial"/>
          </w:rPr>
          <w:t>-rewetting</w:t>
        </w:r>
      </w:ins>
      <w:ins w:id="126" w:author="Ari Fina Bintarti" w:date="2024-05-24T11:24:00Z">
        <w:r w:rsidR="00FC58DE">
          <w:rPr>
            <w:rFonts w:ascii="Arial" w:hAnsi="Arial" w:cs="Arial"/>
          </w:rPr>
          <w:t>,</w:t>
        </w:r>
      </w:ins>
      <w:ins w:id="127" w:author="Ari Fina Bintarti" w:date="2024-05-24T11:19:00Z">
        <w:r w:rsidR="006741AF">
          <w:rPr>
            <w:rFonts w:ascii="Arial" w:hAnsi="Arial" w:cs="Arial"/>
          </w:rPr>
          <w:t xml:space="preserve"> o</w:t>
        </w:r>
      </w:ins>
      <w:ins w:id="128" w:author="Ari Fina Bintarti" w:date="2024-05-24T11:18:00Z">
        <w:r w:rsidR="00CE345C">
          <w:rPr>
            <w:rFonts w:ascii="Arial" w:hAnsi="Arial" w:cs="Arial"/>
          </w:rPr>
          <w:t>rganic</w:t>
        </w:r>
      </w:ins>
      <w:ins w:id="129" w:author="Ari Fina Bintarti" w:date="2024-05-24T11:19:00Z">
        <w:r w:rsidR="006741AF">
          <w:rPr>
            <w:rFonts w:ascii="Arial" w:hAnsi="Arial" w:cs="Arial"/>
          </w:rPr>
          <w:t>, c</w:t>
        </w:r>
      </w:ins>
      <w:ins w:id="130" w:author="Ari Fina Bintarti" w:date="2024-05-24T11:13:00Z">
        <w:r w:rsidRPr="008773D5">
          <w:rPr>
            <w:rFonts w:ascii="Arial" w:hAnsi="Arial" w:cs="Arial"/>
            <w:rPrChange w:id="131" w:author="Ari Fina Bintarti" w:date="2024-05-24T11:14:00Z">
              <w:rPr>
                <w:rFonts w:ascii="Arial" w:hAnsi="Arial" w:cs="Arial"/>
                <w:b/>
                <w:bCs/>
                <w:sz w:val="24"/>
                <w:szCs w:val="24"/>
              </w:rPr>
            </w:rPrChange>
          </w:rPr>
          <w:t>onventiona</w:t>
        </w:r>
      </w:ins>
      <w:ins w:id="132" w:author="Ari Fina Bintarti" w:date="2024-05-24T11:19:00Z">
        <w:r w:rsidR="006741AF">
          <w:rPr>
            <w:rFonts w:ascii="Arial" w:hAnsi="Arial" w:cs="Arial"/>
          </w:rPr>
          <w:t>l, a</w:t>
        </w:r>
      </w:ins>
      <w:ins w:id="133" w:author="Ari Fina Bintarti" w:date="2024-05-24T09:44:00Z">
        <w:r w:rsidR="00C516A5" w:rsidRPr="008773D5">
          <w:rPr>
            <w:rFonts w:ascii="Arial" w:hAnsi="Arial" w:cs="Arial"/>
            <w:rPrChange w:id="134" w:author="Ari Fina Bintarti" w:date="2024-05-24T11:14:00Z">
              <w:rPr>
                <w:rFonts w:ascii="Arial" w:hAnsi="Arial" w:cs="Arial"/>
                <w:b/>
                <w:bCs/>
              </w:rPr>
            </w:rPrChange>
          </w:rPr>
          <w:t>mmonia-oxidizing ba</w:t>
        </w:r>
      </w:ins>
      <w:ins w:id="135" w:author="Ari Fina Bintarti" w:date="2024-05-24T09:45:00Z">
        <w:r w:rsidR="00C516A5" w:rsidRPr="008773D5">
          <w:rPr>
            <w:rFonts w:ascii="Arial" w:hAnsi="Arial" w:cs="Arial"/>
            <w:rPrChange w:id="136" w:author="Ari Fina Bintarti" w:date="2024-05-24T11:14:00Z">
              <w:rPr>
                <w:rFonts w:ascii="Arial" w:hAnsi="Arial" w:cs="Arial"/>
                <w:b/>
                <w:bCs/>
              </w:rPr>
            </w:rPrChange>
          </w:rPr>
          <w:t>cteria</w:t>
        </w:r>
      </w:ins>
      <w:ins w:id="137" w:author="Ari Fina Bintarti" w:date="2024-05-24T11:19:00Z">
        <w:r w:rsidR="006741AF">
          <w:rPr>
            <w:rFonts w:ascii="Arial" w:hAnsi="Arial" w:cs="Arial"/>
          </w:rPr>
          <w:t>, a</w:t>
        </w:r>
      </w:ins>
      <w:ins w:id="138" w:author="Ari Fina Bintarti" w:date="2024-05-24T11:12:00Z">
        <w:r w:rsidRPr="008773D5">
          <w:rPr>
            <w:rFonts w:ascii="Arial" w:hAnsi="Arial" w:cs="Arial"/>
            <w:rPrChange w:id="139" w:author="Ari Fina Bintarti" w:date="2024-05-24T11:14:00Z">
              <w:rPr>
                <w:rFonts w:ascii="Arial" w:hAnsi="Arial" w:cs="Arial"/>
                <w:b/>
                <w:bCs/>
              </w:rPr>
            </w:rPrChange>
          </w:rPr>
          <w:t>mmonia-oxidizing archaea</w:t>
        </w:r>
      </w:ins>
      <w:ins w:id="140" w:author="Ari Fina Bintarti" w:date="2024-05-24T11:20:00Z">
        <w:r w:rsidR="006741AF">
          <w:rPr>
            <w:rFonts w:ascii="Arial" w:hAnsi="Arial" w:cs="Arial"/>
          </w:rPr>
          <w:t>, c</w:t>
        </w:r>
      </w:ins>
      <w:ins w:id="141" w:author="Ari Fina Bintarti" w:date="2024-05-24T11:13:00Z">
        <w:r w:rsidRPr="008773D5">
          <w:rPr>
            <w:rFonts w:ascii="Arial" w:hAnsi="Arial" w:cs="Arial"/>
            <w:rPrChange w:id="142" w:author="Ari Fina Bintarti" w:date="2024-05-24T11:14:00Z">
              <w:rPr>
                <w:rFonts w:ascii="Arial" w:hAnsi="Arial" w:cs="Arial"/>
                <w:b/>
                <w:bCs/>
              </w:rPr>
            </w:rPrChange>
          </w:rPr>
          <w:t>omammox</w:t>
        </w:r>
      </w:ins>
      <w:ins w:id="143" w:author="Ari Fina Bintarti" w:date="2024-05-24T11:20:00Z">
        <w:r w:rsidR="006741AF">
          <w:rPr>
            <w:rFonts w:ascii="Arial" w:hAnsi="Arial" w:cs="Arial"/>
          </w:rPr>
          <w:t>, n</w:t>
        </w:r>
      </w:ins>
      <w:ins w:id="144" w:author="Ari Fina Bintarti" w:date="2024-05-24T11:15:00Z">
        <w:r>
          <w:rPr>
            <w:rFonts w:ascii="Arial" w:hAnsi="Arial" w:cs="Arial"/>
          </w:rPr>
          <w:t>itrifi</w:t>
        </w:r>
      </w:ins>
      <w:ins w:id="145" w:author="Ari Fina Bintarti" w:date="2024-05-24T11:24:00Z">
        <w:r w:rsidR="00FC58DE">
          <w:rPr>
            <w:rFonts w:ascii="Arial" w:hAnsi="Arial" w:cs="Arial"/>
          </w:rPr>
          <w:t>cation</w:t>
        </w:r>
      </w:ins>
      <w:ins w:id="146" w:author="Ari Fina Bintarti" w:date="2024-05-24T11:20:00Z">
        <w:r w:rsidR="006741AF">
          <w:rPr>
            <w:rFonts w:ascii="Arial" w:hAnsi="Arial" w:cs="Arial"/>
          </w:rPr>
          <w:t>, r</w:t>
        </w:r>
      </w:ins>
      <w:ins w:id="147" w:author="Ari Fina Bintarti" w:date="2024-05-24T11:15:00Z">
        <w:r>
          <w:rPr>
            <w:rFonts w:ascii="Arial" w:hAnsi="Arial" w:cs="Arial"/>
          </w:rPr>
          <w:t>esilience</w:t>
        </w:r>
      </w:ins>
    </w:p>
    <w:p w14:paraId="6C271509" w14:textId="77777777" w:rsidR="008773D5" w:rsidDel="008773D5" w:rsidRDefault="008773D5" w:rsidP="0063031D">
      <w:pPr>
        <w:spacing w:after="0" w:line="480" w:lineRule="auto"/>
        <w:jc w:val="both"/>
        <w:rPr>
          <w:del w:id="148" w:author="Ari Fina Bintarti" w:date="2024-05-24T11:15:00Z"/>
          <w:rFonts w:ascii="Arial" w:hAnsi="Arial" w:cs="Arial"/>
          <w:b/>
          <w:bCs/>
        </w:rPr>
      </w:pPr>
    </w:p>
    <w:p w14:paraId="6340B49B" w14:textId="77777777" w:rsidR="009B519C" w:rsidRPr="00157A05" w:rsidRDefault="009B519C" w:rsidP="0063031D">
      <w:pPr>
        <w:spacing w:after="0" w:line="480" w:lineRule="auto"/>
        <w:jc w:val="both"/>
        <w:rPr>
          <w:rFonts w:ascii="Arial" w:hAnsi="Arial" w:cs="Arial"/>
          <w:b/>
          <w:bCs/>
        </w:rPr>
      </w:pPr>
    </w:p>
    <w:p w14:paraId="312EC82A" w14:textId="6259C50C" w:rsidR="009B519C" w:rsidRPr="00C516A5" w:rsidRDefault="00E5088A">
      <w:pPr>
        <w:pStyle w:val="ListParagraph"/>
        <w:numPr>
          <w:ilvl w:val="0"/>
          <w:numId w:val="15"/>
        </w:numPr>
        <w:spacing w:line="480" w:lineRule="auto"/>
        <w:ind w:left="360"/>
        <w:jc w:val="both"/>
        <w:rPr>
          <w:rFonts w:ascii="Arial" w:hAnsi="Arial" w:cs="Arial"/>
          <w:b/>
          <w:bCs/>
        </w:rPr>
        <w:pPrChange w:id="149" w:author="Ari Fina Bintarti" w:date="2024-05-24T09:56:00Z">
          <w:pPr>
            <w:spacing w:after="0" w:line="480" w:lineRule="auto"/>
            <w:jc w:val="both"/>
          </w:pPr>
        </w:pPrChange>
      </w:pPr>
      <w:del w:id="150" w:author="Ari Fina Bintarti" w:date="2024-05-24T09:46:00Z">
        <w:r w:rsidRPr="00C516A5" w:rsidDel="00C516A5">
          <w:rPr>
            <w:rFonts w:ascii="Arial" w:hAnsi="Arial" w:cs="Arial"/>
            <w:b/>
            <w:bCs/>
          </w:rPr>
          <w:delText>INTRODUCTION</w:delText>
        </w:r>
      </w:del>
      <w:ins w:id="151" w:author="Ari Fina Bintarti" w:date="2024-05-24T09:46:00Z">
        <w:r w:rsidR="00C516A5" w:rsidRPr="00C516A5">
          <w:rPr>
            <w:rFonts w:ascii="Arial" w:hAnsi="Arial" w:cs="Arial"/>
            <w:b/>
            <w:bCs/>
          </w:rPr>
          <w:t>I</w:t>
        </w:r>
        <w:r w:rsidR="00C516A5">
          <w:rPr>
            <w:rFonts w:ascii="Arial" w:hAnsi="Arial" w:cs="Arial"/>
            <w:b/>
            <w:bCs/>
          </w:rPr>
          <w:t>ntroduction</w:t>
        </w:r>
      </w:ins>
    </w:p>
    <w:p w14:paraId="0D950050" w14:textId="05BE2F77" w:rsidR="00E5088A" w:rsidDel="00B87AC4" w:rsidRDefault="00E5088A" w:rsidP="00B87AC4">
      <w:pPr>
        <w:pStyle w:val="ListParagraph"/>
        <w:spacing w:line="480" w:lineRule="auto"/>
        <w:ind w:left="0" w:firstLine="360"/>
        <w:jc w:val="both"/>
        <w:rPr>
          <w:del w:id="152" w:author="Ari Fina Bintarti" w:date="2024-05-24T09:56:00Z"/>
          <w:rFonts w:ascii="Arial" w:hAnsi="Arial" w:cs="Arial"/>
          <w:sz w:val="22"/>
          <w:szCs w:val="22"/>
        </w:rPr>
      </w:pPr>
      <w:r w:rsidRPr="009B519C">
        <w:rPr>
          <w:rFonts w:ascii="Arial" w:hAnsi="Arial" w:cs="Arial"/>
          <w:sz w:val="22"/>
          <w:szCs w:val="22"/>
        </w:rPr>
        <w:t>Projection of future drought scenario indicate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r w:rsidR="00EC64A2">
        <w:rPr>
          <w:rFonts w:ascii="Arial" w:hAnsi="Arial" w:cs="Arial"/>
          <w:sz w:val="22"/>
          <w:szCs w:val="22"/>
        </w:rPr>
        <w:t>,</w:t>
      </w:r>
      <w:r w:rsidRPr="009B519C">
        <w:rPr>
          <w:rFonts w:ascii="Arial" w:hAnsi="Arial" w:cs="Arial"/>
          <w:sz w:val="22"/>
          <w:szCs w:val="22"/>
        </w:rPr>
        <w:t xml:space="preserve"> as simulated by climate models </w:t>
      </w:r>
      <w:r w:rsidRPr="009B519C">
        <w:rPr>
          <w:rFonts w:ascii="Arial" w:hAnsi="Arial" w:cs="Arial"/>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Hari et al., 2020; Suarez-Gutierrez et al., 2023)</w:t>
      </w:r>
      <w:r w:rsidRPr="009B519C">
        <w:rPr>
          <w:rFonts w:ascii="Arial" w:hAnsi="Arial" w:cs="Arial"/>
        </w:rPr>
        <w:fldChar w:fldCharType="end"/>
      </w:r>
      <w:r w:rsidRPr="009B519C">
        <w:rPr>
          <w:rFonts w:ascii="Arial" w:hAnsi="Arial" w:cs="Arial"/>
          <w:sz w:val="22"/>
          <w:szCs w:val="22"/>
        </w:rPr>
        <w:t xml:space="preserve">. </w:t>
      </w:r>
      <w:r w:rsidR="00D57007">
        <w:rPr>
          <w:rFonts w:ascii="Arial" w:hAnsi="Arial" w:cs="Arial"/>
          <w:sz w:val="22"/>
          <w:szCs w:val="22"/>
        </w:rPr>
        <w:t>L</w:t>
      </w:r>
      <w:r w:rsidRPr="009B519C">
        <w:rPr>
          <w:rFonts w:ascii="Arial" w:hAnsi="Arial" w:cs="Arial"/>
          <w:sz w:val="22"/>
          <w:szCs w:val="22"/>
        </w:rPr>
        <w:t xml:space="preserve">arge areas of Europe </w:t>
      </w:r>
      <w:r w:rsidR="00577DD1">
        <w:rPr>
          <w:rFonts w:ascii="Arial" w:hAnsi="Arial" w:cs="Arial"/>
          <w:sz w:val="22"/>
          <w:szCs w:val="22"/>
        </w:rPr>
        <w:t xml:space="preserve">are already </w:t>
      </w:r>
      <w:r w:rsidRPr="009B519C">
        <w:rPr>
          <w:rFonts w:ascii="Arial" w:hAnsi="Arial" w:cs="Arial"/>
          <w:sz w:val="22"/>
          <w:szCs w:val="22"/>
        </w:rPr>
        <w:t>experienc</w:t>
      </w:r>
      <w:r w:rsidR="00577DD1">
        <w:rPr>
          <w:rFonts w:ascii="Arial" w:hAnsi="Arial" w:cs="Arial"/>
          <w:sz w:val="22"/>
          <w:szCs w:val="22"/>
        </w:rPr>
        <w:t>ing</w:t>
      </w:r>
      <w:r w:rsidR="001B2CC4">
        <w:rPr>
          <w:rFonts w:ascii="Arial" w:hAnsi="Arial" w:cs="Arial"/>
          <w:sz w:val="22"/>
          <w:szCs w:val="22"/>
        </w:rPr>
        <w:t xml:space="preserve"> </w:t>
      </w:r>
      <w:r w:rsidRPr="009B519C">
        <w:rPr>
          <w:rFonts w:ascii="Arial" w:hAnsi="Arial" w:cs="Arial"/>
          <w:sz w:val="22"/>
          <w:szCs w:val="22"/>
        </w:rPr>
        <w:t xml:space="preserve">prolonged drought events as a result of climate change and global warming, primarily caused by anthropogenic activities </w:t>
      </w:r>
      <w:r w:rsidRPr="009B519C">
        <w:rPr>
          <w:rFonts w:ascii="Arial" w:hAnsi="Arial" w:cs="Arial"/>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Hari et al., 2020; Min et al., 2011)</w:t>
      </w:r>
      <w:r w:rsidRPr="009B519C">
        <w:rPr>
          <w:rFonts w:ascii="Arial" w:hAnsi="Arial" w:cs="Arial"/>
        </w:rPr>
        <w:fldChar w:fldCharType="end"/>
      </w:r>
      <w:r w:rsidRPr="009B519C">
        <w:rPr>
          <w:rFonts w:ascii="Arial" w:hAnsi="Arial" w:cs="Arial"/>
          <w:sz w:val="22"/>
          <w:szCs w:val="22"/>
        </w:rPr>
        <w:t xml:space="preserve">. </w:t>
      </w:r>
      <w:r w:rsidR="00577DD1">
        <w:rPr>
          <w:rFonts w:ascii="Arial" w:hAnsi="Arial" w:cs="Arial"/>
          <w:sz w:val="22"/>
          <w:szCs w:val="22"/>
        </w:rPr>
        <w:t>Thus, severe</w:t>
      </w:r>
      <w:r w:rsidR="00577DD1" w:rsidRPr="009B519C">
        <w:rPr>
          <w:rFonts w:ascii="Arial" w:hAnsi="Arial" w:cs="Arial"/>
          <w:sz w:val="22"/>
          <w:szCs w:val="22"/>
        </w:rPr>
        <w:t xml:space="preserve"> </w:t>
      </w:r>
      <w:r w:rsidRPr="009B519C">
        <w:rPr>
          <w:rFonts w:ascii="Arial" w:hAnsi="Arial" w:cs="Arial"/>
          <w:sz w:val="22"/>
          <w:szCs w:val="22"/>
        </w:rPr>
        <w:t xml:space="preserve">drought had been </w:t>
      </w:r>
      <w:r w:rsidRPr="009B519C">
        <w:rPr>
          <w:rFonts w:ascii="Arial" w:hAnsi="Arial" w:cs="Arial"/>
          <w:sz w:val="22"/>
          <w:szCs w:val="22"/>
        </w:rPr>
        <w:lastRenderedPageBreak/>
        <w:t xml:space="preserve">reported in 2018-2019, and </w:t>
      </w:r>
      <w:r w:rsidR="0097442B">
        <w:rPr>
          <w:rFonts w:ascii="Arial" w:hAnsi="Arial" w:cs="Arial"/>
          <w:sz w:val="22"/>
          <w:szCs w:val="22"/>
        </w:rPr>
        <w:t xml:space="preserve">more </w:t>
      </w:r>
      <w:r w:rsidRPr="009B519C">
        <w:rPr>
          <w:rFonts w:ascii="Arial" w:hAnsi="Arial" w:cs="Arial"/>
          <w:sz w:val="22"/>
          <w:szCs w:val="22"/>
        </w:rPr>
        <w:t>recently in 2022</w:t>
      </w:r>
      <w:r w:rsidR="00D16EF5">
        <w:rPr>
          <w:rFonts w:ascii="Arial" w:hAnsi="Arial" w:cs="Arial"/>
          <w:sz w:val="22"/>
          <w:szCs w:val="22"/>
        </w:rPr>
        <w:t>,</w:t>
      </w:r>
      <w:r w:rsidRPr="009B519C">
        <w:rPr>
          <w:rFonts w:ascii="Arial" w:hAnsi="Arial" w:cs="Arial"/>
          <w:sz w:val="22"/>
          <w:szCs w:val="22"/>
        </w:rPr>
        <w:t xml:space="preserve"> with around 30 % of the European continent significantly affected </w:t>
      </w:r>
      <w:r w:rsidRPr="009B519C">
        <w:rPr>
          <w:rFonts w:ascii="Arial" w:hAnsi="Arial" w:cs="Arial"/>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soil microbiomes because water </w:t>
      </w:r>
      <w:r w:rsidR="00511D98">
        <w:rPr>
          <w:rFonts w:ascii="Arial" w:hAnsi="Arial" w:cs="Arial"/>
          <w:sz w:val="22"/>
          <w:szCs w:val="22"/>
        </w:rPr>
        <w:t>content</w:t>
      </w:r>
      <w:r w:rsidR="00511D98" w:rsidRPr="009B519C">
        <w:rPr>
          <w:rFonts w:ascii="Arial" w:hAnsi="Arial" w:cs="Arial"/>
          <w:sz w:val="22"/>
          <w:szCs w:val="22"/>
        </w:rPr>
        <w:t xml:space="preserve"> </w:t>
      </w:r>
      <w:r w:rsidRPr="009B519C">
        <w:rPr>
          <w:rFonts w:ascii="Arial" w:hAnsi="Arial" w:cs="Arial"/>
          <w:sz w:val="22"/>
          <w:szCs w:val="22"/>
        </w:rPr>
        <w:t xml:space="preserve">controls </w:t>
      </w:r>
      <w:r w:rsidR="00511D98">
        <w:rPr>
          <w:rFonts w:ascii="Arial" w:hAnsi="Arial" w:cs="Arial"/>
          <w:sz w:val="22"/>
          <w:szCs w:val="22"/>
        </w:rPr>
        <w:t>cell</w:t>
      </w:r>
      <w:r w:rsidR="00511D98" w:rsidRPr="009B519C">
        <w:rPr>
          <w:rFonts w:ascii="Arial" w:hAnsi="Arial" w:cs="Arial"/>
          <w:sz w:val="22"/>
          <w:szCs w:val="22"/>
        </w:rPr>
        <w:t xml:space="preserve"> </w:t>
      </w:r>
      <w:r w:rsidRPr="009B519C">
        <w:rPr>
          <w:rFonts w:ascii="Arial" w:hAnsi="Arial" w:cs="Arial"/>
          <w:sz w:val="22"/>
          <w:szCs w:val="22"/>
        </w:rPr>
        <w:t>viabilit</w:t>
      </w:r>
      <w:r w:rsidR="00511D98">
        <w:rPr>
          <w:rFonts w:ascii="Arial" w:hAnsi="Arial" w:cs="Arial"/>
          <w:sz w:val="22"/>
          <w:szCs w:val="22"/>
        </w:rPr>
        <w:t>y</w:t>
      </w:r>
      <w:r w:rsidRPr="009B519C">
        <w:rPr>
          <w:rFonts w:ascii="Arial" w:hAnsi="Arial" w:cs="Arial"/>
          <w:sz w:val="22"/>
          <w:szCs w:val="22"/>
        </w:rPr>
        <w:t>, activit</w:t>
      </w:r>
      <w:r w:rsidR="00511D98">
        <w:rPr>
          <w:rFonts w:ascii="Arial" w:hAnsi="Arial" w:cs="Arial"/>
          <w:sz w:val="22"/>
          <w:szCs w:val="22"/>
        </w:rPr>
        <w:t>y</w:t>
      </w:r>
      <w:r w:rsidRPr="009B519C">
        <w:rPr>
          <w:rFonts w:ascii="Arial" w:hAnsi="Arial" w:cs="Arial"/>
          <w:sz w:val="22"/>
          <w:szCs w:val="22"/>
        </w:rPr>
        <w:t xml:space="preserve">, and functions </w:t>
      </w:r>
      <w:r w:rsidRPr="009B519C">
        <w:rPr>
          <w:rFonts w:ascii="Arial" w:hAnsi="Arial" w:cs="Arial"/>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Schimel, 2018)</w:t>
      </w:r>
      <w:r w:rsidRPr="009B519C">
        <w:rPr>
          <w:rFonts w:ascii="Arial" w:hAnsi="Arial" w:cs="Arial"/>
        </w:rPr>
        <w:fldChar w:fldCharType="end"/>
      </w:r>
      <w:r w:rsidRPr="009B519C">
        <w:rPr>
          <w:rFonts w:ascii="Arial" w:hAnsi="Arial" w:cs="Arial"/>
          <w:sz w:val="22"/>
          <w:szCs w:val="22"/>
        </w:rPr>
        <w:t xml:space="preserve">. </w:t>
      </w:r>
      <w:r w:rsidR="001B2CC4">
        <w:rPr>
          <w:rFonts w:ascii="Arial" w:hAnsi="Arial" w:cs="Arial"/>
          <w:sz w:val="22"/>
          <w:szCs w:val="22"/>
        </w:rPr>
        <w:t xml:space="preserve">Recent studies suggest that drought can also indirectly affect microbes via plants and that these indirect effects can </w:t>
      </w:r>
      <w:r w:rsidR="001B2CC4" w:rsidRPr="001B2CC4">
        <w:rPr>
          <w:rFonts w:ascii="Arial" w:hAnsi="Arial" w:cs="Arial"/>
          <w:sz w:val="22"/>
          <w:szCs w:val="22"/>
        </w:rPr>
        <w:t>outweigh the direct effects</w:t>
      </w:r>
      <w:r w:rsidR="00511D98">
        <w:rPr>
          <w:rFonts w:ascii="Arial" w:hAnsi="Arial" w:cs="Arial"/>
          <w:sz w:val="22"/>
          <w:szCs w:val="22"/>
        </w:rPr>
        <w:t xml:space="preserve"> </w:t>
      </w:r>
      <w:r w:rsidR="00D16EF5">
        <w:rPr>
          <w:rFonts w:ascii="Arial" w:hAnsi="Arial" w:cs="Arial"/>
          <w:sz w:val="22"/>
          <w:szCs w:val="22"/>
        </w:rPr>
        <w:t xml:space="preserve">in the rhizosphere </w:t>
      </w:r>
      <w:r w:rsidR="00945487">
        <w:rPr>
          <w:rFonts w:ascii="Arial" w:hAnsi="Arial" w:cs="Arial"/>
        </w:rPr>
        <w:fldChar w:fldCharType="begin"/>
      </w:r>
      <w:r w:rsidR="00945487">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Pr>
          <w:rFonts w:ascii="Arial" w:hAnsi="Arial" w:cs="Arial"/>
        </w:rPr>
        <w:fldChar w:fldCharType="separate"/>
      </w:r>
      <w:r w:rsidR="00945487">
        <w:rPr>
          <w:rFonts w:ascii="Arial" w:hAnsi="Arial" w:cs="Arial"/>
          <w:noProof/>
          <w:sz w:val="22"/>
          <w:szCs w:val="22"/>
        </w:rPr>
        <w:t>(de Vries et al., 2020)</w:t>
      </w:r>
      <w:r w:rsidR="00945487">
        <w:rPr>
          <w:rFonts w:ascii="Arial" w:hAnsi="Arial" w:cs="Arial"/>
        </w:rPr>
        <w:fldChar w:fldCharType="end"/>
      </w:r>
      <w:r w:rsidR="00D16EF5">
        <w:rPr>
          <w:rFonts w:ascii="Arial" w:hAnsi="Arial" w:cs="Arial"/>
          <w:sz w:val="22"/>
          <w:szCs w:val="22"/>
        </w:rPr>
        <w:t xml:space="preserve">. </w:t>
      </w:r>
      <w:r w:rsidRPr="009B519C">
        <w:rPr>
          <w:rFonts w:ascii="Arial" w:hAnsi="Arial" w:cs="Arial"/>
          <w:sz w:val="22"/>
          <w:szCs w:val="22"/>
        </w:rPr>
        <w:t xml:space="preserve">The consequences of extreme drought on soil </w:t>
      </w:r>
      <w:r w:rsidR="00727B35">
        <w:rPr>
          <w:rFonts w:ascii="Arial" w:hAnsi="Arial" w:cs="Arial"/>
          <w:sz w:val="22"/>
          <w:szCs w:val="22"/>
        </w:rPr>
        <w:t xml:space="preserve">microbial </w:t>
      </w:r>
      <w:r w:rsidRPr="009B519C">
        <w:rPr>
          <w:rFonts w:ascii="Arial" w:hAnsi="Arial" w:cs="Arial"/>
          <w:sz w:val="22"/>
          <w:szCs w:val="22"/>
        </w:rPr>
        <w:t>communities may be more detrimental than we could estimate, due to its cascading effects to the ecosystem functions and processes</w:t>
      </w:r>
      <w:r w:rsidR="001B2CC4">
        <w:rPr>
          <w:rFonts w:ascii="Arial" w:hAnsi="Arial" w:cs="Arial"/>
          <w:sz w:val="22"/>
          <w:szCs w:val="22"/>
        </w:rPr>
        <w:t xml:space="preserve">. </w:t>
      </w:r>
      <w:r w:rsidR="00577DD1">
        <w:rPr>
          <w:rFonts w:ascii="Arial" w:hAnsi="Arial" w:cs="Arial"/>
          <w:sz w:val="22"/>
          <w:szCs w:val="22"/>
        </w:rPr>
        <w:t>Among soil microbial processes, n</w:t>
      </w:r>
      <w:r w:rsidRPr="009B519C">
        <w:rPr>
          <w:rFonts w:ascii="Arial" w:hAnsi="Arial" w:cs="Arial"/>
          <w:sz w:val="22"/>
          <w:szCs w:val="22"/>
        </w:rPr>
        <w:t xml:space="preserve">itrogen (N) cycling is fundamental </w:t>
      </w:r>
      <w:r w:rsidR="003502FA">
        <w:rPr>
          <w:rFonts w:ascii="Arial" w:hAnsi="Arial" w:cs="Arial"/>
          <w:sz w:val="22"/>
          <w:szCs w:val="22"/>
        </w:rPr>
        <w:t>in agroecosystems</w:t>
      </w:r>
      <w:r w:rsidR="003502FA" w:rsidRPr="009B519C">
        <w:rPr>
          <w:rFonts w:ascii="Arial" w:hAnsi="Arial" w:cs="Arial"/>
          <w:sz w:val="22"/>
          <w:szCs w:val="22"/>
        </w:rPr>
        <w:t xml:space="preserve"> </w:t>
      </w:r>
      <w:r w:rsidRPr="009B519C">
        <w:rPr>
          <w:rFonts w:ascii="Arial" w:hAnsi="Arial" w:cs="Arial"/>
          <w:sz w:val="22"/>
          <w:szCs w:val="22"/>
        </w:rPr>
        <w:t xml:space="preserve">as N is </w:t>
      </w:r>
      <w:r w:rsidR="003502FA">
        <w:rPr>
          <w:rFonts w:ascii="Arial" w:hAnsi="Arial" w:cs="Arial"/>
          <w:sz w:val="22"/>
          <w:szCs w:val="22"/>
        </w:rPr>
        <w:t>the most limiting</w:t>
      </w:r>
      <w:r w:rsidR="003502FA" w:rsidRPr="009B519C">
        <w:rPr>
          <w:rFonts w:ascii="Arial" w:hAnsi="Arial" w:cs="Arial"/>
          <w:sz w:val="22"/>
          <w:szCs w:val="22"/>
        </w:rPr>
        <w:t xml:space="preserve"> </w:t>
      </w:r>
      <w:r w:rsidRPr="009B519C">
        <w:rPr>
          <w:rFonts w:ascii="Arial" w:hAnsi="Arial" w:cs="Arial"/>
          <w:sz w:val="22"/>
          <w:szCs w:val="22"/>
        </w:rPr>
        <w:t>essential nutrient for plants growth</w:t>
      </w:r>
      <w:r w:rsidR="003502FA">
        <w:rPr>
          <w:rFonts w:ascii="Arial" w:hAnsi="Arial" w:cs="Arial"/>
          <w:sz w:val="22"/>
          <w:szCs w:val="22"/>
        </w:rPr>
        <w:t xml:space="preserve"> and crop production</w:t>
      </w:r>
      <w:r w:rsidRPr="009B519C">
        <w:rPr>
          <w:rFonts w:ascii="Arial" w:hAnsi="Arial" w:cs="Arial"/>
          <w:sz w:val="22"/>
          <w:szCs w:val="22"/>
        </w:rPr>
        <w:t xml:space="preserve"> </w:t>
      </w:r>
      <w:r w:rsidRPr="009B519C">
        <w:rPr>
          <w:rFonts w:ascii="Arial" w:hAnsi="Arial" w:cs="Arial"/>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Gruber &amp; Galloway, 2008)</w:t>
      </w:r>
      <w:r w:rsidRPr="009B519C">
        <w:rPr>
          <w:rFonts w:ascii="Arial" w:hAnsi="Arial" w:cs="Arial"/>
        </w:rPr>
        <w:fldChar w:fldCharType="end"/>
      </w:r>
      <w:r w:rsidRPr="009B519C">
        <w:rPr>
          <w:rFonts w:ascii="Arial" w:hAnsi="Arial" w:cs="Arial"/>
          <w:sz w:val="22"/>
          <w:szCs w:val="22"/>
        </w:rPr>
        <w:t xml:space="preserve">. </w:t>
      </w:r>
      <w:r w:rsidR="003502FA">
        <w:rPr>
          <w:rFonts w:ascii="Arial" w:hAnsi="Arial" w:cs="Arial"/>
          <w:sz w:val="22"/>
          <w:szCs w:val="22"/>
        </w:rPr>
        <w:t>However</w:t>
      </w:r>
      <w:r w:rsidRPr="009B519C">
        <w:rPr>
          <w:rFonts w:ascii="Arial" w:hAnsi="Arial" w:cs="Arial"/>
          <w:sz w:val="22"/>
          <w:szCs w:val="22"/>
        </w:rPr>
        <w:t>, drought can</w:t>
      </w:r>
      <w:r w:rsidR="0068445C">
        <w:rPr>
          <w:rFonts w:ascii="Arial" w:hAnsi="Arial" w:cs="Arial"/>
          <w:sz w:val="22"/>
          <w:szCs w:val="22"/>
        </w:rPr>
        <w:t xml:space="preserve"> decrease microb</w:t>
      </w:r>
      <w:r w:rsidR="005E52A9">
        <w:rPr>
          <w:rFonts w:ascii="Arial" w:hAnsi="Arial" w:cs="Arial"/>
          <w:sz w:val="22"/>
          <w:szCs w:val="22"/>
        </w:rPr>
        <w:t>i</w:t>
      </w:r>
      <w:r w:rsidR="0068445C">
        <w:rPr>
          <w:rFonts w:ascii="Arial" w:hAnsi="Arial" w:cs="Arial"/>
          <w:sz w:val="22"/>
          <w:szCs w:val="22"/>
        </w:rPr>
        <w:t>al biomass,</w:t>
      </w:r>
      <w:r w:rsidRPr="009B519C">
        <w:rPr>
          <w:rFonts w:ascii="Arial" w:hAnsi="Arial" w:cs="Arial"/>
          <w:sz w:val="22"/>
          <w:szCs w:val="22"/>
        </w:rPr>
        <w:t xml:space="preserve"> </w:t>
      </w:r>
      <w:r w:rsidR="004131CE">
        <w:rPr>
          <w:rFonts w:ascii="Arial" w:hAnsi="Arial" w:cs="Arial"/>
          <w:sz w:val="22"/>
          <w:szCs w:val="22"/>
        </w:rPr>
        <w:t>lower</w:t>
      </w:r>
      <w:r w:rsidR="003502FA">
        <w:rPr>
          <w:rFonts w:ascii="Arial" w:hAnsi="Arial" w:cs="Arial"/>
          <w:sz w:val="22"/>
          <w:szCs w:val="22"/>
        </w:rPr>
        <w:t xml:space="preserve"> N </w:t>
      </w:r>
      <w:r w:rsidRPr="009B519C">
        <w:rPr>
          <w:rFonts w:ascii="Arial" w:hAnsi="Arial" w:cs="Arial"/>
          <w:sz w:val="22"/>
          <w:szCs w:val="22"/>
        </w:rPr>
        <w:t>transformation rates</w:t>
      </w:r>
      <w:r w:rsidR="00621D9A">
        <w:rPr>
          <w:rFonts w:ascii="Arial" w:hAnsi="Arial" w:cs="Arial"/>
          <w:sz w:val="22"/>
          <w:szCs w:val="22"/>
        </w:rPr>
        <w:t xml:space="preserve"> </w:t>
      </w:r>
      <w:r w:rsidR="00621D9A">
        <w:rPr>
          <w:rFonts w:ascii="Arial" w:hAnsi="Arial" w:cs="Arial"/>
        </w:rPr>
        <w:fldChar w:fldCharType="begin"/>
      </w:r>
      <w:r w:rsidR="00621D9A">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Pr>
          <w:rFonts w:ascii="Arial" w:hAnsi="Arial" w:cs="Arial"/>
        </w:rPr>
        <w:fldChar w:fldCharType="separate"/>
      </w:r>
      <w:r w:rsidR="00621D9A">
        <w:rPr>
          <w:rFonts w:ascii="Arial" w:hAnsi="Arial" w:cs="Arial"/>
          <w:noProof/>
          <w:sz w:val="22"/>
          <w:szCs w:val="22"/>
        </w:rPr>
        <w:t>(Homyak et al., 2017)</w:t>
      </w:r>
      <w:r w:rsidR="00621D9A">
        <w:rPr>
          <w:rFonts w:ascii="Arial" w:hAnsi="Arial" w:cs="Arial"/>
        </w:rPr>
        <w:fldChar w:fldCharType="end"/>
      </w:r>
      <w:r w:rsidRPr="009B519C">
        <w:rPr>
          <w:rFonts w:ascii="Arial" w:hAnsi="Arial" w:cs="Arial"/>
          <w:sz w:val="22"/>
          <w:szCs w:val="22"/>
        </w:rPr>
        <w:t xml:space="preserve">, </w:t>
      </w:r>
      <w:r w:rsidR="004131CE">
        <w:rPr>
          <w:rFonts w:ascii="Arial" w:hAnsi="Arial" w:cs="Arial"/>
          <w:sz w:val="22"/>
          <w:szCs w:val="22"/>
        </w:rPr>
        <w:t>and</w:t>
      </w:r>
      <w:r w:rsidRPr="009B519C">
        <w:rPr>
          <w:rFonts w:ascii="Arial" w:hAnsi="Arial" w:cs="Arial"/>
          <w:sz w:val="22"/>
          <w:szCs w:val="22"/>
        </w:rPr>
        <w:t xml:space="preserve"> reduce plant N uptake </w:t>
      </w:r>
      <w:r w:rsidRPr="009B519C">
        <w:rPr>
          <w:rFonts w:ascii="Arial" w:hAnsi="Arial" w:cs="Arial"/>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Flynn et al., 2023)</w:t>
      </w:r>
      <w:r w:rsidRPr="009B519C">
        <w:rPr>
          <w:rFonts w:ascii="Arial" w:hAnsi="Arial" w:cs="Arial"/>
        </w:rPr>
        <w:fldChar w:fldCharType="end"/>
      </w:r>
      <w:r w:rsidRPr="009B519C">
        <w:rPr>
          <w:rFonts w:ascii="Arial" w:hAnsi="Arial" w:cs="Arial"/>
          <w:sz w:val="22"/>
          <w:szCs w:val="22"/>
        </w:rPr>
        <w:t xml:space="preserve">, which potentially affects agricultural output. As </w:t>
      </w:r>
      <w:r w:rsidR="0096751D">
        <w:rPr>
          <w:rFonts w:ascii="Arial" w:hAnsi="Arial" w:cs="Arial"/>
          <w:sz w:val="22"/>
          <w:szCs w:val="22"/>
        </w:rPr>
        <w:t xml:space="preserve">droughts </w:t>
      </w:r>
      <w:r w:rsidR="00660235">
        <w:rPr>
          <w:rFonts w:ascii="Arial" w:hAnsi="Arial" w:cs="Arial"/>
          <w:sz w:val="22"/>
          <w:szCs w:val="22"/>
        </w:rPr>
        <w:t xml:space="preserve">are expected to </w:t>
      </w:r>
      <w:r w:rsidR="0096751D">
        <w:rPr>
          <w:rFonts w:ascii="Arial" w:hAnsi="Arial" w:cs="Arial"/>
          <w:sz w:val="22"/>
          <w:szCs w:val="22"/>
        </w:rPr>
        <w:t>become more</w:t>
      </w:r>
      <w:r w:rsidRPr="00D16EF5">
        <w:rPr>
          <w:rFonts w:ascii="Arial" w:hAnsi="Arial" w:cs="Arial"/>
          <w:sz w:val="22"/>
          <w:szCs w:val="22"/>
        </w:rPr>
        <w:t xml:space="preserve"> </w:t>
      </w:r>
      <w:r w:rsidR="00D16EF5">
        <w:rPr>
          <w:rFonts w:ascii="Arial" w:hAnsi="Arial" w:cs="Arial"/>
          <w:sz w:val="22"/>
          <w:szCs w:val="22"/>
        </w:rPr>
        <w:t>frequent</w:t>
      </w:r>
      <w:r w:rsidR="0096751D">
        <w:rPr>
          <w:rFonts w:ascii="Arial" w:hAnsi="Arial" w:cs="Arial"/>
          <w:sz w:val="22"/>
          <w:szCs w:val="22"/>
        </w:rPr>
        <w:t xml:space="preserve"> and severe</w:t>
      </w:r>
      <w:r w:rsidRPr="00D16EF5">
        <w:rPr>
          <w:rFonts w:ascii="Arial" w:hAnsi="Arial" w:cs="Arial"/>
          <w:sz w:val="22"/>
          <w:szCs w:val="22"/>
        </w:rPr>
        <w:t xml:space="preserve">, </w:t>
      </w:r>
      <w:r w:rsidR="0096751D">
        <w:rPr>
          <w:rFonts w:ascii="Arial" w:hAnsi="Arial" w:cs="Arial"/>
          <w:sz w:val="22"/>
          <w:szCs w:val="22"/>
        </w:rPr>
        <w:t xml:space="preserve">a better </w:t>
      </w:r>
      <w:r w:rsidRPr="00D16EF5">
        <w:rPr>
          <w:rFonts w:ascii="Arial" w:hAnsi="Arial" w:cs="Arial"/>
          <w:sz w:val="22"/>
          <w:szCs w:val="22"/>
        </w:rPr>
        <w:t xml:space="preserve">understanding </w:t>
      </w:r>
      <w:r w:rsidR="0096751D">
        <w:rPr>
          <w:rFonts w:ascii="Arial" w:hAnsi="Arial" w:cs="Arial"/>
          <w:sz w:val="22"/>
          <w:szCs w:val="22"/>
        </w:rPr>
        <w:t xml:space="preserve">of </w:t>
      </w:r>
      <w:r w:rsidR="00660235">
        <w:rPr>
          <w:rFonts w:ascii="Arial" w:hAnsi="Arial" w:cs="Arial"/>
          <w:sz w:val="22"/>
          <w:szCs w:val="22"/>
        </w:rPr>
        <w:t>their</w:t>
      </w:r>
      <w:r w:rsidR="0096751D">
        <w:rPr>
          <w:rFonts w:ascii="Arial" w:hAnsi="Arial" w:cs="Arial"/>
          <w:sz w:val="22"/>
          <w:szCs w:val="22"/>
        </w:rPr>
        <w:t xml:space="preserve"> impact</w:t>
      </w:r>
      <w:r w:rsidRPr="00D16EF5">
        <w:rPr>
          <w:rFonts w:ascii="Arial" w:hAnsi="Arial" w:cs="Arial"/>
          <w:sz w:val="22"/>
          <w:szCs w:val="22"/>
        </w:rPr>
        <w:t xml:space="preserve"> on N-cycling </w:t>
      </w:r>
      <w:r w:rsidR="00D16EF5" w:rsidRPr="00EC1526">
        <w:rPr>
          <w:rFonts w:ascii="Arial" w:hAnsi="Arial" w:cs="Arial"/>
          <w:sz w:val="22"/>
          <w:szCs w:val="22"/>
        </w:rPr>
        <w:t xml:space="preserve">and the corresponding microbial </w:t>
      </w:r>
      <w:r w:rsidRPr="00D16EF5">
        <w:rPr>
          <w:rFonts w:ascii="Arial" w:hAnsi="Arial" w:cs="Arial"/>
          <w:sz w:val="22"/>
          <w:szCs w:val="22"/>
        </w:rPr>
        <w:t xml:space="preserve">communities is </w:t>
      </w:r>
      <w:r w:rsidR="0096751D">
        <w:rPr>
          <w:rFonts w:ascii="Arial" w:hAnsi="Arial" w:cs="Arial"/>
          <w:sz w:val="22"/>
          <w:szCs w:val="22"/>
        </w:rPr>
        <w:t>need</w:t>
      </w:r>
      <w:r w:rsidR="00F7238D">
        <w:rPr>
          <w:rFonts w:ascii="Arial" w:hAnsi="Arial" w:cs="Arial"/>
          <w:sz w:val="22"/>
          <w:szCs w:val="22"/>
        </w:rPr>
        <w:t>ed</w:t>
      </w:r>
      <w:r w:rsidR="0096751D" w:rsidRPr="00D16EF5">
        <w:rPr>
          <w:rFonts w:ascii="Arial" w:hAnsi="Arial" w:cs="Arial"/>
          <w:sz w:val="22"/>
          <w:szCs w:val="22"/>
        </w:rPr>
        <w:t xml:space="preserve"> </w:t>
      </w:r>
      <w:r w:rsidRPr="00D16EF5">
        <w:rPr>
          <w:rFonts w:ascii="Arial" w:hAnsi="Arial" w:cs="Arial"/>
          <w:sz w:val="22"/>
          <w:szCs w:val="22"/>
        </w:rPr>
        <w:t xml:space="preserve">to </w:t>
      </w:r>
      <w:r w:rsidR="0096751D">
        <w:rPr>
          <w:rFonts w:ascii="Arial" w:hAnsi="Arial" w:cs="Arial"/>
          <w:sz w:val="22"/>
          <w:szCs w:val="22"/>
        </w:rPr>
        <w:t>better predict</w:t>
      </w:r>
      <w:r w:rsidR="0096751D" w:rsidRPr="00D16EF5">
        <w:rPr>
          <w:rFonts w:ascii="Arial" w:hAnsi="Arial" w:cs="Arial"/>
          <w:sz w:val="22"/>
          <w:szCs w:val="22"/>
        </w:rPr>
        <w:t xml:space="preserve"> </w:t>
      </w:r>
      <w:r w:rsidRPr="00D16EF5">
        <w:rPr>
          <w:rFonts w:ascii="Arial" w:hAnsi="Arial" w:cs="Arial"/>
          <w:sz w:val="22"/>
          <w:szCs w:val="22"/>
        </w:rPr>
        <w:t xml:space="preserve">its potential impacts on </w:t>
      </w:r>
      <w:r w:rsidR="0096751D">
        <w:rPr>
          <w:rFonts w:ascii="Arial" w:hAnsi="Arial" w:cs="Arial"/>
          <w:sz w:val="22"/>
          <w:szCs w:val="22"/>
        </w:rPr>
        <w:t>soil functions and services</w:t>
      </w:r>
      <w:r w:rsidRPr="00D16EF5">
        <w:rPr>
          <w:rFonts w:ascii="Arial" w:hAnsi="Arial" w:cs="Arial"/>
          <w:sz w:val="22"/>
          <w:szCs w:val="22"/>
        </w:rPr>
        <w:t>.</w:t>
      </w:r>
    </w:p>
    <w:p w14:paraId="5F5846C3" w14:textId="77777777" w:rsidR="00B87AC4" w:rsidRPr="009B519C" w:rsidRDefault="00B87AC4">
      <w:pPr>
        <w:pStyle w:val="ListParagraph"/>
        <w:spacing w:line="480" w:lineRule="auto"/>
        <w:ind w:left="0" w:firstLine="360"/>
        <w:jc w:val="both"/>
        <w:rPr>
          <w:ins w:id="153" w:author="Ari Fina Bintarti" w:date="2024-05-24T09:56:00Z"/>
          <w:rFonts w:ascii="Arial" w:hAnsi="Arial" w:cs="Arial"/>
          <w:sz w:val="22"/>
          <w:szCs w:val="22"/>
        </w:rPr>
        <w:pPrChange w:id="154" w:author="Ari Fina Bintarti" w:date="2024-05-24T09:56:00Z">
          <w:pPr>
            <w:pStyle w:val="ListParagraph"/>
            <w:spacing w:line="480" w:lineRule="auto"/>
            <w:ind w:left="0" w:firstLine="720"/>
            <w:jc w:val="both"/>
          </w:pPr>
        </w:pPrChange>
      </w:pPr>
    </w:p>
    <w:p w14:paraId="2839B58F" w14:textId="1526BF49" w:rsidR="00E5088A" w:rsidDel="00B87AC4" w:rsidRDefault="00E5088A" w:rsidP="00B87AC4">
      <w:pPr>
        <w:pStyle w:val="ListParagraph"/>
        <w:spacing w:line="480" w:lineRule="auto"/>
        <w:ind w:left="0" w:firstLine="360"/>
        <w:jc w:val="both"/>
        <w:rPr>
          <w:del w:id="155" w:author="Ari Fina Bintarti" w:date="2024-05-24T09:56:00Z"/>
          <w:rFonts w:ascii="Arial" w:hAnsi="Arial" w:cs="Arial"/>
          <w:sz w:val="22"/>
          <w:szCs w:val="22"/>
        </w:rPr>
      </w:pPr>
      <w:r w:rsidRPr="009B519C">
        <w:rPr>
          <w:rFonts w:ascii="Arial" w:hAnsi="Arial" w:cs="Arial"/>
          <w:sz w:val="22"/>
          <w:szCs w:val="22"/>
        </w:rPr>
        <w:t xml:space="preserve">It is widely reported that </w:t>
      </w:r>
      <w:r w:rsidR="005725FA">
        <w:rPr>
          <w:rFonts w:ascii="Arial" w:hAnsi="Arial" w:cs="Arial"/>
          <w:sz w:val="22"/>
          <w:szCs w:val="22"/>
        </w:rPr>
        <w:t xml:space="preserve">changes in soil properties due to </w:t>
      </w:r>
      <w:r w:rsidR="007640CF">
        <w:rPr>
          <w:rFonts w:ascii="Arial" w:hAnsi="Arial" w:cs="Arial"/>
          <w:sz w:val="22"/>
          <w:szCs w:val="22"/>
        </w:rPr>
        <w:t>agricultural</w:t>
      </w:r>
      <w:r w:rsidRPr="009B519C">
        <w:rPr>
          <w:rFonts w:ascii="Arial" w:hAnsi="Arial" w:cs="Arial"/>
          <w:sz w:val="22"/>
          <w:szCs w:val="22"/>
        </w:rPr>
        <w:t xml:space="preserve"> practices can directly or indirectly </w:t>
      </w:r>
      <w:r w:rsidR="005725FA">
        <w:rPr>
          <w:rFonts w:ascii="Arial" w:hAnsi="Arial" w:cs="Arial"/>
          <w:sz w:val="22"/>
          <w:szCs w:val="22"/>
        </w:rPr>
        <w:t>affect</w:t>
      </w:r>
      <w:r w:rsidR="005725FA" w:rsidRPr="009B519C">
        <w:rPr>
          <w:rFonts w:ascii="Arial" w:hAnsi="Arial" w:cs="Arial"/>
          <w:sz w:val="22"/>
          <w:szCs w:val="22"/>
        </w:rPr>
        <w:t xml:space="preserve"> </w:t>
      </w:r>
      <w:r w:rsidR="005725FA">
        <w:rPr>
          <w:rFonts w:ascii="Arial" w:hAnsi="Arial" w:cs="Arial"/>
          <w:sz w:val="22"/>
          <w:szCs w:val="22"/>
        </w:rPr>
        <w:t>microbial communities</w:t>
      </w:r>
      <w:r w:rsidR="004131CE">
        <w:rPr>
          <w:rFonts w:ascii="Arial" w:hAnsi="Arial" w:cs="Arial"/>
          <w:sz w:val="22"/>
          <w:szCs w:val="22"/>
        </w:rPr>
        <w:t xml:space="preserve"> including those</w:t>
      </w:r>
      <w:r w:rsidRPr="009B519C">
        <w:rPr>
          <w:rFonts w:ascii="Arial" w:hAnsi="Arial" w:cs="Arial"/>
          <w:sz w:val="22"/>
          <w:szCs w:val="22"/>
        </w:rPr>
        <w:t xml:space="preserve"> </w:t>
      </w:r>
      <w:r w:rsidR="005725FA">
        <w:rPr>
          <w:rFonts w:ascii="Arial" w:hAnsi="Arial" w:cs="Arial"/>
          <w:sz w:val="22"/>
          <w:szCs w:val="22"/>
        </w:rPr>
        <w:t>involved</w:t>
      </w:r>
      <w:r w:rsidR="005725FA" w:rsidRPr="009B519C">
        <w:rPr>
          <w:rFonts w:ascii="Arial" w:hAnsi="Arial" w:cs="Arial"/>
          <w:sz w:val="22"/>
          <w:szCs w:val="22"/>
        </w:rPr>
        <w:t xml:space="preserve"> </w:t>
      </w:r>
      <w:r w:rsidR="005725FA">
        <w:rPr>
          <w:rFonts w:ascii="Arial" w:hAnsi="Arial" w:cs="Arial"/>
          <w:sz w:val="22"/>
          <w:szCs w:val="22"/>
        </w:rPr>
        <w:t>in</w:t>
      </w:r>
      <w:r w:rsidR="005725FA" w:rsidRPr="009B519C">
        <w:rPr>
          <w:rFonts w:ascii="Arial" w:hAnsi="Arial" w:cs="Arial"/>
          <w:sz w:val="22"/>
          <w:szCs w:val="22"/>
        </w:rPr>
        <w:t xml:space="preserve"> </w:t>
      </w:r>
      <w:r w:rsidRPr="009B519C">
        <w:rPr>
          <w:rFonts w:ascii="Arial" w:hAnsi="Arial" w:cs="Arial"/>
          <w:sz w:val="22"/>
          <w:szCs w:val="22"/>
        </w:rPr>
        <w:t>N-cycling</w:t>
      </w:r>
      <w:r w:rsidR="005652DC">
        <w:rPr>
          <w:rFonts w:ascii="Arial" w:hAnsi="Arial" w:cs="Arial"/>
          <w:sz w:val="22"/>
          <w:szCs w:val="22"/>
        </w:rPr>
        <w:t xml:space="preserve"> </w:t>
      </w:r>
      <w:commentRangeStart w:id="156"/>
      <w:r w:rsidR="005652DC">
        <w:rPr>
          <w:rFonts w:ascii="Arial" w:hAnsi="Arial" w:cs="Arial"/>
        </w:rPr>
        <w:fldChar w:fldCharType="begin"/>
      </w:r>
      <w:r w:rsidR="005652DC">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Pr>
          <w:rFonts w:ascii="Arial" w:hAnsi="Arial" w:cs="Arial"/>
        </w:rPr>
        <w:fldChar w:fldCharType="separate"/>
      </w:r>
      <w:r w:rsidR="005652DC">
        <w:rPr>
          <w:rFonts w:ascii="Arial" w:hAnsi="Arial" w:cs="Arial"/>
          <w:noProof/>
          <w:sz w:val="22"/>
          <w:szCs w:val="22"/>
        </w:rPr>
        <w:t xml:space="preserve">(Hallin et al., 2009; Philippot et al., 2024; </w:t>
      </w:r>
      <w:r w:rsidR="005652DC" w:rsidRPr="00FF01CD">
        <w:rPr>
          <w:rFonts w:ascii="Arial" w:hAnsi="Arial" w:cs="Arial"/>
          <w:noProof/>
          <w:rPrChange w:id="157" w:author="Ari Fina Bintarti" w:date="2024-05-24T16:43:00Z">
            <w:rPr>
              <w:rFonts w:ascii="Arial" w:hAnsi="Arial" w:cs="Arial"/>
              <w:noProof/>
              <w:highlight w:val="yellow"/>
            </w:rPr>
          </w:rPrChange>
        </w:rPr>
        <w:t>Z.-B.</w:t>
      </w:r>
      <w:r w:rsidR="005652DC">
        <w:rPr>
          <w:rFonts w:ascii="Arial" w:hAnsi="Arial" w:cs="Arial"/>
          <w:noProof/>
          <w:sz w:val="22"/>
          <w:szCs w:val="22"/>
        </w:rPr>
        <w:t xml:space="preserve"> Zhao et al., 2020)</w:t>
      </w:r>
      <w:r w:rsidR="005652DC">
        <w:rPr>
          <w:rFonts w:ascii="Arial" w:hAnsi="Arial" w:cs="Arial"/>
        </w:rPr>
        <w:fldChar w:fldCharType="end"/>
      </w:r>
      <w:commentRangeEnd w:id="156"/>
      <w:r w:rsidR="00D45640">
        <w:rPr>
          <w:rStyle w:val="CommentReference"/>
          <w:kern w:val="0"/>
          <w14:ligatures w14:val="none"/>
        </w:rPr>
        <w:commentReference w:id="156"/>
      </w:r>
      <w:r w:rsidR="005652DC">
        <w:rPr>
          <w:rFonts w:ascii="Arial" w:hAnsi="Arial" w:cs="Arial"/>
          <w:sz w:val="22"/>
          <w:szCs w:val="22"/>
        </w:rPr>
        <w:t xml:space="preserve">. </w:t>
      </w:r>
      <w:r w:rsidRPr="009B519C">
        <w:rPr>
          <w:rFonts w:ascii="Arial" w:hAnsi="Arial" w:cs="Arial"/>
          <w:sz w:val="22"/>
          <w:szCs w:val="22"/>
        </w:rPr>
        <w:t>Furthermore, soil physico</w:t>
      </w:r>
      <w:r w:rsidR="005725FA">
        <w:rPr>
          <w:rFonts w:ascii="Arial" w:hAnsi="Arial" w:cs="Arial"/>
          <w:sz w:val="22"/>
          <w:szCs w:val="22"/>
        </w:rPr>
        <w:t>-</w:t>
      </w:r>
      <w:r w:rsidRPr="009B519C">
        <w:rPr>
          <w:rFonts w:ascii="Arial" w:hAnsi="Arial" w:cs="Arial"/>
          <w:sz w:val="22"/>
          <w:szCs w:val="22"/>
        </w:rPr>
        <w:t xml:space="preserve">chemical properties </w:t>
      </w:r>
      <w:r w:rsidR="00577DD1">
        <w:rPr>
          <w:rFonts w:ascii="Arial" w:hAnsi="Arial" w:cs="Arial"/>
          <w:sz w:val="22"/>
          <w:szCs w:val="22"/>
        </w:rPr>
        <w:t xml:space="preserve">can </w:t>
      </w:r>
      <w:r w:rsidR="005725FA">
        <w:rPr>
          <w:rFonts w:ascii="Arial" w:hAnsi="Arial" w:cs="Arial"/>
          <w:sz w:val="22"/>
          <w:szCs w:val="22"/>
        </w:rPr>
        <w:t xml:space="preserve">also </w:t>
      </w:r>
      <w:r w:rsidR="00577DD1">
        <w:rPr>
          <w:rFonts w:ascii="Arial" w:hAnsi="Arial" w:cs="Arial"/>
          <w:sz w:val="22"/>
          <w:szCs w:val="22"/>
        </w:rPr>
        <w:t>influence</w:t>
      </w:r>
      <w:r w:rsidR="00577DD1" w:rsidRPr="009B519C">
        <w:rPr>
          <w:rFonts w:ascii="Arial" w:hAnsi="Arial" w:cs="Arial"/>
          <w:sz w:val="22"/>
          <w:szCs w:val="22"/>
        </w:rPr>
        <w:t xml:space="preserve"> </w:t>
      </w:r>
      <w:r w:rsidRPr="009B519C">
        <w:rPr>
          <w:rFonts w:ascii="Arial" w:hAnsi="Arial" w:cs="Arial"/>
          <w:sz w:val="22"/>
          <w:szCs w:val="22"/>
        </w:rPr>
        <w:t xml:space="preserve">the resilience and resistance of </w:t>
      </w:r>
      <w:r w:rsidR="00577DD1">
        <w:rPr>
          <w:rFonts w:ascii="Arial" w:hAnsi="Arial" w:cs="Arial"/>
          <w:sz w:val="22"/>
          <w:szCs w:val="22"/>
        </w:rPr>
        <w:t xml:space="preserve">soil </w:t>
      </w:r>
      <w:r w:rsidRPr="009B519C">
        <w:rPr>
          <w:rFonts w:ascii="Arial" w:hAnsi="Arial" w:cs="Arial"/>
          <w:sz w:val="22"/>
          <w:szCs w:val="22"/>
        </w:rPr>
        <w:t xml:space="preserve">microbial communities when exposed to disturbances, including drought </w:t>
      </w:r>
      <w:r w:rsidRPr="009B519C">
        <w:rPr>
          <w:rFonts w:ascii="Arial" w:hAnsi="Arial" w:cs="Arial"/>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Griffiths &amp; Philippot, 2013)</w:t>
      </w:r>
      <w:r w:rsidRPr="009B519C">
        <w:rPr>
          <w:rFonts w:ascii="Arial" w:hAnsi="Arial" w:cs="Arial"/>
        </w:rPr>
        <w:fldChar w:fldCharType="end"/>
      </w:r>
      <w:r w:rsidRPr="009B519C">
        <w:rPr>
          <w:rFonts w:ascii="Arial" w:hAnsi="Arial" w:cs="Arial"/>
          <w:sz w:val="22"/>
          <w:szCs w:val="22"/>
        </w:rPr>
        <w:t>. Th</w:t>
      </w:r>
      <w:r w:rsidR="00FE7720">
        <w:rPr>
          <w:rFonts w:ascii="Arial" w:hAnsi="Arial" w:cs="Arial"/>
          <w:sz w:val="22"/>
          <w:szCs w:val="22"/>
        </w:rPr>
        <w:t>is</w:t>
      </w:r>
      <w:r w:rsidRPr="009B519C">
        <w:rPr>
          <w:rFonts w:ascii="Arial" w:hAnsi="Arial" w:cs="Arial"/>
          <w:sz w:val="22"/>
          <w:szCs w:val="22"/>
        </w:rPr>
        <w:t xml:space="preserve"> underpins that the effect of drought on N-cycling communities may also potentially be determined by fertilization regimes and management practices. </w:t>
      </w:r>
      <w:r w:rsidR="00727B35">
        <w:rPr>
          <w:rFonts w:ascii="Arial" w:hAnsi="Arial" w:cs="Arial"/>
          <w:sz w:val="22"/>
          <w:szCs w:val="22"/>
        </w:rPr>
        <w:t>Thus</w:t>
      </w:r>
      <w:r w:rsidR="005725FA">
        <w:rPr>
          <w:rFonts w:ascii="Arial" w:hAnsi="Arial" w:cs="Arial"/>
          <w:sz w:val="22"/>
          <w:szCs w:val="22"/>
        </w:rPr>
        <w:t>, p</w:t>
      </w:r>
      <w:r w:rsidRPr="009B519C">
        <w:rPr>
          <w:rFonts w:ascii="Arial" w:hAnsi="Arial" w:cs="Arial"/>
          <w:sz w:val="22"/>
          <w:szCs w:val="22"/>
        </w:rPr>
        <w:t xml:space="preserve">revious studies demonstrated that long-term organic farming </w:t>
      </w:r>
      <w:r w:rsidR="00DB619F">
        <w:rPr>
          <w:rFonts w:ascii="Arial" w:hAnsi="Arial" w:cs="Arial"/>
          <w:sz w:val="22"/>
          <w:szCs w:val="22"/>
        </w:rPr>
        <w:t>can enhances</w:t>
      </w:r>
      <w:r w:rsidRPr="009B519C">
        <w:rPr>
          <w:rFonts w:ascii="Arial" w:hAnsi="Arial" w:cs="Arial"/>
          <w:sz w:val="22"/>
          <w:szCs w:val="22"/>
        </w:rPr>
        <w:t xml:space="preserve"> soil organic </w:t>
      </w:r>
      <w:r w:rsidR="00DB619F">
        <w:rPr>
          <w:rFonts w:ascii="Arial" w:hAnsi="Arial" w:cs="Arial"/>
          <w:sz w:val="22"/>
          <w:szCs w:val="22"/>
        </w:rPr>
        <w:t xml:space="preserve">matter, </w:t>
      </w:r>
      <w:r w:rsidR="00DB619F" w:rsidRPr="00DB619F">
        <w:rPr>
          <w:rFonts w:ascii="Arial" w:hAnsi="Arial" w:cs="Arial"/>
          <w:sz w:val="22"/>
          <w:szCs w:val="22"/>
        </w:rPr>
        <w:t>which improves the</w:t>
      </w:r>
      <w:r w:rsidR="00FE7720">
        <w:rPr>
          <w:rFonts w:ascii="Arial" w:hAnsi="Arial" w:cs="Arial"/>
          <w:sz w:val="22"/>
          <w:szCs w:val="22"/>
        </w:rPr>
        <w:t xml:space="preserve"> soil</w:t>
      </w:r>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r w:rsidR="00FE7720">
        <w:rPr>
          <w:rFonts w:ascii="Arial" w:hAnsi="Arial" w:cs="Arial"/>
          <w:sz w:val="22"/>
          <w:szCs w:val="22"/>
        </w:rPr>
        <w:t xml:space="preserve">can </w:t>
      </w:r>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communities</w:t>
      </w:r>
      <w:r w:rsidR="000E203A">
        <w:rPr>
          <w:rFonts w:ascii="Arial" w:hAnsi="Arial" w:cs="Arial"/>
          <w:sz w:val="22"/>
          <w:szCs w:val="22"/>
        </w:rPr>
        <w:t xml:space="preserve"> </w:t>
      </w:r>
      <w:r w:rsidR="000E203A">
        <w:rPr>
          <w:rFonts w:ascii="Arial" w:hAnsi="Arial" w:cs="Arial"/>
        </w:rPr>
        <w:fldChar w:fldCharType="begin"/>
      </w:r>
      <w:r w:rsidR="000E203A">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Pr>
          <w:rFonts w:ascii="Arial" w:hAnsi="Arial" w:cs="Arial"/>
        </w:rPr>
        <w:fldChar w:fldCharType="separate"/>
      </w:r>
      <w:r w:rsidR="000E203A">
        <w:rPr>
          <w:rFonts w:ascii="Arial" w:hAnsi="Arial" w:cs="Arial"/>
          <w:noProof/>
          <w:sz w:val="22"/>
          <w:szCs w:val="22"/>
        </w:rPr>
        <w:t>(Kundel et al., 2020; Ullah et al., 2020)</w:t>
      </w:r>
      <w:r w:rsidR="000E203A">
        <w:rPr>
          <w:rFonts w:ascii="Arial" w:hAnsi="Arial" w:cs="Arial"/>
        </w:rPr>
        <w:fldChar w:fldCharType="end"/>
      </w:r>
      <w:r w:rsidR="00B30C63">
        <w:rPr>
          <w:rFonts w:ascii="Arial" w:hAnsi="Arial" w:cs="Arial"/>
          <w:sz w:val="22"/>
          <w:szCs w:val="22"/>
        </w:rPr>
        <w:t xml:space="preserve">. </w:t>
      </w:r>
      <w:r w:rsidR="00C52667">
        <w:rPr>
          <w:rFonts w:ascii="Arial" w:hAnsi="Arial" w:cs="Arial"/>
          <w:sz w:val="22"/>
          <w:szCs w:val="22"/>
        </w:rPr>
        <w:t>D</w:t>
      </w:r>
      <w:r w:rsidRPr="009B519C">
        <w:rPr>
          <w:rFonts w:ascii="Arial" w:hAnsi="Arial" w:cs="Arial"/>
          <w:sz w:val="22"/>
          <w:szCs w:val="22"/>
        </w:rPr>
        <w:t xml:space="preserve">istinctive microbial </w:t>
      </w:r>
      <w:r w:rsidR="0072446D">
        <w:rPr>
          <w:rFonts w:ascii="Arial" w:hAnsi="Arial" w:cs="Arial"/>
          <w:sz w:val="22"/>
          <w:szCs w:val="22"/>
        </w:rPr>
        <w:t>communities</w:t>
      </w:r>
      <w:r w:rsidR="0072446D" w:rsidRPr="009B519C">
        <w:rPr>
          <w:rFonts w:ascii="Arial" w:hAnsi="Arial" w:cs="Arial"/>
          <w:sz w:val="22"/>
          <w:szCs w:val="22"/>
        </w:rPr>
        <w:t xml:space="preserve"> </w:t>
      </w:r>
      <w:r w:rsidR="00430DF0">
        <w:rPr>
          <w:rFonts w:ascii="Arial" w:hAnsi="Arial" w:cs="Arial"/>
          <w:sz w:val="22"/>
          <w:szCs w:val="22"/>
        </w:rPr>
        <w:t xml:space="preserve">were observed </w:t>
      </w:r>
      <w:r w:rsidRPr="009B519C">
        <w:rPr>
          <w:rFonts w:ascii="Arial" w:hAnsi="Arial" w:cs="Arial"/>
          <w:sz w:val="22"/>
          <w:szCs w:val="22"/>
        </w:rPr>
        <w:t>between organic and conventional systems</w:t>
      </w:r>
      <w:ins w:id="158" w:author="Ari Fina Bintarti" w:date="2024-05-24T14:03:00Z">
        <w:r w:rsidR="006B00FF">
          <w:rPr>
            <w:rFonts w:ascii="Arial" w:hAnsi="Arial" w:cs="Arial"/>
            <w:sz w:val="22"/>
            <w:szCs w:val="22"/>
          </w:rPr>
          <w:t xml:space="preserve"> </w:t>
        </w:r>
      </w:ins>
      <w:r w:rsidR="006B00FF">
        <w:rPr>
          <w:rFonts w:ascii="Arial" w:hAnsi="Arial" w:cs="Arial"/>
        </w:rPr>
        <w:fldChar w:fldCharType="begin"/>
      </w:r>
      <w:r w:rsidR="006B00FF">
        <w:rPr>
          <w:rFonts w:ascii="Arial" w:hAnsi="Arial" w:cs="Arial"/>
          <w:sz w:val="22"/>
          <w:szCs w:val="22"/>
        </w:rPr>
        <w:instrText xml:space="preserve"> ADDIN ZOTERO_ITEM CSL_CITATION {"citationID":"KgGYo9vT","properties":{"formattedCitation":"(M. Hartmann et al., 2015)","plainCitation":"(M. Hartmann et al., 2015)","noteIndex":0},"citationItems":[{"id":"KsWl1THP/sIMHbX7L","uris":["http://zotero.org/users/local/JetUa067/items/HTU679J3"],"itemData":{"id":"KsWl1THP/sIMHbX7L","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6B00FF">
        <w:rPr>
          <w:rFonts w:ascii="Arial" w:hAnsi="Arial" w:cs="Arial"/>
        </w:rPr>
        <w:fldChar w:fldCharType="separate"/>
      </w:r>
      <w:r w:rsidR="006B00FF">
        <w:rPr>
          <w:rFonts w:ascii="Arial" w:hAnsi="Arial" w:cs="Arial"/>
          <w:noProof/>
          <w:sz w:val="22"/>
          <w:szCs w:val="22"/>
        </w:rPr>
        <w:t xml:space="preserve">(M. Hartmann et al., </w:t>
      </w:r>
      <w:r w:rsidR="006B00FF">
        <w:rPr>
          <w:rFonts w:ascii="Arial" w:hAnsi="Arial" w:cs="Arial"/>
          <w:noProof/>
          <w:sz w:val="22"/>
          <w:szCs w:val="22"/>
        </w:rPr>
        <w:lastRenderedPageBreak/>
        <w:t>2015)</w:t>
      </w:r>
      <w:r w:rsidR="006B00FF">
        <w:rPr>
          <w:rFonts w:ascii="Arial" w:hAnsi="Arial" w:cs="Arial"/>
        </w:rPr>
        <w:fldChar w:fldCharType="end"/>
      </w:r>
      <w:del w:id="159" w:author="Ari Fina Bintarti" w:date="2024-05-24T13:37:00Z">
        <w:r w:rsidR="004A76DE" w:rsidDel="004A76DE">
          <w:rPr>
            <w:rFonts w:ascii="Arial" w:hAnsi="Arial" w:cs="Arial"/>
          </w:rPr>
          <w:fldChar w:fldCharType="begin"/>
        </w:r>
        <w:r w:rsidR="004A76DE" w:rsidDel="004A76DE">
          <w:rPr>
            <w:rFonts w:ascii="Arial" w:hAnsi="Arial" w:cs="Arial"/>
            <w:sz w:val="22"/>
            <w:szCs w:val="22"/>
          </w:rPr>
          <w:delInstrText xml:space="preserve"> ADDIN ZOTERO_ITEM CSL_CITATION {"citationID":"FFSriW2c","properties":{"formattedCitation":"(M. Hartmann et al., 2015a)","plainCitation":"(M. Hartmann et al., 2015a)","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delInstrText>
        </w:r>
        <w:r w:rsidR="004A76DE" w:rsidDel="004A76DE">
          <w:rPr>
            <w:rFonts w:ascii="Arial" w:hAnsi="Arial" w:cs="Arial"/>
          </w:rPr>
          <w:fldChar w:fldCharType="separate"/>
        </w:r>
        <w:r w:rsidR="004A76DE" w:rsidDel="004A76DE">
          <w:rPr>
            <w:rFonts w:ascii="Arial" w:hAnsi="Arial" w:cs="Arial"/>
            <w:noProof/>
            <w:sz w:val="22"/>
            <w:szCs w:val="22"/>
          </w:rPr>
          <w:delText>(M. Hartmann et al., 2015a)</w:delText>
        </w:r>
        <w:r w:rsidR="004A76DE" w:rsidDel="004A76DE">
          <w:rPr>
            <w:rFonts w:ascii="Arial" w:hAnsi="Arial" w:cs="Arial"/>
          </w:rPr>
          <w:fldChar w:fldCharType="end"/>
        </w:r>
      </w:del>
      <w:del w:id="160" w:author="Ari Fina Bintarti" w:date="2024-05-24T14:10:00Z">
        <w:r w:rsidR="00430DF0" w:rsidDel="006B00FF">
          <w:rPr>
            <w:rFonts w:ascii="Arial" w:hAnsi="Arial" w:cs="Arial"/>
            <w:sz w:val="22"/>
            <w:szCs w:val="22"/>
          </w:rPr>
          <w:delText xml:space="preserve"> </w:delText>
        </w:r>
      </w:del>
      <w:del w:id="161" w:author="Ari Fina Bintarti" w:date="2024-05-24T13:25:00Z">
        <w:r w:rsidR="009A6DA1" w:rsidRPr="004A76DE" w:rsidDel="009A6DA1">
          <w:rPr>
            <w:rFonts w:ascii="Arial" w:hAnsi="Arial" w:cs="Arial"/>
            <w:highlight w:val="yellow"/>
            <w:rPrChange w:id="162" w:author="Ari Fina Bintarti" w:date="2024-05-24T13:37:00Z">
              <w:rPr>
                <w:rFonts w:ascii="Arial" w:hAnsi="Arial" w:cs="Arial"/>
              </w:rPr>
            </w:rPrChange>
          </w:rPr>
          <w:fldChar w:fldCharType="begin"/>
        </w:r>
        <w:r w:rsidR="009A6DA1" w:rsidRPr="004A76DE" w:rsidDel="009A6DA1">
          <w:rPr>
            <w:rFonts w:ascii="Arial" w:hAnsi="Arial" w:cs="Arial"/>
            <w:highlight w:val="yellow"/>
            <w:rPrChange w:id="163" w:author="Ari Fina Bintarti" w:date="2024-05-24T13:37:00Z">
              <w:rPr>
                <w:rFonts w:ascii="Arial" w:hAnsi="Arial" w:cs="Arial"/>
              </w:rPr>
            </w:rPrChange>
          </w:rPr>
          <w:delInstrText xml:space="preserve"> ADDIN ZOTERO_ITEM CSL_CITATION {"citationID":"fBjZHeMO","properties":{"formattedCitation":"(M. Hartmann et al., 2015a)","plainCitation":"(M. Hartmann et al., 2015a)","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delInstrText>
        </w:r>
        <w:r w:rsidR="009A6DA1" w:rsidRPr="004A76DE" w:rsidDel="009A6DA1">
          <w:rPr>
            <w:rFonts w:ascii="Arial" w:hAnsi="Arial" w:cs="Arial"/>
            <w:highlight w:val="yellow"/>
            <w:rPrChange w:id="164" w:author="Ari Fina Bintarti" w:date="2024-05-24T13:37:00Z">
              <w:rPr>
                <w:rFonts w:ascii="Arial" w:hAnsi="Arial" w:cs="Arial"/>
              </w:rPr>
            </w:rPrChange>
          </w:rPr>
          <w:fldChar w:fldCharType="separate"/>
        </w:r>
        <w:r w:rsidR="009A6DA1" w:rsidRPr="004A76DE" w:rsidDel="009A6DA1">
          <w:rPr>
            <w:rFonts w:ascii="Arial" w:hAnsi="Arial" w:cs="Arial"/>
            <w:noProof/>
            <w:highlight w:val="yellow"/>
            <w:rPrChange w:id="165" w:author="Ari Fina Bintarti" w:date="2024-05-24T13:37:00Z">
              <w:rPr>
                <w:rFonts w:ascii="Arial" w:hAnsi="Arial" w:cs="Arial"/>
                <w:noProof/>
              </w:rPr>
            </w:rPrChange>
          </w:rPr>
          <w:delText>(M. Hartmann et al., 2015a)</w:delText>
        </w:r>
        <w:r w:rsidR="009A6DA1" w:rsidRPr="004A76DE" w:rsidDel="009A6DA1">
          <w:rPr>
            <w:rFonts w:ascii="Arial" w:hAnsi="Arial" w:cs="Arial"/>
            <w:highlight w:val="yellow"/>
            <w:rPrChange w:id="166" w:author="Ari Fina Bintarti" w:date="2024-05-24T13:37:00Z">
              <w:rPr>
                <w:rFonts w:ascii="Arial" w:hAnsi="Arial" w:cs="Arial"/>
              </w:rPr>
            </w:rPrChange>
          </w:rPr>
          <w:fldChar w:fldCharType="end"/>
        </w:r>
      </w:del>
      <w:del w:id="167" w:author="Ari Fina Bintarti" w:date="2024-05-24T13:21:00Z">
        <w:r w:rsidR="00D45640" w:rsidRPr="004A76DE" w:rsidDel="009A6DA1">
          <w:rPr>
            <w:rFonts w:ascii="Arial" w:hAnsi="Arial" w:cs="Arial"/>
            <w:highlight w:val="yellow"/>
            <w:rPrChange w:id="168" w:author="Ari Fina Bintarti" w:date="2024-05-24T13:37:00Z">
              <w:rPr>
                <w:rFonts w:ascii="Arial" w:hAnsi="Arial" w:cs="Arial"/>
              </w:rPr>
            </w:rPrChange>
          </w:rPr>
          <w:fldChar w:fldCharType="begin"/>
        </w:r>
        <w:r w:rsidR="00D45640" w:rsidRPr="004A76DE" w:rsidDel="009A6DA1">
          <w:rPr>
            <w:rFonts w:ascii="Arial" w:hAnsi="Arial" w:cs="Arial"/>
            <w:highlight w:val="yellow"/>
            <w:rPrChange w:id="169" w:author="Ari Fina Bintarti" w:date="2024-05-24T13:37:00Z">
              <w:rPr>
                <w:rFonts w:ascii="Arial" w:hAnsi="Arial" w:cs="Arial"/>
              </w:rPr>
            </w:rPrChange>
          </w:rPr>
          <w:delInstrText xml:space="preserve"> ADDIN ZOTERO_ITEM CSL_CITATION {"citationID":"rFKziEZ3","properties":{"formattedCitation":"(M. Hartmann et al., 2015a)","plainCitation":"(M. Hartmann et al., 2015a)","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delInstrText>
        </w:r>
        <w:r w:rsidR="00D45640" w:rsidRPr="004A76DE" w:rsidDel="009A6DA1">
          <w:rPr>
            <w:rFonts w:ascii="Arial" w:hAnsi="Arial" w:cs="Arial"/>
            <w:highlight w:val="yellow"/>
            <w:rPrChange w:id="170" w:author="Ari Fina Bintarti" w:date="2024-05-24T13:37:00Z">
              <w:rPr>
                <w:rFonts w:ascii="Arial" w:hAnsi="Arial" w:cs="Arial"/>
              </w:rPr>
            </w:rPrChange>
          </w:rPr>
          <w:fldChar w:fldCharType="separate"/>
        </w:r>
        <w:r w:rsidR="00D45640" w:rsidRPr="004A76DE" w:rsidDel="009A6DA1">
          <w:rPr>
            <w:rFonts w:ascii="Arial" w:hAnsi="Arial" w:cs="Arial"/>
            <w:noProof/>
            <w:highlight w:val="yellow"/>
            <w:rPrChange w:id="171" w:author="Ari Fina Bintarti" w:date="2024-05-24T13:37:00Z">
              <w:rPr>
                <w:rFonts w:ascii="Arial" w:hAnsi="Arial" w:cs="Arial"/>
                <w:noProof/>
              </w:rPr>
            </w:rPrChange>
          </w:rPr>
          <w:delText>(M. Hartmann et al., 2015a)</w:delText>
        </w:r>
        <w:r w:rsidR="00D45640" w:rsidRPr="004A76DE" w:rsidDel="009A6DA1">
          <w:rPr>
            <w:rFonts w:ascii="Arial" w:hAnsi="Arial" w:cs="Arial"/>
            <w:highlight w:val="yellow"/>
            <w:rPrChange w:id="172" w:author="Ari Fina Bintarti" w:date="2024-05-24T13:37:00Z">
              <w:rPr>
                <w:rFonts w:ascii="Arial" w:hAnsi="Arial" w:cs="Arial"/>
              </w:rPr>
            </w:rPrChange>
          </w:rPr>
          <w:fldChar w:fldCharType="end"/>
        </w:r>
      </w:del>
      <w:del w:id="173" w:author="Ari Fina Bintarti" w:date="2024-05-24T13:19:00Z">
        <w:r w:rsidR="00430DF0" w:rsidRPr="004A76DE" w:rsidDel="00D45640">
          <w:rPr>
            <w:rFonts w:ascii="Arial" w:hAnsi="Arial" w:cs="Arial"/>
            <w:highlight w:val="yellow"/>
            <w:rPrChange w:id="174" w:author="Ari Fina Bintarti" w:date="2024-05-24T13:37:00Z">
              <w:rPr>
                <w:rFonts w:ascii="Arial" w:hAnsi="Arial" w:cs="Arial"/>
              </w:rPr>
            </w:rPrChange>
          </w:rPr>
          <w:delText>(refs)</w:delText>
        </w:r>
      </w:del>
      <w:r w:rsidRPr="009B519C">
        <w:rPr>
          <w:rFonts w:ascii="Arial" w:hAnsi="Arial" w:cs="Arial"/>
          <w:sz w:val="22"/>
          <w:szCs w:val="22"/>
        </w:rPr>
        <w:t xml:space="preserve"> </w:t>
      </w:r>
      <w:r w:rsidR="00430DF0">
        <w:rPr>
          <w:rFonts w:ascii="Arial" w:hAnsi="Arial" w:cs="Arial"/>
          <w:sz w:val="22"/>
          <w:szCs w:val="22"/>
        </w:rPr>
        <w:t xml:space="preserve">which </w:t>
      </w:r>
      <w:r w:rsidRPr="009B519C">
        <w:rPr>
          <w:rFonts w:ascii="Arial" w:hAnsi="Arial" w:cs="Arial"/>
          <w:sz w:val="22"/>
          <w:szCs w:val="22"/>
        </w:rPr>
        <w:t xml:space="preserve">may also </w:t>
      </w:r>
      <w:r w:rsidR="0072446D">
        <w:rPr>
          <w:rFonts w:ascii="Arial" w:hAnsi="Arial" w:cs="Arial"/>
          <w:sz w:val="22"/>
          <w:szCs w:val="22"/>
        </w:rPr>
        <w:t>lead to</w:t>
      </w:r>
      <w:r w:rsidR="0072446D" w:rsidRPr="009B519C">
        <w:rPr>
          <w:rFonts w:ascii="Arial" w:hAnsi="Arial" w:cs="Arial"/>
          <w:sz w:val="22"/>
          <w:szCs w:val="22"/>
        </w:rPr>
        <w:t xml:space="preserve"> </w:t>
      </w:r>
      <w:r w:rsidRPr="009B519C">
        <w:rPr>
          <w:rFonts w:ascii="Arial" w:hAnsi="Arial" w:cs="Arial"/>
          <w:sz w:val="22"/>
          <w:szCs w:val="22"/>
        </w:rPr>
        <w:t xml:space="preserve">differences in the response of N-cycling communities to drought. </w:t>
      </w:r>
      <w:r w:rsidR="00727B35">
        <w:rPr>
          <w:rFonts w:ascii="Arial" w:hAnsi="Arial" w:cs="Arial"/>
          <w:sz w:val="22"/>
          <w:szCs w:val="22"/>
        </w:rPr>
        <w:t>For example</w:t>
      </w:r>
      <w:r w:rsidR="0072446D">
        <w:rPr>
          <w:rFonts w:ascii="Arial" w:hAnsi="Arial" w:cs="Arial"/>
          <w:sz w:val="22"/>
          <w:szCs w:val="22"/>
        </w:rPr>
        <w:t>, o</w:t>
      </w:r>
      <w:r w:rsidRPr="009B519C">
        <w:rPr>
          <w:rFonts w:ascii="Arial" w:hAnsi="Arial" w:cs="Arial"/>
          <w:sz w:val="22"/>
          <w:szCs w:val="22"/>
        </w:rPr>
        <w:t>rganic amendment</w:t>
      </w:r>
      <w:r w:rsidR="0037555A">
        <w:rPr>
          <w:rFonts w:ascii="Arial" w:hAnsi="Arial" w:cs="Arial"/>
          <w:sz w:val="22"/>
          <w:szCs w:val="22"/>
        </w:rPr>
        <w:t>s</w:t>
      </w:r>
      <w:r w:rsidRPr="009B519C">
        <w:rPr>
          <w:rFonts w:ascii="Arial" w:hAnsi="Arial" w:cs="Arial"/>
          <w:sz w:val="22"/>
          <w:szCs w:val="22"/>
        </w:rPr>
        <w:t xml:space="preserve"> ha</w:t>
      </w:r>
      <w:r w:rsidR="0037555A">
        <w:rPr>
          <w:rFonts w:ascii="Arial" w:hAnsi="Arial" w:cs="Arial"/>
          <w:sz w:val="22"/>
          <w:szCs w:val="22"/>
        </w:rPr>
        <w:t>ve</w:t>
      </w:r>
      <w:r w:rsidRPr="009B519C">
        <w:rPr>
          <w:rFonts w:ascii="Arial" w:hAnsi="Arial" w:cs="Arial"/>
          <w:sz w:val="22"/>
          <w:szCs w:val="22"/>
        </w:rPr>
        <w:t xml:space="preserve"> been reported to increase the diversity of microbial communities </w:t>
      </w:r>
      <w:r w:rsidRPr="009B519C">
        <w:rPr>
          <w:rFonts w:ascii="Arial" w:hAnsi="Arial" w:cs="Arial"/>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Sun et al., 2022)</w:t>
      </w:r>
      <w:r w:rsidRPr="009B519C">
        <w:rPr>
          <w:rFonts w:ascii="Arial" w:hAnsi="Arial" w:cs="Arial"/>
        </w:rPr>
        <w:fldChar w:fldCharType="end"/>
      </w:r>
      <w:r w:rsidR="00DD2381">
        <w:rPr>
          <w:rFonts w:ascii="Arial" w:hAnsi="Arial" w:cs="Arial"/>
          <w:sz w:val="22"/>
          <w:szCs w:val="22"/>
        </w:rPr>
        <w:t xml:space="preserve">, </w:t>
      </w:r>
      <w:r w:rsidR="004131CE">
        <w:rPr>
          <w:rFonts w:ascii="Arial" w:hAnsi="Arial" w:cs="Arial"/>
          <w:sz w:val="22"/>
          <w:szCs w:val="22"/>
        </w:rPr>
        <w:t>w</w:t>
      </w:r>
      <w:r w:rsidR="0072446D">
        <w:rPr>
          <w:rFonts w:ascii="Arial" w:hAnsi="Arial" w:cs="Arial"/>
          <w:sz w:val="22"/>
          <w:szCs w:val="22"/>
        </w:rPr>
        <w:t>hile</w:t>
      </w:r>
      <w:r w:rsidR="004131CE">
        <w:rPr>
          <w:rFonts w:ascii="Arial" w:hAnsi="Arial" w:cs="Arial"/>
          <w:sz w:val="22"/>
          <w:szCs w:val="22"/>
        </w:rPr>
        <w:t xml:space="preserve"> </w:t>
      </w:r>
      <w:r w:rsidR="0072446D">
        <w:rPr>
          <w:rFonts w:ascii="Arial" w:hAnsi="Arial" w:cs="Arial"/>
          <w:sz w:val="22"/>
          <w:szCs w:val="22"/>
        </w:rPr>
        <w:t xml:space="preserve">the insurance hypothesis posits that </w:t>
      </w:r>
      <w:r w:rsidRPr="009B519C">
        <w:rPr>
          <w:rFonts w:ascii="Arial" w:hAnsi="Arial" w:cs="Arial"/>
          <w:sz w:val="22"/>
          <w:szCs w:val="22"/>
        </w:rPr>
        <w:t xml:space="preserve">communities with higher diversity are </w:t>
      </w:r>
      <w:r w:rsidR="0072446D">
        <w:rPr>
          <w:rFonts w:ascii="Arial" w:hAnsi="Arial" w:cs="Arial"/>
          <w:sz w:val="22"/>
          <w:szCs w:val="22"/>
        </w:rPr>
        <w:t xml:space="preserve">more resistant </w:t>
      </w:r>
      <w:r w:rsidRPr="009B519C">
        <w:rPr>
          <w:rFonts w:ascii="Arial" w:hAnsi="Arial" w:cs="Arial"/>
          <w:sz w:val="22"/>
          <w:szCs w:val="22"/>
        </w:rPr>
        <w:t>to disturbances</w:t>
      </w:r>
      <w:r w:rsidR="0072446D">
        <w:rPr>
          <w:rFonts w:ascii="Arial" w:hAnsi="Arial" w:cs="Arial"/>
          <w:sz w:val="22"/>
          <w:szCs w:val="22"/>
        </w:rPr>
        <w:t xml:space="preserve"> </w:t>
      </w:r>
      <w:r w:rsidRPr="009B519C">
        <w:rPr>
          <w:rFonts w:ascii="Arial" w:hAnsi="Arial" w:cs="Arial"/>
          <w:sz w:val="22"/>
          <w:szCs w:val="22"/>
        </w:rPr>
        <w:t xml:space="preserve">because they are more likely to </w:t>
      </w:r>
      <w:r w:rsidR="0072446D">
        <w:rPr>
          <w:rFonts w:ascii="Arial" w:hAnsi="Arial" w:cs="Arial"/>
          <w:sz w:val="22"/>
          <w:szCs w:val="22"/>
        </w:rPr>
        <w:t>contain</w:t>
      </w:r>
      <w:r w:rsidR="0072446D" w:rsidRPr="009B519C">
        <w:rPr>
          <w:rFonts w:ascii="Arial" w:hAnsi="Arial" w:cs="Arial"/>
          <w:sz w:val="22"/>
          <w:szCs w:val="22"/>
        </w:rPr>
        <w:t xml:space="preserve"> </w:t>
      </w:r>
      <w:r w:rsidRPr="009B519C">
        <w:rPr>
          <w:rFonts w:ascii="Arial" w:hAnsi="Arial" w:cs="Arial"/>
          <w:sz w:val="22"/>
          <w:szCs w:val="22"/>
        </w:rPr>
        <w:t xml:space="preserve">members that </w:t>
      </w:r>
      <w:r w:rsidR="0072446D">
        <w:rPr>
          <w:rFonts w:ascii="Arial" w:hAnsi="Arial" w:cs="Arial"/>
          <w:sz w:val="22"/>
          <w:szCs w:val="22"/>
        </w:rPr>
        <w:t>can cope with the disturbance</w:t>
      </w:r>
      <w:r w:rsidR="0072446D" w:rsidRPr="009B519C">
        <w:rPr>
          <w:rFonts w:ascii="Arial" w:hAnsi="Arial" w:cs="Arial"/>
          <w:sz w:val="22"/>
          <w:szCs w:val="22"/>
        </w:rPr>
        <w:t xml:space="preserve"> </w:t>
      </w:r>
      <w:r w:rsidRPr="009B519C">
        <w:rPr>
          <w:rFonts w:ascii="Arial" w:hAnsi="Arial" w:cs="Arial"/>
        </w:rPr>
        <w:fldChar w:fldCharType="begin"/>
      </w:r>
      <w:r w:rsidR="00DD2381">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9B519C">
        <w:rPr>
          <w:rFonts w:ascii="Arial" w:hAnsi="Arial" w:cs="Arial"/>
        </w:rPr>
        <w:fldChar w:fldCharType="separate"/>
      </w:r>
      <w:r w:rsidR="00DD2381">
        <w:rPr>
          <w:rFonts w:ascii="Arial" w:hAnsi="Arial" w:cs="Arial"/>
          <w:noProof/>
          <w:sz w:val="22"/>
          <w:szCs w:val="22"/>
        </w:rPr>
        <w:t>(Philippot et al., 2021; Yachi &amp; Loreau, 1999)</w:t>
      </w:r>
      <w:r w:rsidRPr="009B519C">
        <w:rPr>
          <w:rFonts w:ascii="Arial" w:hAnsi="Arial" w:cs="Arial"/>
        </w:rPr>
        <w:fldChar w:fldCharType="end"/>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communities is relevant, </w:t>
      </w:r>
      <w:r w:rsidR="00866174" w:rsidRPr="00EC1526">
        <w:rPr>
          <w:rFonts w:ascii="Arial" w:hAnsi="Arial" w:cs="Arial"/>
          <w:sz w:val="22"/>
          <w:szCs w:val="22"/>
        </w:rPr>
        <w:t>especially</w:t>
      </w:r>
      <w:r w:rsidR="00866174" w:rsidRPr="00866174">
        <w:rPr>
          <w:rFonts w:ascii="Arial" w:hAnsi="Arial" w:cs="Arial"/>
          <w:sz w:val="22"/>
          <w:szCs w:val="22"/>
        </w:rPr>
        <w:t xml:space="preserve"> </w:t>
      </w:r>
      <w:r w:rsidR="00866174" w:rsidRPr="00EC1526">
        <w:rPr>
          <w:rFonts w:ascii="Arial" w:hAnsi="Arial" w:cs="Arial"/>
          <w:sz w:val="22"/>
          <w:szCs w:val="22"/>
        </w:rPr>
        <w:t>for</w:t>
      </w:r>
      <w:r w:rsidR="00866174" w:rsidRPr="00866174">
        <w:rPr>
          <w:rFonts w:ascii="Arial" w:hAnsi="Arial" w:cs="Arial"/>
          <w:sz w:val="22"/>
          <w:szCs w:val="22"/>
        </w:rPr>
        <w:t xml:space="preserve"> </w:t>
      </w:r>
      <w:r w:rsidRPr="003D7357">
        <w:rPr>
          <w:rFonts w:ascii="Arial" w:hAnsi="Arial" w:cs="Arial"/>
          <w:sz w:val="22"/>
          <w:szCs w:val="22"/>
        </w:rPr>
        <w:t>developing sustainable agriculture amidst ongoing</w:t>
      </w:r>
      <w:r w:rsidR="00866174" w:rsidRPr="00EC1526">
        <w:rPr>
          <w:rFonts w:ascii="Arial" w:hAnsi="Arial" w:cs="Arial"/>
          <w:sz w:val="22"/>
          <w:szCs w:val="22"/>
        </w:rPr>
        <w:t xml:space="preserve"> climate </w:t>
      </w:r>
      <w:r w:rsidRPr="00866174">
        <w:rPr>
          <w:rFonts w:ascii="Arial" w:hAnsi="Arial" w:cs="Arial"/>
          <w:sz w:val="22"/>
          <w:szCs w:val="22"/>
        </w:rPr>
        <w:t>chang</w:t>
      </w:r>
      <w:r w:rsidR="00866174" w:rsidRPr="00EC1526">
        <w:rPr>
          <w:rFonts w:ascii="Arial" w:hAnsi="Arial" w:cs="Arial"/>
          <w:sz w:val="22"/>
          <w:szCs w:val="22"/>
        </w:rPr>
        <w:t>e</w:t>
      </w:r>
      <w:r w:rsidRPr="003D7357">
        <w:rPr>
          <w:rFonts w:ascii="Arial" w:hAnsi="Arial" w:cs="Arial"/>
          <w:sz w:val="22"/>
          <w:szCs w:val="22"/>
        </w:rPr>
        <w:t>.</w:t>
      </w:r>
    </w:p>
    <w:p w14:paraId="28B5A69A" w14:textId="77777777" w:rsidR="00B87AC4" w:rsidRPr="009B519C" w:rsidRDefault="00B87AC4">
      <w:pPr>
        <w:pStyle w:val="ListParagraph"/>
        <w:spacing w:line="480" w:lineRule="auto"/>
        <w:ind w:left="0" w:firstLine="360"/>
        <w:jc w:val="both"/>
        <w:rPr>
          <w:ins w:id="175" w:author="Ari Fina Bintarti" w:date="2024-05-24T09:56:00Z"/>
          <w:rFonts w:ascii="Arial" w:hAnsi="Arial" w:cs="Arial"/>
          <w:sz w:val="22"/>
          <w:szCs w:val="22"/>
        </w:rPr>
        <w:pPrChange w:id="176" w:author="Ari Fina Bintarti" w:date="2024-05-24T09:56:00Z">
          <w:pPr>
            <w:pStyle w:val="ListParagraph"/>
            <w:spacing w:line="480" w:lineRule="auto"/>
            <w:ind w:left="0" w:firstLine="720"/>
            <w:jc w:val="both"/>
          </w:pPr>
        </w:pPrChange>
      </w:pPr>
    </w:p>
    <w:p w14:paraId="48F70724" w14:textId="69C3435E" w:rsidR="00E5088A" w:rsidDel="00B87AC4" w:rsidRDefault="00387868" w:rsidP="00B87AC4">
      <w:pPr>
        <w:pStyle w:val="ListParagraph"/>
        <w:spacing w:line="480" w:lineRule="auto"/>
        <w:ind w:left="0" w:firstLine="360"/>
        <w:jc w:val="both"/>
        <w:rPr>
          <w:del w:id="177" w:author="Ari Fina Bintarti" w:date="2024-05-24T09:56:00Z"/>
          <w:rFonts w:ascii="Arial" w:hAnsi="Arial" w:cs="Arial"/>
          <w:sz w:val="22"/>
          <w:szCs w:val="22"/>
        </w:rPr>
      </w:pPr>
      <w:r w:rsidRPr="00C07EB8">
        <w:rPr>
          <w:rFonts w:ascii="Arial" w:hAnsi="Arial" w:cs="Arial"/>
          <w:sz w:val="22"/>
          <w:szCs w:val="22"/>
        </w:rPr>
        <w:t>Within the N-cycle, n</w:t>
      </w:r>
      <w:r w:rsidR="00E5088A" w:rsidRPr="00C07EB8">
        <w:rPr>
          <w:rFonts w:ascii="Arial" w:hAnsi="Arial" w:cs="Arial"/>
          <w:sz w:val="22"/>
          <w:szCs w:val="22"/>
        </w:rPr>
        <w:t xml:space="preserve">itrification </w:t>
      </w:r>
      <w:r w:rsidRPr="00C07EB8">
        <w:rPr>
          <w:rFonts w:ascii="Arial" w:hAnsi="Arial" w:cs="Arial"/>
          <w:sz w:val="22"/>
          <w:szCs w:val="22"/>
        </w:rPr>
        <w:t>consists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ins w:id="178" w:author="Ari Fina Bintarti" w:date="2024-05-24T16:43:00Z">
        <w:r w:rsidR="00FF01CD" w:rsidRPr="00FF01CD">
          <w:rPr>
            <w:rFonts w:ascii="Arial" w:hAnsi="Arial" w:cs="Arial"/>
            <w:vertAlign w:val="superscript"/>
            <w:rPrChange w:id="179" w:author="Ari Fina Bintarti" w:date="2024-05-24T16:43:00Z">
              <w:rPr>
                <w:rFonts w:ascii="Arial" w:hAnsi="Arial" w:cs="Arial"/>
              </w:rPr>
            </w:rPrChange>
          </w:rPr>
          <w:t>-</w:t>
        </w:r>
      </w:ins>
      <w:del w:id="180" w:author="Ari Fina Bintarti" w:date="2024-05-24T16:43:00Z">
        <w:r w:rsidRPr="00C07EB8" w:rsidDel="00FF01CD">
          <w:rPr>
            <w:rFonts w:ascii="Arial" w:hAnsi="Arial" w:cs="Arial"/>
            <w:sz w:val="22"/>
            <w:szCs w:val="22"/>
            <w:vertAlign w:val="superscript"/>
          </w:rPr>
          <w:delText>-</w:delText>
        </w:r>
      </w:del>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rPr>
        <w:fldChar w:fldCharType="separate"/>
      </w:r>
      <w:r w:rsidRPr="00C07EB8">
        <w:rPr>
          <w:rFonts w:ascii="Arial" w:hAnsi="Arial" w:cs="Arial"/>
          <w:noProof/>
          <w:sz w:val="22"/>
          <w:szCs w:val="22"/>
        </w:rPr>
        <w:t>(Kuypers et al., 2018)</w:t>
      </w:r>
      <w:r w:rsidRPr="00C07EB8">
        <w:rPr>
          <w:rFonts w:ascii="Arial" w:hAnsi="Arial" w:cs="Arial"/>
        </w:rPr>
        <w:fldChar w:fldCharType="end"/>
      </w:r>
      <w:r w:rsidRPr="00C07EB8">
        <w:rPr>
          <w:rFonts w:ascii="Arial" w:hAnsi="Arial" w:cs="Arial"/>
          <w:sz w:val="22"/>
          <w:szCs w:val="22"/>
        </w:rPr>
        <w:t xml:space="preserve">. It </w:t>
      </w:r>
      <w:r w:rsidR="00E5088A" w:rsidRPr="00C07EB8">
        <w:rPr>
          <w:rFonts w:ascii="Arial" w:hAnsi="Arial" w:cs="Arial"/>
          <w:sz w:val="22"/>
          <w:szCs w:val="22"/>
        </w:rPr>
        <w:t>has a major role in global N</w:t>
      </w:r>
      <w:r w:rsidR="00C07EB8" w:rsidRPr="00EC1526">
        <w:rPr>
          <w:rFonts w:ascii="Arial" w:hAnsi="Arial" w:cs="Arial"/>
          <w:sz w:val="22"/>
          <w:szCs w:val="22"/>
        </w:rPr>
        <w:t>-</w:t>
      </w:r>
      <w:r w:rsidR="00E5088A" w:rsidRPr="00C07EB8">
        <w:rPr>
          <w:rFonts w:ascii="Arial" w:hAnsi="Arial" w:cs="Arial"/>
          <w:sz w:val="22"/>
          <w:szCs w:val="22"/>
        </w:rPr>
        <w:t xml:space="preserve">cycle because </w:t>
      </w:r>
      <w:r w:rsidR="00C07EB8" w:rsidRPr="00EC1526">
        <w:rPr>
          <w:rFonts w:ascii="Arial" w:hAnsi="Arial" w:cs="Arial"/>
          <w:sz w:val="22"/>
          <w:szCs w:val="22"/>
        </w:rPr>
        <w:t>it links</w:t>
      </w:r>
      <w:r w:rsidR="00E5088A" w:rsidRPr="00C07EB8">
        <w:rPr>
          <w:rFonts w:ascii="Arial" w:hAnsi="Arial" w:cs="Arial"/>
          <w:sz w:val="22"/>
          <w:szCs w:val="22"/>
        </w:rPr>
        <w:t xml:space="preserve"> </w:t>
      </w:r>
      <w:r w:rsidR="00C07EB8" w:rsidRPr="00C07EB8">
        <w:rPr>
          <w:rFonts w:ascii="Arial" w:hAnsi="Arial" w:cs="Arial"/>
          <w:sz w:val="22"/>
          <w:szCs w:val="22"/>
        </w:rPr>
        <w:t xml:space="preserve">organic matter decomposition, </w:t>
      </w:r>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r w:rsidR="00C07EB8" w:rsidRPr="00C07EB8">
        <w:rPr>
          <w:rFonts w:ascii="Arial" w:hAnsi="Arial" w:cs="Arial"/>
          <w:sz w:val="22"/>
          <w:szCs w:val="22"/>
        </w:rPr>
        <w:t xml:space="preserve">, and denitrification, </w:t>
      </w:r>
      <w:r w:rsidR="00C07EB8">
        <w:rPr>
          <w:rFonts w:ascii="Arial" w:hAnsi="Arial" w:cs="Arial"/>
          <w:sz w:val="22"/>
          <w:szCs w:val="22"/>
        </w:rPr>
        <w:t>making it being</w:t>
      </w:r>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r w:rsidR="00C07EB8">
        <w:rPr>
          <w:rFonts w:ascii="Arial" w:hAnsi="Arial" w:cs="Arial"/>
          <w:sz w:val="22"/>
          <w:szCs w:val="22"/>
        </w:rPr>
        <w:t xml:space="preserve">in </w:t>
      </w:r>
      <w:r w:rsidR="00C07EB8" w:rsidRPr="0090117C">
        <w:rPr>
          <w:rFonts w:ascii="Arial" w:hAnsi="Arial" w:cs="Arial"/>
          <w:sz w:val="22"/>
          <w:szCs w:val="22"/>
        </w:rPr>
        <w:t>controlling N-availability for plants</w:t>
      </w:r>
      <w:r w:rsidR="00AF65B0">
        <w:rPr>
          <w:rFonts w:ascii="Arial" w:hAnsi="Arial" w:cs="Arial"/>
          <w:sz w:val="22"/>
          <w:szCs w:val="22"/>
        </w:rPr>
        <w:t xml:space="preserve"> </w:t>
      </w:r>
      <w:r w:rsidR="00AF65B0">
        <w:rPr>
          <w:rFonts w:ascii="Arial" w:hAnsi="Arial" w:cs="Arial"/>
        </w:rPr>
        <w:fldChar w:fldCharType="begin"/>
      </w:r>
      <w:r w:rsidR="00AF65B0">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Pr>
          <w:rFonts w:ascii="Arial" w:hAnsi="Arial" w:cs="Arial"/>
        </w:rPr>
        <w:fldChar w:fldCharType="separate"/>
      </w:r>
      <w:r w:rsidR="00AF65B0">
        <w:rPr>
          <w:rFonts w:ascii="Arial" w:hAnsi="Arial" w:cs="Arial"/>
          <w:noProof/>
          <w:sz w:val="22"/>
          <w:szCs w:val="22"/>
        </w:rPr>
        <w:t>(Kuypers et al., 2018; Prosser, 2014)</w:t>
      </w:r>
      <w:r w:rsidR="00AF65B0">
        <w:rPr>
          <w:rFonts w:ascii="Arial" w:hAnsi="Arial" w:cs="Arial"/>
        </w:rPr>
        <w:fldChar w:fldCharType="end"/>
      </w:r>
      <w:r w:rsidR="00C07EB8" w:rsidRPr="00EC1526">
        <w:rPr>
          <w:rFonts w:ascii="Arial" w:hAnsi="Arial" w:cs="Arial"/>
          <w:sz w:val="22"/>
          <w:szCs w:val="22"/>
        </w:rPr>
        <w:t xml:space="preserve">. Nitrification </w:t>
      </w:r>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emission </w:t>
      </w:r>
      <w:r w:rsidR="00C07EB8" w:rsidRPr="00C07EB8">
        <w:rPr>
          <w:rFonts w:ascii="Arial" w:hAnsi="Arial" w:cs="Arial"/>
          <w:sz w:val="22"/>
          <w:szCs w:val="22"/>
        </w:rPr>
        <w:t>of the potent greenhouse gas N</w:t>
      </w:r>
      <w:r w:rsidR="00C07EB8" w:rsidRPr="00453817">
        <w:rPr>
          <w:rFonts w:ascii="Arial" w:hAnsi="Arial" w:cs="Arial"/>
          <w:sz w:val="22"/>
          <w:szCs w:val="22"/>
          <w:vertAlign w:val="subscript"/>
        </w:rPr>
        <w:t>2</w:t>
      </w:r>
      <w:r w:rsidR="00C07EB8" w:rsidRPr="00C07EB8">
        <w:rPr>
          <w:rFonts w:ascii="Arial" w:hAnsi="Arial" w:cs="Arial"/>
          <w:sz w:val="22"/>
          <w:szCs w:val="22"/>
        </w:rPr>
        <w:t xml:space="preserve">O </w:t>
      </w:r>
      <w:r w:rsidR="00AF65B0">
        <w:rPr>
          <w:rFonts w:ascii="Arial" w:hAnsi="Arial" w:cs="Arial"/>
        </w:rPr>
        <w:fldChar w:fldCharType="begin"/>
      </w:r>
      <w:r w:rsidR="00386F68">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Pr>
          <w:rFonts w:ascii="Arial" w:hAnsi="Arial" w:cs="Arial"/>
        </w:rPr>
        <w:fldChar w:fldCharType="separate"/>
      </w:r>
      <w:r w:rsidR="00386F68">
        <w:rPr>
          <w:rFonts w:ascii="Arial" w:hAnsi="Arial" w:cs="Arial"/>
          <w:noProof/>
          <w:sz w:val="22"/>
          <w:szCs w:val="22"/>
        </w:rPr>
        <w:t>(Hansen et al., 2019; Prosser et al., 2020)</w:t>
      </w:r>
      <w:r w:rsidR="00AF65B0">
        <w:rPr>
          <w:rFonts w:ascii="Arial" w:hAnsi="Arial" w:cs="Arial"/>
        </w:rPr>
        <w:fldChar w:fldCharType="end"/>
      </w:r>
      <w:r w:rsidR="00492E3E" w:rsidRPr="00C07EB8">
        <w:rPr>
          <w:rFonts w:ascii="Arial" w:hAnsi="Arial" w:cs="Arial"/>
          <w:sz w:val="22"/>
          <w:szCs w:val="22"/>
        </w:rPr>
        <w:t xml:space="preserve">. </w:t>
      </w:r>
      <w:r w:rsidR="00E5088A" w:rsidRPr="00C07EB8">
        <w:rPr>
          <w:rFonts w:ascii="Arial" w:hAnsi="Arial" w:cs="Arial"/>
          <w:sz w:val="22"/>
          <w:szCs w:val="22"/>
        </w:rPr>
        <w:t>Ammonia oxidation</w:t>
      </w:r>
      <w:r w:rsidR="0049351C">
        <w:rPr>
          <w:rFonts w:ascii="Arial" w:hAnsi="Arial" w:cs="Arial"/>
          <w:sz w:val="22"/>
          <w:szCs w:val="22"/>
        </w:rPr>
        <w:t xml:space="preserve">, </w:t>
      </w:r>
      <w:r w:rsidR="00E5088A" w:rsidRPr="00C07EB8">
        <w:rPr>
          <w:rFonts w:ascii="Arial" w:hAnsi="Arial" w:cs="Arial"/>
          <w:sz w:val="22"/>
          <w:szCs w:val="22"/>
        </w:rPr>
        <w:t xml:space="preserve">the rate-limiting </w:t>
      </w:r>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r w:rsidR="0049351C">
        <w:rPr>
          <w:rFonts w:ascii="Arial" w:hAnsi="Arial" w:cs="Arial"/>
          <w:sz w:val="22"/>
          <w:szCs w:val="22"/>
        </w:rPr>
        <w:t>,</w:t>
      </w:r>
      <w:r w:rsidR="00F462DE">
        <w:rPr>
          <w:rFonts w:ascii="Arial" w:hAnsi="Arial" w:cs="Arial"/>
          <w:sz w:val="22"/>
          <w:szCs w:val="22"/>
        </w:rPr>
        <w:t xml:space="preserve"> </w:t>
      </w:r>
      <w:r w:rsidR="008C2D5D">
        <w:rPr>
          <w:rFonts w:ascii="Arial" w:hAnsi="Arial" w:cs="Arial"/>
          <w:sz w:val="22"/>
          <w:szCs w:val="22"/>
        </w:rPr>
        <w:t xml:space="preserve">is </w:t>
      </w:r>
      <w:r w:rsidR="00E5088A" w:rsidRPr="00C07EB8">
        <w:rPr>
          <w:rFonts w:ascii="Arial" w:hAnsi="Arial" w:cs="Arial"/>
          <w:sz w:val="22"/>
          <w:szCs w:val="22"/>
        </w:rPr>
        <w:t xml:space="preserve">mediated by </w:t>
      </w:r>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r w:rsidR="00E5088A" w:rsidRPr="009B519C">
        <w:rPr>
          <w:rFonts w:ascii="Arial" w:hAnsi="Arial" w:cs="Arial"/>
        </w:rPr>
        <w:fldChar w:fldCharType="begin"/>
      </w:r>
      <w:r w:rsidR="0074440E">
        <w:rPr>
          <w:rFonts w:ascii="Arial" w:hAnsi="Arial" w:cs="Arial"/>
          <w:sz w:val="22"/>
          <w:szCs w:val="22"/>
        </w:rPr>
        <w:instrText xml:space="preserve"> ADDIN ZOTERO_ITEM CSL_CITATION {"citationID":"wikOSY0E","properties":{"formattedCitation":"(Daims et al., 2015; Leininger et al., 2006)","plainCitation":"(Daims et al., 2015; Leininger et al., 2006)","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E5088A" w:rsidRPr="009B519C">
        <w:rPr>
          <w:rFonts w:ascii="Arial" w:hAnsi="Arial" w:cs="Arial"/>
        </w:rPr>
        <w:fldChar w:fldCharType="separate"/>
      </w:r>
      <w:r w:rsidR="0074440E">
        <w:rPr>
          <w:rFonts w:ascii="Arial" w:hAnsi="Arial" w:cs="Arial"/>
          <w:noProof/>
          <w:sz w:val="22"/>
          <w:szCs w:val="22"/>
        </w:rPr>
        <w:t>(Daims et al., 2015; Leininger et al., 2006)</w:t>
      </w:r>
      <w:r w:rsidR="00E5088A" w:rsidRPr="009B519C">
        <w:rPr>
          <w:rFonts w:ascii="Arial" w:hAnsi="Arial" w:cs="Arial"/>
        </w:rPr>
        <w:fldChar w:fldCharType="end"/>
      </w:r>
      <w:r w:rsidR="00E5088A" w:rsidRPr="009B519C">
        <w:rPr>
          <w:rFonts w:ascii="Arial" w:hAnsi="Arial" w:cs="Arial"/>
          <w:sz w:val="22"/>
          <w:szCs w:val="22"/>
        </w:rPr>
        <w:t xml:space="preserve">. It has been reported that the nitrification process is sensitive to drought with reduced nitrification </w:t>
      </w:r>
      <w:r w:rsidR="00693525">
        <w:rPr>
          <w:rFonts w:ascii="Arial" w:hAnsi="Arial" w:cs="Arial"/>
          <w:sz w:val="22"/>
          <w:szCs w:val="22"/>
        </w:rPr>
        <w:t>activity</w:t>
      </w:r>
      <w:r w:rsidR="00E5088A" w:rsidRPr="009B519C">
        <w:rPr>
          <w:rFonts w:ascii="Arial" w:hAnsi="Arial" w:cs="Arial"/>
          <w:sz w:val="22"/>
          <w:szCs w:val="22"/>
        </w:rPr>
        <w:t xml:space="preserve"> </w:t>
      </w:r>
      <w:r w:rsidR="008C2D5D">
        <w:rPr>
          <w:rFonts w:ascii="Arial" w:hAnsi="Arial" w:cs="Arial"/>
          <w:sz w:val="22"/>
          <w:szCs w:val="22"/>
        </w:rPr>
        <w:t xml:space="preserve">and </w:t>
      </w:r>
      <w:r w:rsidR="00693525">
        <w:rPr>
          <w:rFonts w:ascii="Arial" w:hAnsi="Arial" w:cs="Arial"/>
          <w:sz w:val="22"/>
          <w:szCs w:val="22"/>
        </w:rPr>
        <w:t xml:space="preserve">limited </w:t>
      </w:r>
      <w:r w:rsidR="00E5088A" w:rsidRPr="009B519C">
        <w:rPr>
          <w:rFonts w:ascii="Arial" w:hAnsi="Arial" w:cs="Arial"/>
          <w:sz w:val="22"/>
          <w:szCs w:val="22"/>
        </w:rPr>
        <w:t xml:space="preserve">substrate </w:t>
      </w:r>
      <w:r w:rsidR="008C2D5D">
        <w:rPr>
          <w:rFonts w:ascii="Arial" w:hAnsi="Arial" w:cs="Arial"/>
          <w:sz w:val="22"/>
          <w:szCs w:val="22"/>
        </w:rPr>
        <w:t>availability</w:t>
      </w:r>
      <w:r w:rsidR="008C2D5D" w:rsidRPr="009B519C">
        <w:rPr>
          <w:rFonts w:ascii="Arial" w:hAnsi="Arial" w:cs="Arial"/>
          <w:sz w:val="22"/>
          <w:szCs w:val="22"/>
        </w:rPr>
        <w:t xml:space="preserve"> </w:t>
      </w:r>
      <w:r w:rsidR="00E5088A" w:rsidRPr="009B519C">
        <w:rPr>
          <w:rFonts w:ascii="Arial" w:hAnsi="Arial" w:cs="Arial"/>
          <w:sz w:val="22"/>
          <w:szCs w:val="22"/>
        </w:rPr>
        <w:t>to nitrifiers</w:t>
      </w:r>
      <w:r w:rsidR="00693525">
        <w:rPr>
          <w:rFonts w:ascii="Arial" w:hAnsi="Arial" w:cs="Arial"/>
          <w:sz w:val="22"/>
          <w:szCs w:val="22"/>
        </w:rPr>
        <w:t xml:space="preserve"> 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r w:rsidR="00E5088A" w:rsidRPr="009B519C">
        <w:rPr>
          <w:rFonts w:ascii="Arial" w:hAnsi="Arial" w:cs="Arial"/>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rPr>
        <w:fldChar w:fldCharType="end"/>
      </w:r>
      <w:r w:rsidR="00E5088A" w:rsidRPr="009B519C">
        <w:rPr>
          <w:rFonts w:ascii="Arial" w:hAnsi="Arial" w:cs="Arial"/>
          <w:sz w:val="22"/>
          <w:szCs w:val="22"/>
        </w:rPr>
        <w:t xml:space="preserve">. </w:t>
      </w:r>
      <w:r w:rsidR="0049351C">
        <w:rPr>
          <w:rFonts w:ascii="Arial" w:hAnsi="Arial" w:cs="Arial"/>
          <w:sz w:val="22"/>
          <w:szCs w:val="22"/>
        </w:rPr>
        <w:t>However</w:t>
      </w:r>
      <w:r w:rsidR="003F0DAC">
        <w:rPr>
          <w:rFonts w:ascii="Arial" w:hAnsi="Arial" w:cs="Arial"/>
          <w:sz w:val="22"/>
          <w:szCs w:val="22"/>
        </w:rPr>
        <w:t>,</w:t>
      </w:r>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r w:rsidR="0049351C">
        <w:rPr>
          <w:rFonts w:ascii="Arial" w:hAnsi="Arial" w:cs="Arial"/>
          <w:sz w:val="22"/>
          <w:szCs w:val="22"/>
        </w:rPr>
        <w:t xml:space="preserve">resistance and </w:t>
      </w:r>
      <w:r w:rsidR="0049351C" w:rsidRPr="0046734F">
        <w:rPr>
          <w:rFonts w:ascii="Arial" w:hAnsi="Arial" w:cs="Arial"/>
          <w:sz w:val="22"/>
          <w:szCs w:val="22"/>
        </w:rPr>
        <w:t>resilience of AO communities to drought are scarce and often inconsistent</w:t>
      </w:r>
      <w:r w:rsidR="00E5088A" w:rsidRPr="0046734F">
        <w:rPr>
          <w:rFonts w:ascii="Arial" w:hAnsi="Arial" w:cs="Arial"/>
          <w:sz w:val="22"/>
          <w:szCs w:val="22"/>
        </w:rPr>
        <w:t xml:space="preserve">. For example, some studies showed that AOA and comammox clade B </w:t>
      </w:r>
      <w:r w:rsidR="007640CF" w:rsidRPr="0046734F">
        <w:rPr>
          <w:rFonts w:ascii="Arial" w:hAnsi="Arial" w:cs="Arial"/>
          <w:sz w:val="22"/>
          <w:szCs w:val="22"/>
        </w:rPr>
        <w:t xml:space="preserve">were </w:t>
      </w:r>
      <w:r w:rsidR="00E5088A" w:rsidRPr="0046734F">
        <w:rPr>
          <w:rFonts w:ascii="Arial" w:hAnsi="Arial" w:cs="Arial"/>
          <w:sz w:val="22"/>
          <w:szCs w:val="22"/>
        </w:rPr>
        <w:t xml:space="preserve">more sensitive to drought than AOB </w:t>
      </w:r>
      <w:r w:rsidR="00E5088A" w:rsidRPr="0046734F">
        <w:rPr>
          <w:rFonts w:ascii="Arial" w:hAnsi="Arial" w:cs="Arial"/>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rPr>
        <w:fldChar w:fldCharType="end"/>
      </w:r>
      <w:r w:rsidR="00E5088A" w:rsidRPr="0046734F">
        <w:rPr>
          <w:rFonts w:ascii="Arial" w:hAnsi="Arial" w:cs="Arial"/>
          <w:sz w:val="22"/>
          <w:szCs w:val="22"/>
        </w:rPr>
        <w:t xml:space="preserve">, while </w:t>
      </w:r>
      <w:r w:rsidR="007640CF" w:rsidRPr="0046734F">
        <w:rPr>
          <w:rFonts w:ascii="Arial" w:hAnsi="Arial" w:cs="Arial"/>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rPr>
        <w:fldChar w:fldCharType="separate"/>
      </w:r>
      <w:r w:rsidR="007640CF" w:rsidRPr="0046734F">
        <w:rPr>
          <w:rFonts w:ascii="Arial" w:hAnsi="Arial" w:cs="Arial"/>
          <w:kern w:val="0"/>
          <w:sz w:val="22"/>
          <w:szCs w:val="22"/>
        </w:rPr>
        <w:t>(Krüger et al., 2021)</w:t>
      </w:r>
      <w:r w:rsidR="007640CF" w:rsidRPr="0046734F">
        <w:rPr>
          <w:rFonts w:ascii="Arial" w:hAnsi="Arial" w:cs="Arial"/>
        </w:rPr>
        <w:fldChar w:fldCharType="end"/>
      </w:r>
      <w:r w:rsidR="007640CF" w:rsidRPr="0046734F">
        <w:rPr>
          <w:rFonts w:ascii="Arial" w:hAnsi="Arial" w:cs="Arial"/>
          <w:sz w:val="22"/>
          <w:szCs w:val="22"/>
        </w:rPr>
        <w:t xml:space="preserve"> </w:t>
      </w:r>
      <w:r w:rsidR="00E5088A" w:rsidRPr="0046734F">
        <w:rPr>
          <w:rFonts w:ascii="Arial" w:hAnsi="Arial" w:cs="Arial"/>
          <w:sz w:val="22"/>
          <w:szCs w:val="22"/>
        </w:rPr>
        <w:t xml:space="preserve">found that AOB </w:t>
      </w:r>
      <w:r w:rsidR="007640CF" w:rsidRPr="0046734F">
        <w:rPr>
          <w:rFonts w:ascii="Arial" w:hAnsi="Arial" w:cs="Arial"/>
          <w:sz w:val="22"/>
          <w:szCs w:val="22"/>
        </w:rPr>
        <w:t xml:space="preserve">was </w:t>
      </w:r>
      <w:r w:rsidR="00E5088A" w:rsidRPr="0046734F">
        <w:rPr>
          <w:rFonts w:ascii="Arial" w:hAnsi="Arial" w:cs="Arial"/>
          <w:sz w:val="22"/>
          <w:szCs w:val="22"/>
        </w:rPr>
        <w:t>more responsive to drought.</w:t>
      </w:r>
      <w:r w:rsidR="00A23AD8" w:rsidRPr="0046734F">
        <w:rPr>
          <w:rFonts w:ascii="Arial" w:hAnsi="Arial" w:cs="Arial"/>
          <w:sz w:val="22"/>
          <w:szCs w:val="22"/>
        </w:rPr>
        <w:t xml:space="preserve"> </w:t>
      </w:r>
      <w:r w:rsidR="007640CF" w:rsidRPr="00EC1526">
        <w:rPr>
          <w:rFonts w:ascii="Arial" w:hAnsi="Arial" w:cs="Arial"/>
          <w:sz w:val="22"/>
          <w:szCs w:val="22"/>
          <w:lang w:val="en-GB"/>
        </w:rPr>
        <w:t xml:space="preserve">Moreover, </w:t>
      </w:r>
      <w:r w:rsidR="00E5088A" w:rsidRPr="0046734F">
        <w:rPr>
          <w:rFonts w:ascii="Arial" w:hAnsi="Arial" w:cs="Arial"/>
          <w:sz w:val="22"/>
          <w:szCs w:val="22"/>
        </w:rPr>
        <w:t xml:space="preserve">Fuchslueger et al., (2014) </w:t>
      </w:r>
      <w:r w:rsidR="00460C57" w:rsidRPr="0046734F">
        <w:rPr>
          <w:rFonts w:ascii="Arial" w:hAnsi="Arial" w:cs="Arial"/>
          <w:sz w:val="22"/>
          <w:szCs w:val="22"/>
        </w:rPr>
        <w:t xml:space="preserve">showed </w:t>
      </w:r>
      <w:r w:rsidR="00E5088A" w:rsidRPr="0046734F">
        <w:rPr>
          <w:rFonts w:ascii="Arial" w:hAnsi="Arial" w:cs="Arial"/>
          <w:sz w:val="22"/>
          <w:szCs w:val="22"/>
        </w:rPr>
        <w:t xml:space="preserve">that </w:t>
      </w:r>
      <w:r w:rsidR="00460C57" w:rsidRPr="0046734F">
        <w:rPr>
          <w:rFonts w:ascii="Arial" w:hAnsi="Arial" w:cs="Arial"/>
          <w:sz w:val="22"/>
          <w:szCs w:val="22"/>
        </w:rPr>
        <w:t xml:space="preserve">the </w:t>
      </w:r>
      <w:r w:rsidR="00E5088A" w:rsidRPr="0046734F">
        <w:rPr>
          <w:rFonts w:ascii="Arial" w:hAnsi="Arial" w:cs="Arial"/>
          <w:sz w:val="22"/>
          <w:szCs w:val="22"/>
        </w:rPr>
        <w:t xml:space="preserve">effect </w:t>
      </w:r>
      <w:r w:rsidR="00A23AD8" w:rsidRPr="0046734F">
        <w:rPr>
          <w:rFonts w:ascii="Arial" w:hAnsi="Arial" w:cs="Arial"/>
          <w:sz w:val="22"/>
          <w:szCs w:val="22"/>
        </w:rPr>
        <w:t xml:space="preserve">of drought </w:t>
      </w:r>
      <w:r w:rsidR="00E5088A" w:rsidRPr="0046734F">
        <w:rPr>
          <w:rFonts w:ascii="Arial" w:hAnsi="Arial" w:cs="Arial"/>
          <w:sz w:val="22"/>
          <w:szCs w:val="22"/>
        </w:rPr>
        <w:t>on AO communities was modulated by land management, with decreased AOA abundance in managed meadow</w:t>
      </w:r>
      <w:r w:rsidR="00A23AD8" w:rsidRPr="0046734F">
        <w:rPr>
          <w:rFonts w:ascii="Arial" w:hAnsi="Arial" w:cs="Arial"/>
          <w:sz w:val="22"/>
          <w:szCs w:val="22"/>
        </w:rPr>
        <w:t>s</w:t>
      </w:r>
      <w:r w:rsidR="00E5088A" w:rsidRPr="0046734F">
        <w:rPr>
          <w:rFonts w:ascii="Arial" w:hAnsi="Arial" w:cs="Arial"/>
          <w:sz w:val="22"/>
          <w:szCs w:val="22"/>
        </w:rPr>
        <w:t>, while the AO abundances in abandoned</w:t>
      </w:r>
      <w:r w:rsidR="00A23AD8" w:rsidRPr="0046734F">
        <w:rPr>
          <w:rFonts w:ascii="Arial" w:hAnsi="Arial" w:cs="Arial"/>
          <w:sz w:val="22"/>
          <w:szCs w:val="22"/>
        </w:rPr>
        <w:t xml:space="preserve"> grassland</w:t>
      </w:r>
      <w:r w:rsidR="00E5088A" w:rsidRPr="0046734F">
        <w:rPr>
          <w:rFonts w:ascii="Arial" w:hAnsi="Arial" w:cs="Arial"/>
          <w:sz w:val="22"/>
          <w:szCs w:val="22"/>
        </w:rPr>
        <w:t xml:space="preserve"> site</w:t>
      </w:r>
      <w:r w:rsidR="00A23AD8" w:rsidRPr="0046734F">
        <w:rPr>
          <w:rFonts w:ascii="Arial" w:hAnsi="Arial" w:cs="Arial"/>
          <w:sz w:val="22"/>
          <w:szCs w:val="22"/>
        </w:rPr>
        <w:t>s</w:t>
      </w:r>
      <w:r w:rsidR="00E5088A" w:rsidRPr="0046734F">
        <w:rPr>
          <w:rFonts w:ascii="Arial" w:hAnsi="Arial" w:cs="Arial"/>
          <w:sz w:val="22"/>
          <w:szCs w:val="22"/>
        </w:rPr>
        <w:t xml:space="preserve"> remained unaffected. </w:t>
      </w:r>
      <w:r w:rsidR="007640CF" w:rsidRPr="0046734F">
        <w:rPr>
          <w:rFonts w:ascii="Arial" w:hAnsi="Arial" w:cs="Arial"/>
          <w:sz w:val="22"/>
          <w:szCs w:val="22"/>
        </w:rPr>
        <w:t xml:space="preserve">On the </w:t>
      </w:r>
      <w:r w:rsidR="002F5135" w:rsidRPr="0046734F">
        <w:rPr>
          <w:rFonts w:ascii="Arial" w:hAnsi="Arial" w:cs="Arial"/>
          <w:sz w:val="22"/>
          <w:szCs w:val="22"/>
        </w:rPr>
        <w:t>other hand</w:t>
      </w:r>
      <w:r w:rsidR="007640CF" w:rsidRPr="0046734F">
        <w:rPr>
          <w:rFonts w:ascii="Arial" w:hAnsi="Arial" w:cs="Arial"/>
          <w:sz w:val="22"/>
          <w:szCs w:val="22"/>
        </w:rPr>
        <w:t xml:space="preserve">, </w:t>
      </w:r>
      <w:r w:rsidR="007640CF" w:rsidRPr="00EC1526">
        <w:rPr>
          <w:rFonts w:ascii="Arial" w:hAnsi="Arial" w:cs="Arial"/>
        </w:rPr>
        <w:fldChar w:fldCharType="begin"/>
      </w:r>
      <w:r w:rsidR="007640CF" w:rsidRPr="00EC1526">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EC1526">
        <w:rPr>
          <w:rFonts w:ascii="Arial" w:hAnsi="Arial" w:cs="Arial"/>
        </w:rPr>
        <w:fldChar w:fldCharType="separate"/>
      </w:r>
      <w:r w:rsidR="007640CF" w:rsidRPr="00EC1526">
        <w:rPr>
          <w:rFonts w:ascii="Arial" w:hAnsi="Arial" w:cs="Arial"/>
          <w:noProof/>
          <w:sz w:val="22"/>
          <w:szCs w:val="22"/>
        </w:rPr>
        <w:t>(Kaurin et al., 2018)</w:t>
      </w:r>
      <w:r w:rsidR="007640CF" w:rsidRPr="00EC1526">
        <w:rPr>
          <w:rFonts w:ascii="Arial" w:hAnsi="Arial" w:cs="Arial"/>
        </w:rPr>
        <w:fldChar w:fldCharType="end"/>
      </w:r>
      <w:r w:rsidR="007640CF" w:rsidRPr="00EC1526">
        <w:rPr>
          <w:rFonts w:ascii="Arial" w:hAnsi="Arial" w:cs="Arial"/>
          <w:sz w:val="22"/>
          <w:szCs w:val="22"/>
        </w:rPr>
        <w:t xml:space="preserve"> </w:t>
      </w:r>
      <w:r w:rsidR="00565E80" w:rsidRPr="0046734F">
        <w:rPr>
          <w:rFonts w:ascii="Arial" w:hAnsi="Arial" w:cs="Arial"/>
          <w:sz w:val="22"/>
          <w:szCs w:val="22"/>
        </w:rPr>
        <w:lastRenderedPageBreak/>
        <w:t>showed</w:t>
      </w:r>
      <w:r w:rsidR="00E5088A" w:rsidRPr="0046734F">
        <w:rPr>
          <w:rFonts w:ascii="Arial" w:hAnsi="Arial" w:cs="Arial"/>
          <w:sz w:val="22"/>
          <w:szCs w:val="22"/>
        </w:rPr>
        <w:t xml:space="preserve"> the AO </w:t>
      </w:r>
      <w:r w:rsidR="002F5135" w:rsidRPr="00EC1526">
        <w:rPr>
          <w:rFonts w:ascii="Arial" w:hAnsi="Arial" w:cs="Arial"/>
          <w:sz w:val="22"/>
          <w:szCs w:val="22"/>
        </w:rPr>
        <w:t>communities were resistant</w:t>
      </w:r>
      <w:r w:rsidR="002F5135" w:rsidRPr="0046734F">
        <w:rPr>
          <w:rFonts w:ascii="Arial" w:hAnsi="Arial" w:cs="Arial"/>
          <w:sz w:val="22"/>
          <w:szCs w:val="22"/>
        </w:rPr>
        <w:t xml:space="preserve"> </w:t>
      </w:r>
      <w:r w:rsidR="00E5088A" w:rsidRPr="0046734F">
        <w:rPr>
          <w:rFonts w:ascii="Arial" w:hAnsi="Arial" w:cs="Arial"/>
          <w:sz w:val="22"/>
          <w:szCs w:val="22"/>
        </w:rPr>
        <w:t>to drought regardless of management practices</w:t>
      </w:r>
      <w:r w:rsidR="0019212C" w:rsidRPr="00EC1526">
        <w:rPr>
          <w:rFonts w:ascii="Arial" w:hAnsi="Arial" w:cs="Arial"/>
          <w:sz w:val="22"/>
          <w:szCs w:val="22"/>
        </w:rPr>
        <w:t xml:space="preserve"> in agricultural fields</w:t>
      </w:r>
      <w:r w:rsidR="00E5088A" w:rsidRPr="0046734F">
        <w:rPr>
          <w:rFonts w:ascii="Arial" w:hAnsi="Arial" w:cs="Arial"/>
          <w:sz w:val="22"/>
          <w:szCs w:val="22"/>
        </w:rPr>
        <w:t>.</w:t>
      </w:r>
    </w:p>
    <w:p w14:paraId="7D1B8C57" w14:textId="77777777" w:rsidR="00B87AC4" w:rsidRPr="0046734F" w:rsidRDefault="00B87AC4">
      <w:pPr>
        <w:pStyle w:val="ListParagraph"/>
        <w:spacing w:line="480" w:lineRule="auto"/>
        <w:ind w:left="0" w:firstLine="360"/>
        <w:jc w:val="both"/>
        <w:rPr>
          <w:ins w:id="181" w:author="Ari Fina Bintarti" w:date="2024-05-24T09:56:00Z"/>
          <w:rFonts w:ascii="Arial" w:hAnsi="Arial" w:cs="Arial"/>
          <w:sz w:val="22"/>
          <w:szCs w:val="22"/>
        </w:rPr>
        <w:pPrChange w:id="182" w:author="Ari Fina Bintarti" w:date="2024-05-24T09:56:00Z">
          <w:pPr>
            <w:pStyle w:val="ListParagraph"/>
            <w:spacing w:line="480" w:lineRule="auto"/>
            <w:ind w:left="0" w:firstLine="720"/>
            <w:jc w:val="both"/>
          </w:pPr>
        </w:pPrChange>
      </w:pPr>
    </w:p>
    <w:p w14:paraId="47D9C1E6" w14:textId="1BB60726" w:rsidR="00E5088A" w:rsidRPr="00D45640" w:rsidRDefault="00E5088A">
      <w:pPr>
        <w:pStyle w:val="ListParagraph"/>
        <w:spacing w:line="480" w:lineRule="auto"/>
        <w:ind w:left="0" w:firstLine="360"/>
        <w:jc w:val="both"/>
        <w:rPr>
          <w:rFonts w:ascii="Arial" w:hAnsi="Arial" w:cs="Arial"/>
          <w:rPrChange w:id="183" w:author="Ari Fina Bintarti" w:date="2024-05-24T13:18:00Z">
            <w:rPr/>
          </w:rPrChange>
        </w:rPr>
        <w:pPrChange w:id="184" w:author="Ari Fina Bintarti" w:date="2024-05-24T09:56:00Z">
          <w:pPr>
            <w:spacing w:line="480" w:lineRule="auto"/>
            <w:ind w:firstLine="720"/>
            <w:jc w:val="both"/>
          </w:pPr>
        </w:pPrChange>
      </w:pPr>
      <w:r w:rsidRPr="00D45640">
        <w:rPr>
          <w:rFonts w:ascii="Arial" w:hAnsi="Arial" w:cs="Arial"/>
          <w:sz w:val="22"/>
          <w:szCs w:val="22"/>
          <w:rPrChange w:id="185" w:author="Ari Fina Bintarti" w:date="2024-05-24T13:18:00Z">
            <w:rPr/>
          </w:rPrChange>
        </w:rPr>
        <w:t xml:space="preserve">Here, we </w:t>
      </w:r>
      <w:r w:rsidR="005725FA" w:rsidRPr="00D45640">
        <w:rPr>
          <w:rFonts w:ascii="Arial" w:hAnsi="Arial" w:cs="Arial"/>
          <w:sz w:val="22"/>
          <w:szCs w:val="22"/>
          <w:rPrChange w:id="186" w:author="Ari Fina Bintarti" w:date="2024-05-24T13:18:00Z">
            <w:rPr/>
          </w:rPrChange>
        </w:rPr>
        <w:t>determine to</w:t>
      </w:r>
      <w:r w:rsidR="004739C5" w:rsidRPr="00D45640">
        <w:rPr>
          <w:rFonts w:ascii="Arial" w:hAnsi="Arial" w:cs="Arial"/>
          <w:sz w:val="22"/>
          <w:szCs w:val="22"/>
          <w:rPrChange w:id="187" w:author="Ari Fina Bintarti" w:date="2024-05-24T13:18:00Z">
            <w:rPr/>
          </w:rPrChange>
        </w:rPr>
        <w:t xml:space="preserve"> </w:t>
      </w:r>
      <w:r w:rsidR="00727B35" w:rsidRPr="00D45640">
        <w:rPr>
          <w:rFonts w:ascii="Arial" w:hAnsi="Arial" w:cs="Arial"/>
          <w:sz w:val="22"/>
          <w:szCs w:val="22"/>
          <w:rPrChange w:id="188" w:author="Ari Fina Bintarti" w:date="2024-05-24T13:18:00Z">
            <w:rPr/>
          </w:rPrChange>
        </w:rPr>
        <w:t>what</w:t>
      </w:r>
      <w:r w:rsidR="005725FA" w:rsidRPr="00D45640">
        <w:rPr>
          <w:rFonts w:ascii="Arial" w:hAnsi="Arial" w:cs="Arial"/>
          <w:sz w:val="22"/>
          <w:szCs w:val="22"/>
          <w:rPrChange w:id="189" w:author="Ari Fina Bintarti" w:date="2024-05-24T13:18:00Z">
            <w:rPr/>
          </w:rPrChange>
        </w:rPr>
        <w:t xml:space="preserve"> extent </w:t>
      </w:r>
      <w:r w:rsidR="004739C5" w:rsidRPr="00D45640">
        <w:rPr>
          <w:rFonts w:ascii="Arial" w:hAnsi="Arial" w:cs="Arial"/>
          <w:sz w:val="22"/>
          <w:szCs w:val="22"/>
          <w:rPrChange w:id="190" w:author="Ari Fina Bintarti" w:date="2024-05-24T13:18:00Z">
            <w:rPr/>
          </w:rPrChange>
        </w:rPr>
        <w:t>management practices in agroecosystems</w:t>
      </w:r>
      <w:r w:rsidR="005725FA" w:rsidRPr="00D45640">
        <w:rPr>
          <w:rFonts w:ascii="Arial" w:hAnsi="Arial" w:cs="Arial"/>
          <w:sz w:val="22"/>
          <w:szCs w:val="22"/>
          <w:rPrChange w:id="191" w:author="Ari Fina Bintarti" w:date="2024-05-24T13:18:00Z">
            <w:rPr/>
          </w:rPrChange>
        </w:rPr>
        <w:t xml:space="preserve"> could </w:t>
      </w:r>
      <w:r w:rsidR="004739C5" w:rsidRPr="00D45640">
        <w:rPr>
          <w:rFonts w:ascii="Arial" w:hAnsi="Arial" w:cs="Arial"/>
          <w:sz w:val="22"/>
          <w:szCs w:val="22"/>
          <w:rPrChange w:id="192" w:author="Ari Fina Bintarti" w:date="2024-05-24T13:18:00Z">
            <w:rPr/>
          </w:rPrChange>
        </w:rPr>
        <w:t>modulate the response of ammonia-oxidizing communities to drought</w:t>
      </w:r>
      <w:r w:rsidR="00F441AF" w:rsidRPr="00D45640">
        <w:rPr>
          <w:rFonts w:ascii="Arial" w:hAnsi="Arial" w:cs="Arial"/>
          <w:sz w:val="22"/>
          <w:szCs w:val="22"/>
          <w:rPrChange w:id="193" w:author="Ari Fina Bintarti" w:date="2024-05-24T13:18:00Z">
            <w:rPr/>
          </w:rPrChange>
        </w:rPr>
        <w:t xml:space="preserve"> in bulk and rhizospheric soil</w:t>
      </w:r>
      <w:r w:rsidR="004739C5" w:rsidRPr="00D45640">
        <w:rPr>
          <w:rFonts w:ascii="Arial" w:hAnsi="Arial" w:cs="Arial"/>
          <w:sz w:val="22"/>
          <w:szCs w:val="22"/>
          <w:rPrChange w:id="194" w:author="Ari Fina Bintarti" w:date="2024-05-24T13:18:00Z">
            <w:rPr/>
          </w:rPrChange>
        </w:rPr>
        <w:t xml:space="preserve">. For this purpose, we monitored the abundance and structure of </w:t>
      </w:r>
      <w:r w:rsidRPr="00D45640">
        <w:rPr>
          <w:rFonts w:ascii="Arial" w:hAnsi="Arial" w:cs="Arial"/>
          <w:sz w:val="22"/>
          <w:szCs w:val="22"/>
          <w:rPrChange w:id="195" w:author="Ari Fina Bintarti" w:date="2024-05-24T13:18:00Z">
            <w:rPr/>
          </w:rPrChange>
        </w:rPr>
        <w:t>AO communities, mineral N pools, as well as N</w:t>
      </w:r>
      <w:r w:rsidRPr="00D45640">
        <w:rPr>
          <w:rFonts w:ascii="Arial" w:hAnsi="Arial" w:cs="Arial"/>
          <w:sz w:val="22"/>
          <w:szCs w:val="22"/>
          <w:vertAlign w:val="subscript"/>
          <w:rPrChange w:id="196" w:author="Ari Fina Bintarti" w:date="2024-05-24T13:18:00Z">
            <w:rPr>
              <w:vertAlign w:val="subscript"/>
            </w:rPr>
          </w:rPrChange>
        </w:rPr>
        <w:t>2</w:t>
      </w:r>
      <w:r w:rsidRPr="00D45640">
        <w:rPr>
          <w:rFonts w:ascii="Arial" w:hAnsi="Arial" w:cs="Arial"/>
          <w:sz w:val="22"/>
          <w:szCs w:val="22"/>
          <w:rPrChange w:id="197" w:author="Ari Fina Bintarti" w:date="2024-05-24T13:18:00Z">
            <w:rPr/>
          </w:rPrChange>
        </w:rPr>
        <w:t xml:space="preserve">O emissions </w:t>
      </w:r>
      <w:r w:rsidR="00667609" w:rsidRPr="00D45640">
        <w:rPr>
          <w:rFonts w:ascii="Arial" w:hAnsi="Arial" w:cs="Arial"/>
          <w:sz w:val="22"/>
          <w:szCs w:val="22"/>
          <w:rPrChange w:id="198" w:author="Ari Fina Bintarti" w:date="2024-05-24T13:18:00Z">
            <w:rPr/>
          </w:rPrChange>
        </w:rPr>
        <w:t xml:space="preserve">over </w:t>
      </w:r>
      <w:r w:rsidR="00460C57" w:rsidRPr="00D45640">
        <w:rPr>
          <w:rFonts w:ascii="Arial" w:hAnsi="Arial" w:cs="Arial"/>
          <w:sz w:val="22"/>
          <w:szCs w:val="22"/>
          <w:rPrChange w:id="199" w:author="Ari Fina Bintarti" w:date="2024-05-24T13:18:00Z">
            <w:rPr/>
          </w:rPrChange>
        </w:rPr>
        <w:t>5</w:t>
      </w:r>
      <w:r w:rsidR="00667609" w:rsidRPr="00D45640">
        <w:rPr>
          <w:rFonts w:ascii="Arial" w:hAnsi="Arial" w:cs="Arial"/>
          <w:sz w:val="22"/>
          <w:szCs w:val="22"/>
          <w:rPrChange w:id="200" w:author="Ari Fina Bintarti" w:date="2024-05-24T13:18:00Z">
            <w:rPr/>
          </w:rPrChange>
        </w:rPr>
        <w:t xml:space="preserve"> months during and after simulated</w:t>
      </w:r>
      <w:r w:rsidR="004739C5" w:rsidRPr="00D45640">
        <w:rPr>
          <w:rFonts w:ascii="Arial" w:hAnsi="Arial" w:cs="Arial"/>
          <w:sz w:val="22"/>
          <w:szCs w:val="22"/>
          <w:rPrChange w:id="201" w:author="Ari Fina Bintarti" w:date="2024-05-24T13:18:00Z">
            <w:rPr/>
          </w:rPrChange>
        </w:rPr>
        <w:t xml:space="preserve"> drought using </w:t>
      </w:r>
      <w:r w:rsidRPr="00D45640">
        <w:rPr>
          <w:rFonts w:ascii="Arial" w:hAnsi="Arial" w:cs="Arial"/>
          <w:sz w:val="22"/>
          <w:szCs w:val="22"/>
          <w:rPrChange w:id="202" w:author="Ari Fina Bintarti" w:date="2024-05-24T13:18:00Z">
            <w:rPr/>
          </w:rPrChange>
        </w:rPr>
        <w:t>rain shelter</w:t>
      </w:r>
      <w:r w:rsidR="004739C5" w:rsidRPr="00D45640">
        <w:rPr>
          <w:rFonts w:ascii="Arial" w:hAnsi="Arial" w:cs="Arial"/>
          <w:sz w:val="22"/>
          <w:szCs w:val="22"/>
          <w:rPrChange w:id="203" w:author="Ari Fina Bintarti" w:date="2024-05-24T13:18:00Z">
            <w:rPr/>
          </w:rPrChange>
        </w:rPr>
        <w:t xml:space="preserve"> </w:t>
      </w:r>
      <w:r w:rsidRPr="00D45640">
        <w:rPr>
          <w:rFonts w:ascii="Arial" w:hAnsi="Arial" w:cs="Arial"/>
          <w:sz w:val="22"/>
          <w:szCs w:val="22"/>
          <w:rPrChange w:id="204" w:author="Ari Fina Bintarti" w:date="2024-05-24T13:18:00Z">
            <w:rPr/>
          </w:rPrChange>
        </w:rPr>
        <w:t>in the DOK</w:t>
      </w:r>
      <w:ins w:id="205" w:author="Ari Fina Bintarti" w:date="2024-05-24T14:11:00Z">
        <w:r w:rsidR="006B00FF">
          <w:rPr>
            <w:rFonts w:ascii="Arial" w:hAnsi="Arial" w:cs="Arial"/>
            <w:sz w:val="22"/>
            <w:szCs w:val="22"/>
          </w:rPr>
          <w:t xml:space="preserve"> </w:t>
        </w:r>
        <w:r w:rsidR="006B00FF" w:rsidRPr="00157A05">
          <w:rPr>
            <w:rFonts w:ascii="Arial" w:hAnsi="Arial" w:cs="Arial"/>
            <w:color w:val="000000" w:themeColor="text1"/>
          </w:rPr>
          <w:t>(bio-Dynamic, bio-Organic, and “Konventionell”)</w:t>
        </w:r>
      </w:ins>
      <w:r w:rsidRPr="00D45640">
        <w:rPr>
          <w:rFonts w:ascii="Arial" w:hAnsi="Arial" w:cs="Arial"/>
          <w:sz w:val="22"/>
          <w:szCs w:val="22"/>
          <w:rPrChange w:id="206" w:author="Ari Fina Bintarti" w:date="2024-05-24T13:18:00Z">
            <w:rPr/>
          </w:rPrChange>
        </w:rPr>
        <w:t xml:space="preserve"> field, one of the oldest </w:t>
      </w:r>
      <w:r w:rsidR="004739C5" w:rsidRPr="00D45640">
        <w:rPr>
          <w:rFonts w:ascii="Arial" w:hAnsi="Arial" w:cs="Arial"/>
          <w:sz w:val="22"/>
          <w:szCs w:val="22"/>
          <w:rPrChange w:id="207" w:author="Ari Fina Bintarti" w:date="2024-05-24T13:18:00Z">
            <w:rPr/>
          </w:rPrChange>
        </w:rPr>
        <w:t xml:space="preserve">experimental </w:t>
      </w:r>
      <w:r w:rsidRPr="00D45640">
        <w:rPr>
          <w:rFonts w:ascii="Arial" w:hAnsi="Arial" w:cs="Arial"/>
          <w:sz w:val="22"/>
          <w:szCs w:val="22"/>
          <w:rPrChange w:id="208" w:author="Ari Fina Bintarti" w:date="2024-05-24T13:18:00Z">
            <w:rPr/>
          </w:rPrChange>
        </w:rPr>
        <w:t xml:space="preserve">trial site comparing organic and conventional cropping systems in Europe. </w:t>
      </w:r>
      <w:r w:rsidR="0092220D" w:rsidRPr="00D45640">
        <w:rPr>
          <w:rFonts w:ascii="Arial" w:hAnsi="Arial" w:cs="Arial"/>
          <w:sz w:val="22"/>
          <w:szCs w:val="22"/>
          <w:rPrChange w:id="209" w:author="Ari Fina Bintarti" w:date="2024-05-24T13:18:00Z">
            <w:rPr/>
          </w:rPrChange>
        </w:rPr>
        <w:t>We hypothesized that (</w:t>
      </w:r>
      <w:proofErr w:type="spellStart"/>
      <w:r w:rsidR="0092220D" w:rsidRPr="00D45640">
        <w:rPr>
          <w:rFonts w:ascii="Arial" w:hAnsi="Arial" w:cs="Arial"/>
          <w:sz w:val="22"/>
          <w:szCs w:val="22"/>
          <w:rPrChange w:id="210" w:author="Ari Fina Bintarti" w:date="2024-05-24T13:18:00Z">
            <w:rPr/>
          </w:rPrChange>
        </w:rPr>
        <w:t>i</w:t>
      </w:r>
      <w:proofErr w:type="spellEnd"/>
      <w:r w:rsidR="0092220D" w:rsidRPr="00D45640">
        <w:rPr>
          <w:rFonts w:ascii="Arial" w:hAnsi="Arial" w:cs="Arial"/>
          <w:sz w:val="22"/>
          <w:szCs w:val="22"/>
          <w:rPrChange w:id="211" w:author="Ari Fina Bintarti" w:date="2024-05-24T13:18:00Z">
            <w:rPr/>
          </w:rPrChange>
        </w:rPr>
        <w:t>)</w:t>
      </w:r>
      <w:r w:rsidRPr="00D45640">
        <w:rPr>
          <w:rFonts w:ascii="Arial" w:hAnsi="Arial" w:cs="Arial"/>
          <w:sz w:val="22"/>
          <w:szCs w:val="22"/>
          <w:rPrChange w:id="212" w:author="Ari Fina Bintarti" w:date="2024-05-24T13:18:00Z">
            <w:rPr/>
          </w:rPrChange>
        </w:rPr>
        <w:t xml:space="preserve"> the effect of drought on AO communities </w:t>
      </w:r>
      <w:r w:rsidR="0092220D" w:rsidRPr="00D45640">
        <w:rPr>
          <w:rFonts w:ascii="Arial" w:hAnsi="Arial" w:cs="Arial"/>
          <w:sz w:val="22"/>
          <w:szCs w:val="22"/>
          <w:rPrChange w:id="213" w:author="Ari Fina Bintarti" w:date="2024-05-24T13:18:00Z">
            <w:rPr/>
          </w:rPrChange>
        </w:rPr>
        <w:t xml:space="preserve">will </w:t>
      </w:r>
      <w:r w:rsidRPr="00D45640">
        <w:rPr>
          <w:rFonts w:ascii="Arial" w:hAnsi="Arial" w:cs="Arial"/>
          <w:sz w:val="22"/>
          <w:szCs w:val="22"/>
          <w:rPrChange w:id="214" w:author="Ari Fina Bintarti" w:date="2024-05-24T13:18:00Z">
            <w:rPr/>
          </w:rPrChange>
        </w:rPr>
        <w:t xml:space="preserve">depend on the cropping system, </w:t>
      </w:r>
      <w:r w:rsidR="0092220D" w:rsidRPr="00D45640">
        <w:rPr>
          <w:rFonts w:ascii="Arial" w:hAnsi="Arial" w:cs="Arial"/>
          <w:sz w:val="22"/>
          <w:szCs w:val="22"/>
          <w:rPrChange w:id="215" w:author="Ari Fina Bintarti" w:date="2024-05-24T13:18:00Z">
            <w:rPr/>
          </w:rPrChange>
        </w:rPr>
        <w:t>(ii)</w:t>
      </w:r>
      <w:r w:rsidR="00565E80" w:rsidRPr="00D45640">
        <w:rPr>
          <w:rFonts w:ascii="Arial" w:hAnsi="Arial" w:cs="Arial"/>
          <w:sz w:val="22"/>
          <w:szCs w:val="22"/>
          <w:rPrChange w:id="216" w:author="Ari Fina Bintarti" w:date="2024-05-24T13:18:00Z">
            <w:rPr/>
          </w:rPrChange>
        </w:rPr>
        <w:t xml:space="preserve"> the effect of drought will also be group specific</w:t>
      </w:r>
      <w:r w:rsidR="0092220D" w:rsidRPr="00D45640">
        <w:rPr>
          <w:rFonts w:ascii="Arial" w:hAnsi="Arial" w:cs="Arial"/>
          <w:sz w:val="22"/>
          <w:szCs w:val="22"/>
          <w:rPrChange w:id="217" w:author="Ari Fina Bintarti" w:date="2024-05-24T13:18:00Z">
            <w:rPr/>
          </w:rPrChange>
        </w:rPr>
        <w:t xml:space="preserve"> </w:t>
      </w:r>
      <w:r w:rsidRPr="00D45640">
        <w:rPr>
          <w:rFonts w:ascii="Arial" w:hAnsi="Arial" w:cs="Arial"/>
          <w:sz w:val="22"/>
          <w:szCs w:val="22"/>
          <w:rPrChange w:id="218" w:author="Ari Fina Bintarti" w:date="2024-05-24T13:18:00Z">
            <w:rPr/>
          </w:rPrChange>
        </w:rPr>
        <w:t xml:space="preserve">given the </w:t>
      </w:r>
      <w:r w:rsidR="00565E80" w:rsidRPr="00D45640">
        <w:rPr>
          <w:rFonts w:ascii="Arial" w:hAnsi="Arial" w:cs="Arial"/>
          <w:sz w:val="22"/>
          <w:szCs w:val="22"/>
          <w:rPrChange w:id="219" w:author="Ari Fina Bintarti" w:date="2024-05-24T13:18:00Z">
            <w:rPr/>
          </w:rPrChange>
        </w:rPr>
        <w:t xml:space="preserve">physiological </w:t>
      </w:r>
      <w:r w:rsidRPr="00D45640">
        <w:rPr>
          <w:rFonts w:ascii="Arial" w:hAnsi="Arial" w:cs="Arial"/>
          <w:sz w:val="22"/>
          <w:szCs w:val="22"/>
          <w:rPrChange w:id="220" w:author="Ari Fina Bintarti" w:date="2024-05-24T13:18:00Z">
            <w:rPr/>
          </w:rPrChange>
        </w:rPr>
        <w:t xml:space="preserve">differences among AO groups, </w:t>
      </w:r>
      <w:r w:rsidR="00EC0C71" w:rsidRPr="00D45640">
        <w:rPr>
          <w:rFonts w:ascii="Arial" w:hAnsi="Arial" w:cs="Arial"/>
          <w:sz w:val="22"/>
          <w:szCs w:val="22"/>
          <w:rPrChange w:id="221" w:author="Ari Fina Bintarti" w:date="2024-05-24T13:18:00Z">
            <w:rPr/>
          </w:rPrChange>
        </w:rPr>
        <w:t>and (iii) the</w:t>
      </w:r>
      <w:r w:rsidR="00565E80" w:rsidRPr="00D45640">
        <w:rPr>
          <w:rFonts w:ascii="Arial" w:hAnsi="Arial" w:cs="Arial"/>
          <w:sz w:val="22"/>
          <w:szCs w:val="22"/>
          <w:rPrChange w:id="222" w:author="Ari Fina Bintarti" w:date="2024-05-24T13:18:00Z">
            <w:rPr/>
          </w:rPrChange>
        </w:rPr>
        <w:t xml:space="preserve"> response of AO will differ between the</w:t>
      </w:r>
      <w:r w:rsidR="00EC0C71" w:rsidRPr="00D45640">
        <w:rPr>
          <w:rFonts w:ascii="Arial" w:hAnsi="Arial" w:cs="Arial"/>
          <w:sz w:val="22"/>
          <w:szCs w:val="22"/>
          <w:rPrChange w:id="223" w:author="Ari Fina Bintarti" w:date="2024-05-24T13:18:00Z">
            <w:rPr/>
          </w:rPrChange>
        </w:rPr>
        <w:t xml:space="preserve"> rhizosphere and bulk soil</w:t>
      </w:r>
      <w:r w:rsidR="0092220D" w:rsidRPr="00D45640">
        <w:rPr>
          <w:rFonts w:ascii="Arial" w:hAnsi="Arial" w:cs="Arial"/>
          <w:sz w:val="22"/>
          <w:szCs w:val="22"/>
          <w:rPrChange w:id="224" w:author="Ari Fina Bintarti" w:date="2024-05-24T13:18:00Z">
            <w:rPr/>
          </w:rPrChange>
        </w:rPr>
        <w:t>.</w:t>
      </w:r>
    </w:p>
    <w:p w14:paraId="0C89AD3F" w14:textId="77777777" w:rsidR="00772E22" w:rsidRPr="009B519C" w:rsidRDefault="00772E22" w:rsidP="0063031D">
      <w:pPr>
        <w:spacing w:after="0" w:line="480" w:lineRule="auto"/>
        <w:jc w:val="both"/>
        <w:rPr>
          <w:rFonts w:ascii="Arial" w:hAnsi="Arial" w:cs="Arial"/>
          <w:b/>
          <w:bCs/>
        </w:rPr>
      </w:pPr>
    </w:p>
    <w:p w14:paraId="1CC77F2B" w14:textId="2CEB48D8" w:rsidR="001A1821" w:rsidRPr="00C516A5" w:rsidRDefault="00A54115">
      <w:pPr>
        <w:pStyle w:val="ListParagraph"/>
        <w:numPr>
          <w:ilvl w:val="0"/>
          <w:numId w:val="15"/>
        </w:numPr>
        <w:spacing w:line="480" w:lineRule="auto"/>
        <w:ind w:left="360"/>
        <w:jc w:val="both"/>
        <w:rPr>
          <w:rFonts w:ascii="Arial" w:hAnsi="Arial" w:cs="Arial"/>
          <w:b/>
          <w:bCs/>
          <w:rPrChange w:id="225" w:author="Ari Fina Bintarti" w:date="2024-05-24T09:47:00Z">
            <w:rPr/>
          </w:rPrChange>
        </w:rPr>
        <w:pPrChange w:id="226" w:author="Ari Fina Bintarti" w:date="2024-05-24T09:48:00Z">
          <w:pPr>
            <w:spacing w:after="0" w:line="480" w:lineRule="auto"/>
            <w:jc w:val="both"/>
          </w:pPr>
        </w:pPrChange>
      </w:pPr>
      <w:del w:id="227" w:author="Ari Fina Bintarti" w:date="2024-05-24T09:47:00Z">
        <w:r w:rsidRPr="00C516A5" w:rsidDel="00C516A5">
          <w:rPr>
            <w:rFonts w:ascii="Arial" w:hAnsi="Arial" w:cs="Arial"/>
            <w:b/>
            <w:bCs/>
            <w:rPrChange w:id="228" w:author="Ari Fina Bintarti" w:date="2024-05-24T09:47:00Z">
              <w:rPr/>
            </w:rPrChange>
          </w:rPr>
          <w:delText>METHODS</w:delText>
        </w:r>
      </w:del>
      <w:ins w:id="229" w:author="Ari Fina Bintarti" w:date="2024-05-24T09:47:00Z">
        <w:r w:rsidR="00C516A5" w:rsidRPr="00C516A5">
          <w:rPr>
            <w:rFonts w:ascii="Arial" w:hAnsi="Arial" w:cs="Arial"/>
            <w:b/>
            <w:bCs/>
            <w:rPrChange w:id="230" w:author="Ari Fina Bintarti" w:date="2024-05-24T09:47:00Z">
              <w:rPr/>
            </w:rPrChange>
          </w:rPr>
          <w:t>M</w:t>
        </w:r>
        <w:r w:rsidR="00C516A5">
          <w:rPr>
            <w:rFonts w:ascii="Arial" w:hAnsi="Arial" w:cs="Arial"/>
            <w:b/>
            <w:bCs/>
          </w:rPr>
          <w:t>aterials and Methods</w:t>
        </w:r>
      </w:ins>
    </w:p>
    <w:p w14:paraId="2C665A75" w14:textId="77777777" w:rsidR="00DD65DA" w:rsidRPr="00157A05" w:rsidRDefault="00DD65DA" w:rsidP="0063031D">
      <w:pPr>
        <w:spacing w:after="0" w:line="480" w:lineRule="auto"/>
        <w:jc w:val="both"/>
        <w:rPr>
          <w:rFonts w:ascii="Arial" w:hAnsi="Arial" w:cs="Arial"/>
          <w:b/>
          <w:bCs/>
        </w:rPr>
      </w:pPr>
    </w:p>
    <w:p w14:paraId="6DA8F911" w14:textId="0EA8FD97" w:rsidR="007B32D3" w:rsidRDefault="00A54115" w:rsidP="000A085A">
      <w:pPr>
        <w:pStyle w:val="ListParagraph"/>
        <w:numPr>
          <w:ilvl w:val="1"/>
          <w:numId w:val="15"/>
        </w:numPr>
        <w:spacing w:line="480" w:lineRule="auto"/>
        <w:ind w:left="540" w:hanging="540"/>
        <w:jc w:val="both"/>
        <w:rPr>
          <w:ins w:id="231" w:author="Ari Fina Bintarti" w:date="2024-05-24T09:57:00Z"/>
          <w:rFonts w:ascii="Arial" w:hAnsi="Arial" w:cs="Arial"/>
          <w:i/>
          <w:iCs/>
        </w:rPr>
      </w:pPr>
      <w:r w:rsidRPr="00B87AC4">
        <w:rPr>
          <w:rFonts w:ascii="Arial" w:hAnsi="Arial" w:cs="Arial"/>
          <w:i/>
          <w:iCs/>
          <w:rPrChange w:id="232" w:author="Ari Fina Bintarti" w:date="2024-05-24T09:57:00Z">
            <w:rPr/>
          </w:rPrChange>
        </w:rPr>
        <w:t xml:space="preserve">Experimental design </w:t>
      </w:r>
      <w:r w:rsidR="00C52AF9" w:rsidRPr="00B87AC4">
        <w:rPr>
          <w:rFonts w:ascii="Arial" w:hAnsi="Arial" w:cs="Arial"/>
          <w:i/>
          <w:iCs/>
          <w:rPrChange w:id="233" w:author="Ari Fina Bintarti" w:date="2024-05-24T09:57:00Z">
            <w:rPr/>
          </w:rPrChange>
        </w:rPr>
        <w:t xml:space="preserve">and </w:t>
      </w:r>
      <w:r w:rsidRPr="00B87AC4">
        <w:rPr>
          <w:rFonts w:ascii="Arial" w:hAnsi="Arial" w:cs="Arial"/>
          <w:i/>
          <w:iCs/>
          <w:rPrChange w:id="234" w:author="Ari Fina Bintarti" w:date="2024-05-24T09:57:00Z">
            <w:rPr/>
          </w:rPrChange>
        </w:rPr>
        <w:t>soil sampling</w:t>
      </w:r>
    </w:p>
    <w:p w14:paraId="10119901" w14:textId="77777777" w:rsidR="000A085A" w:rsidRPr="00B87AC4" w:rsidRDefault="000A085A">
      <w:pPr>
        <w:pStyle w:val="ListParagraph"/>
        <w:spacing w:line="480" w:lineRule="auto"/>
        <w:ind w:left="540"/>
        <w:jc w:val="both"/>
        <w:rPr>
          <w:rFonts w:ascii="Arial" w:hAnsi="Arial" w:cs="Arial"/>
          <w:i/>
          <w:iCs/>
          <w:rPrChange w:id="235" w:author="Ari Fina Bintarti" w:date="2024-05-24T09:57:00Z">
            <w:rPr/>
          </w:rPrChange>
        </w:rPr>
        <w:pPrChange w:id="236" w:author="Ari Fina Bintarti" w:date="2024-05-24T09:57:00Z">
          <w:pPr>
            <w:spacing w:after="0" w:line="480" w:lineRule="auto"/>
            <w:jc w:val="both"/>
          </w:pPr>
        </w:pPrChange>
      </w:pPr>
    </w:p>
    <w:p w14:paraId="0667F4B8" w14:textId="31DE7F69" w:rsidR="007B32D3" w:rsidDel="000A085A" w:rsidRDefault="008618B6" w:rsidP="000A085A">
      <w:pPr>
        <w:spacing w:after="0" w:line="480" w:lineRule="auto"/>
        <w:ind w:firstLine="360"/>
        <w:jc w:val="both"/>
        <w:rPr>
          <w:del w:id="237" w:author="Ari Fina Bintarti" w:date="2024-05-24T09:58:00Z"/>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del w:id="238" w:author="Ari Fina Bintarti" w:date="2024-05-24T14:11:00Z">
        <w:r w:rsidR="003622EC" w:rsidRPr="00157A05" w:rsidDel="006B00FF">
          <w:rPr>
            <w:rFonts w:ascii="Arial" w:hAnsi="Arial" w:cs="Arial"/>
            <w:color w:val="000000" w:themeColor="text1"/>
          </w:rPr>
          <w:delText xml:space="preserve"> (</w:delText>
        </w:r>
        <w:r w:rsidR="00292936" w:rsidRPr="00157A05" w:rsidDel="006B00FF">
          <w:rPr>
            <w:rFonts w:ascii="Arial" w:hAnsi="Arial" w:cs="Arial"/>
            <w:color w:val="000000" w:themeColor="text1"/>
          </w:rPr>
          <w:delText>bio-Dynamic, bio-Organic, and “Konventionell”</w:delText>
        </w:r>
        <w:r w:rsidR="003622EC" w:rsidRPr="00157A05" w:rsidDel="006B00FF">
          <w:rPr>
            <w:rFonts w:ascii="Arial" w:hAnsi="Arial" w:cs="Arial"/>
            <w:color w:val="000000" w:themeColor="text1"/>
          </w:rPr>
          <w:delText>)</w:delText>
        </w:r>
      </w:del>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ins w:id="239" w:author="Ari Fina Bintarti" w:date="2024-05-24T14:12:00Z">
        <w:r w:rsidR="000901D6">
          <w:rPr>
            <w:rFonts w:ascii="Arial" w:hAnsi="Arial" w:cs="Arial"/>
            <w:color w:val="000000" w:themeColor="text1"/>
          </w:rPr>
          <w:t xml:space="preserve"> </w:t>
        </w:r>
      </w:ins>
      <w:r w:rsidR="000901D6">
        <w:rPr>
          <w:rFonts w:ascii="Arial" w:hAnsi="Arial" w:cs="Arial"/>
          <w:color w:val="000000" w:themeColor="text1"/>
        </w:rPr>
        <w:fldChar w:fldCharType="begin"/>
      </w:r>
      <w:r w:rsidR="000901D6">
        <w:rPr>
          <w:rFonts w:ascii="Arial" w:hAnsi="Arial" w:cs="Arial"/>
          <w:color w:val="000000" w:themeColor="text1"/>
        </w:rPr>
        <w:instrText xml:space="preserve"> ADDIN ZOTERO_ITEM CSL_CITATION {"citationID":"JgXLyuXJ","properties":{"formattedCitation":"(Maeder et al., 2002)","plainCitation":"(Maeder et al., 2002)","noteIndex":0},"citationItems":[{"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0901D6">
        <w:rPr>
          <w:rFonts w:ascii="Arial" w:hAnsi="Arial" w:cs="Arial"/>
          <w:color w:val="000000" w:themeColor="text1"/>
        </w:rPr>
        <w:fldChar w:fldCharType="separate"/>
      </w:r>
      <w:r w:rsidR="000901D6">
        <w:rPr>
          <w:rFonts w:ascii="Arial" w:hAnsi="Arial" w:cs="Arial"/>
          <w:noProof/>
          <w:color w:val="000000" w:themeColor="text1"/>
        </w:rPr>
        <w:t>(Maeder et al., 2002)</w:t>
      </w:r>
      <w:r w:rsidR="000901D6">
        <w:rPr>
          <w:rFonts w:ascii="Arial" w:hAnsi="Arial" w:cs="Arial"/>
          <w:color w:val="000000" w:themeColor="text1"/>
        </w:rPr>
        <w:fldChar w:fldCharType="end"/>
      </w:r>
      <w:del w:id="240" w:author="Ari Fina Bintarti" w:date="2024-05-24T13:29:00Z">
        <w:r w:rsidR="009A6DA1" w:rsidRPr="000901D6" w:rsidDel="009A6DA1">
          <w:rPr>
            <w:rFonts w:ascii="Arial" w:hAnsi="Arial" w:cs="Arial"/>
            <w:color w:val="000000" w:themeColor="text1"/>
          </w:rPr>
          <w:fldChar w:fldCharType="begin"/>
        </w:r>
        <w:r w:rsidR="009A6DA1" w:rsidRPr="000901D6" w:rsidDel="009A6DA1">
          <w:rPr>
            <w:rFonts w:ascii="Arial" w:hAnsi="Arial" w:cs="Arial"/>
            <w:color w:val="000000" w:themeColor="text1"/>
          </w:rPr>
          <w:delInstrText xml:space="preserve"> ADDIN ZOTERO_ITEM CSL_CITATION {"citationID":"Q02djY4H","properties":{"formattedCitation":"(M. Hartmann et al., 2015a; Maeder et al., 2002)","plainCitation":"(M. Hartmann et al., 2015a; Maeder et al., 2002)","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delInstrText>
        </w:r>
        <w:r w:rsidR="009A6DA1" w:rsidRPr="000901D6" w:rsidDel="009A6DA1">
          <w:rPr>
            <w:rFonts w:ascii="Arial" w:hAnsi="Arial" w:cs="Arial"/>
            <w:color w:val="000000" w:themeColor="text1"/>
          </w:rPr>
          <w:fldChar w:fldCharType="separate"/>
        </w:r>
        <w:r w:rsidR="009A6DA1" w:rsidRPr="000901D6" w:rsidDel="009A6DA1">
          <w:rPr>
            <w:rFonts w:ascii="Arial" w:hAnsi="Arial" w:cs="Arial"/>
            <w:noProof/>
            <w:color w:val="000000" w:themeColor="text1"/>
          </w:rPr>
          <w:delText>(M. Hartmann et al., 2015a; Maeder et al., 2002)</w:delText>
        </w:r>
        <w:r w:rsidR="009A6DA1" w:rsidRPr="000901D6" w:rsidDel="009A6DA1">
          <w:rPr>
            <w:rFonts w:ascii="Arial" w:hAnsi="Arial" w:cs="Arial"/>
            <w:color w:val="000000" w:themeColor="text1"/>
          </w:rPr>
          <w:fldChar w:fldCharType="end"/>
        </w:r>
      </w:del>
      <w:del w:id="241" w:author="Ari Fina Bintarti" w:date="2024-05-24T13:26:00Z">
        <w:r w:rsidR="009A6DA1" w:rsidRPr="000901D6" w:rsidDel="009A6DA1">
          <w:rPr>
            <w:rFonts w:ascii="Arial" w:hAnsi="Arial" w:cs="Arial"/>
            <w:color w:val="000000" w:themeColor="text1"/>
          </w:rPr>
          <w:fldChar w:fldCharType="begin"/>
        </w:r>
        <w:r w:rsidR="009A6DA1" w:rsidRPr="000901D6" w:rsidDel="009A6DA1">
          <w:rPr>
            <w:rFonts w:ascii="Arial" w:hAnsi="Arial" w:cs="Arial"/>
            <w:color w:val="000000" w:themeColor="text1"/>
          </w:rPr>
          <w:delInstrText xml:space="preserve"> ADDIN ZOTERO_ITEM CSL_CITATION {"citationID":"Wc286Os8","properties":{"formattedCitation":"(M. Hartmann et al., 2015a; Maeder et al., 2002a)","plainCitation":"(M. Hartmann et al., 2015a; Maeder et al., 2002a)","noteIndex":0},"citationItems":[{"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delInstrText>
        </w:r>
        <w:r w:rsidR="009A6DA1" w:rsidRPr="000901D6" w:rsidDel="009A6DA1">
          <w:rPr>
            <w:rFonts w:ascii="Arial" w:hAnsi="Arial" w:cs="Arial"/>
            <w:color w:val="000000" w:themeColor="text1"/>
          </w:rPr>
          <w:fldChar w:fldCharType="separate"/>
        </w:r>
        <w:r w:rsidR="009A6DA1" w:rsidRPr="000901D6" w:rsidDel="009A6DA1">
          <w:rPr>
            <w:rFonts w:ascii="Arial" w:hAnsi="Arial" w:cs="Arial"/>
            <w:noProof/>
            <w:color w:val="000000" w:themeColor="text1"/>
          </w:rPr>
          <w:delText>(M. Hartmann et al., 2015a; Maeder et al., 2002a)</w:delText>
        </w:r>
        <w:r w:rsidR="009A6DA1" w:rsidRPr="000901D6" w:rsidDel="009A6DA1">
          <w:rPr>
            <w:rFonts w:ascii="Arial" w:hAnsi="Arial" w:cs="Arial"/>
            <w:color w:val="000000" w:themeColor="text1"/>
          </w:rPr>
          <w:fldChar w:fldCharType="end"/>
        </w:r>
      </w:del>
      <w:del w:id="242" w:author="Ari Fina Bintarti" w:date="2024-05-24T13:24:00Z">
        <w:r w:rsidR="00B65FE7" w:rsidRPr="000901D6" w:rsidDel="009A6DA1">
          <w:rPr>
            <w:rFonts w:ascii="Arial" w:hAnsi="Arial" w:cs="Arial"/>
            <w:color w:val="000000" w:themeColor="text1"/>
          </w:rPr>
          <w:delText xml:space="preserve"> </w:delText>
        </w:r>
        <w:r w:rsidR="00AC6FA1" w:rsidRPr="000901D6" w:rsidDel="009A6DA1">
          <w:rPr>
            <w:rFonts w:ascii="Arial" w:hAnsi="Arial" w:cs="Arial"/>
            <w:color w:val="000000" w:themeColor="text1"/>
          </w:rPr>
          <w:fldChar w:fldCharType="begin"/>
        </w:r>
        <w:r w:rsidR="009A6DA1" w:rsidRPr="000901D6" w:rsidDel="009A6DA1">
          <w:rPr>
            <w:rFonts w:ascii="Arial" w:hAnsi="Arial" w:cs="Arial"/>
            <w:color w:val="000000" w:themeColor="text1"/>
          </w:rPr>
          <w:delInstrText xml:space="preserve"> ADDIN ZOTERO_ITEM CSL_CITATION {"citationID":"KEYkeY1u","properties":{"formattedCitation":"(M. Hartmann et al., 2015b; Maeder et al., 2002b)","plainCitation":"(M. Hartmann et al., 2015b; Maeder et al., 2002b)","noteIndex":0},"citationItems":[{"id":"KsWl1THP/sIMHbX7L","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KsWl1THP/0r6iWjQJ","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delInstrText>
        </w:r>
        <w:r w:rsidR="00AC6FA1" w:rsidRPr="000901D6" w:rsidDel="009A6DA1">
          <w:rPr>
            <w:rFonts w:ascii="Arial" w:hAnsi="Arial" w:cs="Arial"/>
            <w:color w:val="000000" w:themeColor="text1"/>
          </w:rPr>
          <w:fldChar w:fldCharType="separate"/>
        </w:r>
        <w:r w:rsidR="009A6DA1" w:rsidRPr="000901D6" w:rsidDel="009A6DA1">
          <w:rPr>
            <w:rFonts w:ascii="Arial" w:hAnsi="Arial" w:cs="Arial"/>
          </w:rPr>
          <w:delText>(M. Hartmann et al., 2015b; Maeder et al., 2002b)</w:delText>
        </w:r>
        <w:r w:rsidR="00AC6FA1" w:rsidRPr="000901D6" w:rsidDel="009A6DA1">
          <w:rPr>
            <w:rFonts w:ascii="Arial" w:hAnsi="Arial" w:cs="Arial"/>
            <w:color w:val="000000" w:themeColor="text1"/>
          </w:rPr>
          <w:fldChar w:fldCharType="end"/>
        </w:r>
      </w:del>
      <w:r w:rsidRPr="000901D6">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w:t>
      </w:r>
      <w:ins w:id="243" w:author="Ari Fina Bintarti" w:date="2024-05-24T14:12:00Z">
        <w:r w:rsidR="000901D6">
          <w:rPr>
            <w:rFonts w:ascii="Arial" w:hAnsi="Arial" w:cs="Arial"/>
            <w:color w:val="000000" w:themeColor="text1"/>
          </w:rPr>
          <w:t xml:space="preserve"> </w:t>
        </w:r>
      </w:ins>
      <w:r w:rsidR="00B22B85">
        <w:rPr>
          <w:rFonts w:ascii="Arial" w:hAnsi="Arial" w:cs="Arial"/>
          <w:color w:val="000000" w:themeColor="text1"/>
        </w:rPr>
        <w:fldChar w:fldCharType="begin"/>
      </w:r>
      <w:r w:rsidR="00B22B85">
        <w:rPr>
          <w:rFonts w:ascii="Arial" w:hAnsi="Arial" w:cs="Arial"/>
          <w:color w:val="000000" w:themeColor="text1"/>
        </w:rPr>
        <w:instrText xml:space="preserve"> ADDIN ZOTERO_ITEM CSL_CITATION {"citationID":"1ybivjGc","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B22B85">
        <w:rPr>
          <w:rFonts w:ascii="Arial" w:hAnsi="Arial" w:cs="Arial"/>
          <w:color w:val="000000" w:themeColor="text1"/>
        </w:rPr>
        <w:fldChar w:fldCharType="separate"/>
      </w:r>
      <w:r w:rsidR="00B22B85">
        <w:rPr>
          <w:rFonts w:ascii="Arial" w:hAnsi="Arial" w:cs="Arial"/>
          <w:noProof/>
          <w:color w:val="000000" w:themeColor="text1"/>
        </w:rPr>
        <w:t>(Kost et al., 2024)</w:t>
      </w:r>
      <w:r w:rsidR="00B22B85">
        <w:rPr>
          <w:rFonts w:ascii="Arial" w:hAnsi="Arial" w:cs="Arial"/>
          <w:color w:val="000000" w:themeColor="text1"/>
        </w:rPr>
        <w:fldChar w:fldCharType="end"/>
      </w:r>
      <w:del w:id="244" w:author="Ari Fina Bintarti" w:date="2024-05-24T14:13:00Z">
        <w:r w:rsidR="00DE2B17" w:rsidRPr="00157A05" w:rsidDel="00B22B85">
          <w:rPr>
            <w:rFonts w:ascii="Arial" w:hAnsi="Arial" w:cs="Arial"/>
            <w:color w:val="000000" w:themeColor="text1"/>
          </w:rPr>
          <w:delText xml:space="preserve"> </w:delText>
        </w:r>
        <w:r w:rsidR="008C28FA" w:rsidRPr="00157A05" w:rsidDel="00B22B85">
          <w:rPr>
            <w:rFonts w:ascii="Arial" w:hAnsi="Arial" w:cs="Arial"/>
            <w:color w:val="000000" w:themeColor="text1"/>
          </w:rPr>
          <w:fldChar w:fldCharType="begin"/>
        </w:r>
        <w:r w:rsidR="006B00FF" w:rsidDel="00B22B85">
          <w:rPr>
            <w:rFonts w:ascii="Arial" w:hAnsi="Arial" w:cs="Arial"/>
            <w:color w:val="000000" w:themeColor="text1"/>
          </w:rPr>
          <w:delInstrText xml:space="preserve"> ADDIN ZOTERO_ITEM CSL_CITATION {"citationID":"ZWTSqlgR","properties":{"formattedCitation":"(M. Hartmann et al., 2015b)","plainCitation":"(M. Hartmann et al., 2015b)","dontUpdate":true,"noteIndex":0},"citationItems":[{"id":"KsWl1THP/sIMHbX7L","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delInstrText>
        </w:r>
        <w:r w:rsidR="008C28FA" w:rsidRPr="00157A05" w:rsidDel="00B22B85">
          <w:rPr>
            <w:rFonts w:ascii="Arial" w:hAnsi="Arial" w:cs="Arial"/>
            <w:color w:val="000000" w:themeColor="text1"/>
          </w:rPr>
          <w:fldChar w:fldCharType="separate"/>
        </w:r>
      </w:del>
      <w:del w:id="245" w:author="Ari Fina Bintarti" w:date="2024-05-24T13:26:00Z">
        <w:r w:rsidR="00D45640" w:rsidDel="009A6DA1">
          <w:rPr>
            <w:rFonts w:ascii="Arial" w:hAnsi="Arial" w:cs="Arial"/>
          </w:rPr>
          <w:delText>(M. Hartmann et al., 2015b)</w:delText>
        </w:r>
      </w:del>
      <w:del w:id="246" w:author="Ari Fina Bintarti" w:date="2024-05-24T14:13:00Z">
        <w:r w:rsidR="008C28FA" w:rsidRPr="00157A05" w:rsidDel="00B22B85">
          <w:rPr>
            <w:rFonts w:ascii="Arial" w:hAnsi="Arial" w:cs="Arial"/>
            <w:color w:val="000000" w:themeColor="text1"/>
          </w:rPr>
          <w:fldChar w:fldCharType="end"/>
        </w:r>
      </w:del>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460C57">
        <w:rPr>
          <w:rFonts w:ascii="Arial" w:hAnsi="Arial" w:cs="Arial"/>
          <w:color w:val="000000" w:themeColor="text1"/>
        </w:rPr>
        <w:t xml:space="preserve">the </w:t>
      </w:r>
      <w:r w:rsidR="003A57A3" w:rsidRPr="00157A05">
        <w:rPr>
          <w:rFonts w:ascii="Arial" w:hAnsi="Arial" w:cs="Arial"/>
          <w:color w:val="000000" w:themeColor="text1"/>
        </w:rPr>
        <w:t>3</w:t>
      </w:r>
      <w:r w:rsidR="00CB2DF6" w:rsidRPr="00157A05">
        <w:rPr>
          <w:rFonts w:ascii="Arial" w:hAnsi="Arial" w:cs="Arial"/>
          <w:color w:val="000000" w:themeColor="text1"/>
        </w:rPr>
        <w:t xml:space="preserve"> </w:t>
      </w:r>
      <w:r w:rsidR="002F5135">
        <w:rPr>
          <w:rFonts w:ascii="Arial" w:hAnsi="Arial" w:cs="Arial"/>
          <w:color w:val="000000" w:themeColor="text1"/>
        </w:rPr>
        <w:t>types</w:t>
      </w:r>
      <w:r w:rsidR="002F5135" w:rsidRPr="00157A05">
        <w:rPr>
          <w:rFonts w:ascii="Arial" w:hAnsi="Arial" w:cs="Arial"/>
          <w:color w:val="000000" w:themeColor="text1"/>
        </w:rPr>
        <w:t xml:space="preserve"> </w:t>
      </w:r>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r w:rsidR="00460C57">
        <w:rPr>
          <w:rFonts w:ascii="Arial" w:hAnsi="Arial" w:cs="Arial"/>
          <w:color w:val="000000" w:themeColor="text1"/>
        </w:rPr>
        <w:t>water content</w:t>
      </w:r>
      <w:r w:rsidR="00460C57" w:rsidRPr="00157A05">
        <w:rPr>
          <w:rFonts w:ascii="Arial" w:hAnsi="Arial" w:cs="Arial"/>
          <w:color w:val="000000" w:themeColor="text1"/>
        </w:rPr>
        <w:t xml:space="preserve"> </w:t>
      </w:r>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w:t>
      </w:r>
      <w:r w:rsidR="003A57A3" w:rsidRPr="00157A05">
        <w:rPr>
          <w:rFonts w:ascii="Arial" w:hAnsi="Arial" w:cs="Arial"/>
          <w:color w:val="000000" w:themeColor="text1"/>
        </w:rPr>
        <w:lastRenderedPageBreak/>
        <w:t xml:space="preserve">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t>
      </w:r>
      <w:r w:rsidR="00A17315" w:rsidRPr="00453817">
        <w:rPr>
          <w:rFonts w:ascii="Arial" w:hAnsi="Arial" w:cs="Arial"/>
          <w:i/>
          <w:iCs/>
          <w:color w:val="000000" w:themeColor="text1"/>
        </w:rPr>
        <w:t>Triticum aestivum</w:t>
      </w:r>
      <w:r w:rsidR="00A17315">
        <w:rPr>
          <w:rFonts w:ascii="Arial" w:hAnsi="Arial" w:cs="Arial"/>
          <w:color w:val="000000" w:themeColor="text1"/>
        </w:rPr>
        <w:t xml:space="preserve"> L. cv. “</w:t>
      </w:r>
      <w:r w:rsidR="00DE58BB" w:rsidRPr="00157A05">
        <w:rPr>
          <w:rFonts w:ascii="Arial" w:hAnsi="Arial" w:cs="Arial"/>
          <w:color w:val="000000" w:themeColor="text1"/>
        </w:rPr>
        <w:t>Wiwa</w:t>
      </w:r>
      <w:r w:rsidR="00A17315">
        <w:rPr>
          <w:rFonts w:ascii="Arial" w:hAnsi="Arial" w:cs="Arial"/>
          <w:color w:val="000000" w:themeColor="text1"/>
        </w:rPr>
        <w:t>“</w:t>
      </w:r>
      <w:r w:rsidR="00DE58BB" w:rsidRPr="00157A05">
        <w:rPr>
          <w:rFonts w:ascii="Arial" w:hAnsi="Arial" w:cs="Arial"/>
          <w:color w:val="000000" w:themeColor="text1"/>
        </w:rPr>
        <w:t>)</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r w:rsidR="00F970F3">
        <w:rPr>
          <w:rFonts w:ascii="Arial" w:hAnsi="Arial" w:cs="Arial"/>
          <w:color w:val="000000" w:themeColor="text1"/>
        </w:rPr>
        <w:t>in</w:t>
      </w:r>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r w:rsidR="00112B9B">
        <w:rPr>
          <w:rFonts w:ascii="Arial" w:hAnsi="Arial" w:cs="Arial"/>
          <w:color w:val="000000" w:themeColor="text1"/>
        </w:rPr>
        <w:t>.</w:t>
      </w:r>
    </w:p>
    <w:p w14:paraId="07CE2946" w14:textId="77777777" w:rsidR="000A085A" w:rsidRPr="00157A05" w:rsidRDefault="000A085A">
      <w:pPr>
        <w:spacing w:after="0" w:line="480" w:lineRule="auto"/>
        <w:ind w:firstLine="360"/>
        <w:jc w:val="both"/>
        <w:rPr>
          <w:ins w:id="247" w:author="Ari Fina Bintarti" w:date="2024-05-24T09:58:00Z"/>
          <w:rFonts w:ascii="Arial" w:hAnsi="Arial" w:cs="Arial"/>
          <w:color w:val="000000" w:themeColor="text1"/>
        </w:rPr>
        <w:pPrChange w:id="248" w:author="Ari Fina Bintarti" w:date="2024-05-24T09:57:00Z">
          <w:pPr>
            <w:spacing w:after="0" w:line="480" w:lineRule="auto"/>
            <w:jc w:val="both"/>
          </w:pPr>
        </w:pPrChange>
      </w:pPr>
    </w:p>
    <w:p w14:paraId="5D23EDEA" w14:textId="1F2CC089" w:rsidR="00C7527D" w:rsidRPr="00157A05" w:rsidRDefault="00590839">
      <w:pPr>
        <w:spacing w:after="0" w:line="480" w:lineRule="auto"/>
        <w:ind w:firstLine="360"/>
        <w:jc w:val="both"/>
        <w:rPr>
          <w:rFonts w:ascii="Arial" w:hAnsi="Arial" w:cs="Arial"/>
          <w:color w:val="000000" w:themeColor="text1"/>
        </w:rPr>
        <w:pPrChange w:id="249" w:author="Ari Fina Bintarti" w:date="2024-05-24T09:58:00Z">
          <w:pPr>
            <w:spacing w:after="0" w:line="480" w:lineRule="auto"/>
            <w:ind w:firstLine="720"/>
            <w:jc w:val="both"/>
          </w:pPr>
        </w:pPrChange>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M6IjNWrs","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r w:rsidR="008C0FEF">
        <w:rPr>
          <w:rFonts w:ascii="Arial" w:hAnsi="Arial" w:cs="Arial"/>
          <w:color w:val="000000" w:themeColor="text1"/>
        </w:rPr>
        <w:t>.</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D07252">
        <w:rPr>
          <w:rFonts w:ascii="Arial" w:hAnsi="Arial" w:cs="Arial"/>
          <w:color w:val="000000" w:themeColor="text1"/>
        </w:rPr>
        <w:t>on</w:t>
      </w:r>
      <w:r w:rsidR="00940820" w:rsidRPr="00157A05">
        <w:rPr>
          <w:rFonts w:ascii="Arial" w:hAnsi="Arial" w:cs="Arial"/>
          <w:color w:val="000000" w:themeColor="text1"/>
        </w:rPr>
        <w:t xml:space="preserve"> </w:t>
      </w:r>
      <w:r w:rsidR="00EE384C" w:rsidRPr="00157A05">
        <w:rPr>
          <w:rFonts w:ascii="Arial" w:hAnsi="Arial" w:cs="Arial"/>
          <w:color w:val="000000" w:themeColor="text1"/>
        </w:rPr>
        <w:t>September</w:t>
      </w:r>
      <w:r w:rsidR="00D07252">
        <w:rPr>
          <w:rFonts w:ascii="Arial" w:hAnsi="Arial" w:cs="Arial"/>
          <w:color w:val="000000" w:themeColor="text1"/>
        </w:rPr>
        <w:t xml:space="preserve"> 13</w:t>
      </w:r>
      <w:r w:rsidR="00D07252" w:rsidRPr="00453817">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D07252">
        <w:rPr>
          <w:rFonts w:ascii="Arial" w:hAnsi="Arial" w:cs="Arial"/>
          <w:color w:val="000000" w:themeColor="text1"/>
        </w:rPr>
        <w:fldChar w:fldCharType="begin"/>
      </w:r>
      <w:r w:rsidR="00D07252">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Pr>
          <w:rFonts w:ascii="Arial" w:hAnsi="Arial" w:cs="Arial"/>
          <w:color w:val="000000" w:themeColor="text1"/>
        </w:rPr>
        <w:fldChar w:fldCharType="separate"/>
      </w:r>
      <w:r w:rsidR="00D07252">
        <w:rPr>
          <w:rFonts w:ascii="Arial" w:hAnsi="Arial" w:cs="Arial"/>
          <w:noProof/>
          <w:color w:val="000000" w:themeColor="text1"/>
        </w:rPr>
        <w:t>(Kost et al., 2024)</w:t>
      </w:r>
      <w:r w:rsidR="00D07252">
        <w:rPr>
          <w:rFonts w:ascii="Arial" w:hAnsi="Arial" w:cs="Arial"/>
          <w:color w:val="000000" w:themeColor="text1"/>
        </w:rPr>
        <w:fldChar w:fldCharType="end"/>
      </w:r>
      <w:r w:rsidR="00D07252">
        <w:rPr>
          <w:rFonts w:ascii="Arial" w:hAnsi="Arial" w:cs="Arial"/>
          <w:color w:val="000000" w:themeColor="text1"/>
        </w:rPr>
        <w:t>.</w:t>
      </w:r>
    </w:p>
    <w:p w14:paraId="4ED5E8EF" w14:textId="77777777" w:rsidR="00772852" w:rsidRPr="00157A05" w:rsidRDefault="00772852" w:rsidP="00453817">
      <w:pPr>
        <w:spacing w:after="0" w:line="480" w:lineRule="auto"/>
        <w:jc w:val="both"/>
        <w:rPr>
          <w:rFonts w:ascii="Arial" w:hAnsi="Arial" w:cs="Arial"/>
          <w:color w:val="000000" w:themeColor="text1"/>
        </w:rPr>
      </w:pPr>
    </w:p>
    <w:p w14:paraId="7F55FB5A" w14:textId="57256047" w:rsidR="00257173" w:rsidRDefault="000873E2" w:rsidP="000A085A">
      <w:pPr>
        <w:pStyle w:val="ListParagraph"/>
        <w:numPr>
          <w:ilvl w:val="1"/>
          <w:numId w:val="15"/>
        </w:numPr>
        <w:spacing w:line="480" w:lineRule="auto"/>
        <w:ind w:left="540" w:hanging="540"/>
        <w:jc w:val="both"/>
        <w:rPr>
          <w:ins w:id="250" w:author="Ari Fina Bintarti" w:date="2024-05-24T09:58:00Z"/>
          <w:rFonts w:ascii="Arial" w:hAnsi="Arial" w:cs="Arial"/>
          <w:i/>
          <w:iCs/>
        </w:rPr>
      </w:pPr>
      <w:r w:rsidRPr="000A085A">
        <w:rPr>
          <w:rFonts w:ascii="Arial" w:hAnsi="Arial" w:cs="Arial"/>
          <w:i/>
          <w:iCs/>
          <w:rPrChange w:id="251" w:author="Ari Fina Bintarti" w:date="2024-05-24T09:58:00Z">
            <w:rPr/>
          </w:rPrChange>
        </w:rPr>
        <w:t>Amplicon libraries preparation</w:t>
      </w:r>
      <w:r w:rsidR="00257173" w:rsidRPr="000A085A">
        <w:rPr>
          <w:rFonts w:ascii="Arial" w:hAnsi="Arial" w:cs="Arial"/>
          <w:i/>
          <w:iCs/>
          <w:rPrChange w:id="252" w:author="Ari Fina Bintarti" w:date="2024-05-24T09:58:00Z">
            <w:rPr/>
          </w:rPrChange>
        </w:rPr>
        <w:t xml:space="preserve"> and sequencing</w:t>
      </w:r>
      <w:r w:rsidR="00FB3695" w:rsidRPr="000A085A">
        <w:rPr>
          <w:rFonts w:ascii="Arial" w:hAnsi="Arial" w:cs="Arial"/>
          <w:i/>
          <w:iCs/>
          <w:rPrChange w:id="253" w:author="Ari Fina Bintarti" w:date="2024-05-24T09:58:00Z">
            <w:rPr/>
          </w:rPrChange>
        </w:rPr>
        <w:t xml:space="preserve"> of </w:t>
      </w:r>
      <w:r w:rsidR="00FB3695" w:rsidRPr="000A085A">
        <w:rPr>
          <w:rFonts w:ascii="Arial" w:hAnsi="Arial" w:cs="Arial"/>
          <w:i/>
          <w:iCs/>
          <w:rPrChange w:id="254" w:author="Ari Fina Bintarti" w:date="2024-05-24T09:58:00Z">
            <w:rPr>
              <w:i/>
              <w:iCs/>
            </w:rPr>
          </w:rPrChange>
        </w:rPr>
        <w:t>amoA</w:t>
      </w:r>
      <w:r w:rsidR="00FB3695" w:rsidRPr="000A085A">
        <w:rPr>
          <w:rFonts w:ascii="Arial" w:hAnsi="Arial" w:cs="Arial"/>
          <w:i/>
          <w:iCs/>
          <w:rPrChange w:id="255" w:author="Ari Fina Bintarti" w:date="2024-05-24T09:58:00Z">
            <w:rPr/>
          </w:rPrChange>
        </w:rPr>
        <w:t xml:space="preserve"> genes</w:t>
      </w:r>
    </w:p>
    <w:p w14:paraId="447BE68A" w14:textId="77777777" w:rsidR="000A085A" w:rsidRPr="000A085A" w:rsidRDefault="000A085A">
      <w:pPr>
        <w:pStyle w:val="ListParagraph"/>
        <w:spacing w:line="480" w:lineRule="auto"/>
        <w:ind w:left="540"/>
        <w:jc w:val="both"/>
        <w:rPr>
          <w:rFonts w:ascii="Arial" w:hAnsi="Arial" w:cs="Arial"/>
          <w:i/>
          <w:iCs/>
          <w:rPrChange w:id="256" w:author="Ari Fina Bintarti" w:date="2024-05-24T09:58:00Z">
            <w:rPr/>
          </w:rPrChange>
        </w:rPr>
        <w:pPrChange w:id="257" w:author="Ari Fina Bintarti" w:date="2024-05-24T09:58:00Z">
          <w:pPr>
            <w:spacing w:after="0" w:line="480" w:lineRule="auto"/>
            <w:jc w:val="both"/>
          </w:pPr>
        </w:pPrChange>
      </w:pPr>
    </w:p>
    <w:p w14:paraId="2098A66E" w14:textId="0781143D" w:rsidR="005E5426" w:rsidDel="000A085A" w:rsidRDefault="00257173" w:rsidP="000A085A">
      <w:pPr>
        <w:spacing w:after="0" w:line="480" w:lineRule="auto"/>
        <w:ind w:firstLine="360"/>
        <w:jc w:val="both"/>
        <w:rPr>
          <w:del w:id="258" w:author="Ari Fina Bintarti" w:date="2024-05-24T09:59:00Z"/>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 xml:space="preserve">using DNeasy ® PowerSoil Pro Kit (Qiagen, Hilden, Germany) according to the manufacturer’s protocol from 0.25g homogenized </w:t>
      </w:r>
      <w:r w:rsidR="00414BAC" w:rsidRPr="00157A05">
        <w:rPr>
          <w:rFonts w:ascii="Arial" w:hAnsi="Arial" w:cs="Arial"/>
          <w:color w:val="000000" w:themeColor="text1"/>
        </w:rPr>
        <w:lastRenderedPageBreak/>
        <w:t>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375151">
        <w:rPr>
          <w:rFonts w:ascii="Arial" w:hAnsi="Arial" w:cs="Arial"/>
          <w:color w:val="000000" w:themeColor="text1"/>
        </w:rPr>
        <w:instrText xml:space="preserve"> ADDIN ZOTERO_ITEM CSL_CITATION {"citationID":"EG0nk2bF","properties":{"formattedCitation":"(Rotthauwe et al., 1997)","plainCitation":"(Rotthauwe et al., 1997)","noteIndex":0},"citationItems":[{"id":"KsWl1THP/UkyrxuLj","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375151">
        <w:rPr>
          <w:rFonts w:ascii="Arial" w:hAnsi="Arial" w:cs="Arial"/>
          <w:color w:val="000000" w:themeColor="text1"/>
        </w:rPr>
        <w:instrText xml:space="preserve"> ADDIN ZOTERO_ITEM CSL_CITATION {"citationID":"Qx6nsWcg","properties":{"formattedCitation":"(Tourna et al., 2008)","plainCitation":"(Tourna et al., 2008)","noteIndex":0},"citationItems":[{"id":"KsWl1THP/kI5Zw58B","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0657EEAD" w14:textId="77777777" w:rsidR="000A085A" w:rsidRPr="00157A05" w:rsidRDefault="000A085A">
      <w:pPr>
        <w:spacing w:after="0" w:line="480" w:lineRule="auto"/>
        <w:ind w:firstLine="360"/>
        <w:jc w:val="both"/>
        <w:rPr>
          <w:ins w:id="259" w:author="Ari Fina Bintarti" w:date="2024-05-24T09:59:00Z"/>
          <w:rFonts w:ascii="Arial" w:hAnsi="Arial" w:cs="Arial"/>
          <w:color w:val="000000" w:themeColor="text1"/>
        </w:rPr>
        <w:pPrChange w:id="260" w:author="Ari Fina Bintarti" w:date="2024-05-24T09:59:00Z">
          <w:pPr>
            <w:spacing w:after="0" w:line="480" w:lineRule="auto"/>
            <w:jc w:val="both"/>
          </w:pPr>
        </w:pPrChange>
      </w:pPr>
    </w:p>
    <w:p w14:paraId="1B3591D2" w14:textId="29C10B4B" w:rsidR="00547965" w:rsidRPr="00157A05" w:rsidRDefault="00156712">
      <w:pPr>
        <w:spacing w:after="0" w:line="480" w:lineRule="auto"/>
        <w:ind w:firstLine="360"/>
        <w:jc w:val="both"/>
        <w:rPr>
          <w:rFonts w:ascii="Arial" w:hAnsi="Arial" w:cs="Arial"/>
        </w:rPr>
        <w:pPrChange w:id="261" w:author="Ari Fina Bintarti" w:date="2024-05-24T09:59:00Z">
          <w:pPr>
            <w:spacing w:after="0" w:line="480" w:lineRule="auto"/>
            <w:ind w:firstLine="720"/>
            <w:jc w:val="both"/>
          </w:pPr>
        </w:pPrChange>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D35992">
        <w:rPr>
          <w:rFonts w:ascii="Arial" w:hAnsi="Arial" w:cs="Arial"/>
          <w:color w:val="000000" w:themeColor="text1"/>
        </w:rPr>
        <w:fldChar w:fldCharType="begin"/>
      </w:r>
      <w:r w:rsidR="00375151" w:rsidRPr="00D35992">
        <w:rPr>
          <w:rFonts w:ascii="Arial" w:hAnsi="Arial" w:cs="Arial"/>
          <w:color w:val="000000" w:themeColor="text1"/>
        </w:rPr>
        <w:instrText xml:space="preserve"> ADDIN ZOTERO_ITEM CSL_CITATION {"citationID":"7Wk3dbij","properties":{"formattedCitation":"(Z. Zhao et al., 2019)","plainCitation":"(Z. Zhao et al., 2019)","noteIndex":0},"citationItems":[{"id":"KsWl1THP/VbsSYGkh","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D35992">
        <w:rPr>
          <w:rFonts w:ascii="Arial" w:hAnsi="Arial" w:cs="Arial"/>
          <w:color w:val="000000" w:themeColor="text1"/>
        </w:rPr>
        <w:fldChar w:fldCharType="separate"/>
      </w:r>
      <w:r w:rsidR="009B519C" w:rsidRPr="00D35992">
        <w:rPr>
          <w:rFonts w:ascii="Arial" w:hAnsi="Arial" w:cs="Arial"/>
        </w:rPr>
        <w:t>(</w:t>
      </w:r>
      <w:r w:rsidR="009B519C" w:rsidRPr="00D35992">
        <w:rPr>
          <w:rFonts w:ascii="Arial" w:hAnsi="Arial" w:cs="Arial"/>
          <w:rPrChange w:id="262" w:author="Ari Fina Bintarti" w:date="2024-05-24T14:13:00Z">
            <w:rPr>
              <w:rFonts w:ascii="Arial" w:hAnsi="Arial" w:cs="Arial"/>
              <w:highlight w:val="yellow"/>
            </w:rPr>
          </w:rPrChange>
        </w:rPr>
        <w:t>Z.</w:t>
      </w:r>
      <w:r w:rsidR="009B519C" w:rsidRPr="00D35992">
        <w:rPr>
          <w:rFonts w:ascii="Arial" w:hAnsi="Arial" w:cs="Arial"/>
        </w:rPr>
        <w:t xml:space="preserve"> Zhao et al., 2019)</w:t>
      </w:r>
      <w:r w:rsidR="00C54C45" w:rsidRPr="00D35992">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w:t>
      </w:r>
      <w:r w:rsidR="00484441" w:rsidRPr="00157A05">
        <w:rPr>
          <w:rFonts w:ascii="Arial" w:hAnsi="Arial" w:cs="Arial"/>
          <w:color w:val="000000" w:themeColor="text1"/>
        </w:rPr>
        <w:lastRenderedPageBreak/>
        <w:t>cleaned up using the Sequ</w:t>
      </w:r>
      <w:r w:rsidR="00DE75F1">
        <w:rPr>
          <w:rFonts w:ascii="Arial" w:hAnsi="Arial" w:cs="Arial"/>
          <w:color w:val="000000" w:themeColor="text1"/>
        </w:rPr>
        <w:t>a</w:t>
      </w:r>
      <w:r w:rsidR="00484441" w:rsidRPr="00157A05">
        <w:rPr>
          <w:rFonts w:ascii="Arial" w:hAnsi="Arial" w:cs="Arial"/>
          <w:color w:val="000000" w:themeColor="text1"/>
        </w:rPr>
        <w:t>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w:t>
      </w:r>
      <w:r w:rsidR="00DE75F1">
        <w:rPr>
          <w:rFonts w:ascii="Arial" w:hAnsi="Arial" w:cs="Arial"/>
          <w:color w:val="000000" w:themeColor="text1"/>
        </w:rPr>
        <w:t>a</w:t>
      </w:r>
      <w:r w:rsidR="00401A9A" w:rsidRPr="00157A05">
        <w:rPr>
          <w:rFonts w:ascii="Arial" w:hAnsi="Arial" w:cs="Arial"/>
          <w:color w:val="000000" w:themeColor="text1"/>
        </w:rPr>
        <w:t>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63031D">
      <w:pPr>
        <w:spacing w:after="0" w:line="480" w:lineRule="auto"/>
        <w:ind w:firstLine="720"/>
        <w:jc w:val="both"/>
        <w:rPr>
          <w:rFonts w:ascii="Arial" w:hAnsi="Arial" w:cs="Arial"/>
          <w:color w:val="000000" w:themeColor="text1"/>
        </w:rPr>
      </w:pPr>
    </w:p>
    <w:p w14:paraId="21D03C13" w14:textId="4000DDD1" w:rsidR="00A54115" w:rsidRDefault="007900E0" w:rsidP="00B87AC4">
      <w:pPr>
        <w:pStyle w:val="ListParagraph"/>
        <w:numPr>
          <w:ilvl w:val="1"/>
          <w:numId w:val="15"/>
        </w:numPr>
        <w:spacing w:line="480" w:lineRule="auto"/>
        <w:ind w:left="540" w:hanging="540"/>
        <w:jc w:val="both"/>
        <w:rPr>
          <w:ins w:id="263" w:author="Ari Fina Bintarti" w:date="2024-05-24T09:59:00Z"/>
          <w:rFonts w:ascii="Arial" w:hAnsi="Arial" w:cs="Arial"/>
        </w:rPr>
      </w:pPr>
      <w:r w:rsidRPr="000A085A">
        <w:rPr>
          <w:rFonts w:ascii="Arial" w:hAnsi="Arial" w:cs="Arial"/>
          <w:i/>
          <w:iCs/>
          <w:rPrChange w:id="264" w:author="Ari Fina Bintarti" w:date="2024-05-24T09:59:00Z">
            <w:rPr>
              <w:i/>
              <w:iCs/>
            </w:rPr>
          </w:rPrChange>
        </w:rPr>
        <w:t>amoA</w:t>
      </w:r>
      <w:r w:rsidRPr="000A085A">
        <w:rPr>
          <w:rFonts w:ascii="Arial" w:hAnsi="Arial" w:cs="Arial"/>
          <w:rPrChange w:id="265" w:author="Ari Fina Bintarti" w:date="2024-05-24T09:59:00Z">
            <w:rPr/>
          </w:rPrChange>
        </w:rPr>
        <w:t xml:space="preserve"> gene a</w:t>
      </w:r>
      <w:r w:rsidR="00A54115" w:rsidRPr="000A085A">
        <w:rPr>
          <w:rFonts w:ascii="Arial" w:hAnsi="Arial" w:cs="Arial"/>
          <w:rPrChange w:id="266" w:author="Ari Fina Bintarti" w:date="2024-05-24T09:59:00Z">
            <w:rPr/>
          </w:rPrChange>
        </w:rPr>
        <w:t>mplicon sequenc</w:t>
      </w:r>
      <w:r w:rsidR="000D5B16" w:rsidRPr="000A085A">
        <w:rPr>
          <w:rFonts w:ascii="Arial" w:hAnsi="Arial" w:cs="Arial"/>
          <w:rPrChange w:id="267" w:author="Ari Fina Bintarti" w:date="2024-05-24T09:59:00Z">
            <w:rPr/>
          </w:rPrChange>
        </w:rPr>
        <w:t>e</w:t>
      </w:r>
      <w:r w:rsidR="00A54115" w:rsidRPr="000A085A">
        <w:rPr>
          <w:rFonts w:ascii="Arial" w:hAnsi="Arial" w:cs="Arial"/>
          <w:rPrChange w:id="268" w:author="Ari Fina Bintarti" w:date="2024-05-24T09:59:00Z">
            <w:rPr/>
          </w:rPrChange>
        </w:rPr>
        <w:t xml:space="preserve"> analysis</w:t>
      </w:r>
    </w:p>
    <w:p w14:paraId="2DC9EB3F" w14:textId="77777777" w:rsidR="000A085A" w:rsidRPr="000A085A" w:rsidRDefault="000A085A">
      <w:pPr>
        <w:pStyle w:val="ListParagraph"/>
        <w:spacing w:line="480" w:lineRule="auto"/>
        <w:ind w:left="1080"/>
        <w:jc w:val="both"/>
        <w:rPr>
          <w:rFonts w:ascii="Arial" w:hAnsi="Arial" w:cs="Arial"/>
          <w:rPrChange w:id="269" w:author="Ari Fina Bintarti" w:date="2024-05-24T09:59:00Z">
            <w:rPr/>
          </w:rPrChange>
        </w:rPr>
        <w:pPrChange w:id="270" w:author="Ari Fina Bintarti" w:date="2024-05-24T09:59:00Z">
          <w:pPr>
            <w:spacing w:after="0" w:line="480" w:lineRule="auto"/>
            <w:jc w:val="both"/>
          </w:pPr>
        </w:pPrChange>
      </w:pPr>
    </w:p>
    <w:p w14:paraId="4C9D6604" w14:textId="733CA769" w:rsidR="0023608A" w:rsidRPr="00157A05" w:rsidRDefault="005512B1">
      <w:pPr>
        <w:spacing w:after="0" w:line="480" w:lineRule="auto"/>
        <w:ind w:firstLine="360"/>
        <w:jc w:val="both"/>
        <w:rPr>
          <w:rFonts w:ascii="Arial" w:hAnsi="Arial" w:cs="Arial"/>
          <w:lang w:val="fr-FR"/>
        </w:rPr>
        <w:pPrChange w:id="271" w:author="Ari Fina Bintarti" w:date="2024-05-24T09:59:00Z">
          <w:pPr>
            <w:spacing w:after="0" w:line="480" w:lineRule="auto"/>
            <w:jc w:val="both"/>
          </w:pPr>
        </w:pPrChange>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w:t>
      </w:r>
      <w:r>
        <w:fldChar w:fldCharType="begin"/>
      </w:r>
      <w:r>
        <w:instrText>HYPERLINK "https://github.com/miasungeunlee/AMOA-SEQ/tree/main"</w:instrText>
      </w:r>
      <w:r>
        <w:fldChar w:fldCharType="separate"/>
      </w:r>
      <w:r w:rsidR="00230937" w:rsidRPr="003B759B">
        <w:rPr>
          <w:rStyle w:val="Hyperlink"/>
          <w:rFonts w:ascii="Arial" w:hAnsi="Arial" w:cs="Arial"/>
        </w:rPr>
        <w:t>https://github.com/miasungeunlee/AMOA-SEQ/tree/main</w:t>
      </w:r>
      <w:r>
        <w:rPr>
          <w:rStyle w:val="Hyperlink"/>
          <w:rFonts w:ascii="Arial" w:hAnsi="Arial" w:cs="Arial"/>
        </w:rPr>
        <w:fldChar w:fldCharType="end"/>
      </w:r>
      <w:r w:rsidR="00B55676" w:rsidRPr="00157A05">
        <w:rPr>
          <w:rFonts w:ascii="Arial" w:hAnsi="Arial" w:cs="Arial"/>
        </w:rPr>
        <w:t>)</w:t>
      </w:r>
      <w:r w:rsidR="00230937">
        <w:rPr>
          <w:rFonts w:ascii="Arial" w:hAnsi="Arial" w:cs="Arial"/>
        </w:rPr>
        <w:t xml:space="preserve"> </w:t>
      </w:r>
      <w:r w:rsidR="00230937" w:rsidRPr="00FF01CD">
        <w:rPr>
          <w:rFonts w:ascii="Arial" w:hAnsi="Arial" w:cs="Arial"/>
        </w:rPr>
        <w:t>(Lee, 202</w:t>
      </w:r>
      <w:ins w:id="272" w:author="Ari Fina Bintarti" w:date="2024-05-24T16:34:00Z">
        <w:r w:rsidR="00C53298" w:rsidRPr="00FF01CD">
          <w:rPr>
            <w:rFonts w:ascii="Arial" w:hAnsi="Arial" w:cs="Arial"/>
            <w:rPrChange w:id="273" w:author="Ari Fina Bintarti" w:date="2024-05-24T16:43:00Z">
              <w:rPr>
                <w:rFonts w:ascii="Arial" w:hAnsi="Arial" w:cs="Arial"/>
                <w:highlight w:val="yellow"/>
              </w:rPr>
            </w:rPrChange>
          </w:rPr>
          <w:t>3</w:t>
        </w:r>
      </w:ins>
      <w:del w:id="274" w:author="Ari Fina Bintarti" w:date="2024-05-24T16:33:00Z">
        <w:r w:rsidR="00230937" w:rsidRPr="00FF01CD" w:rsidDel="00C53298">
          <w:rPr>
            <w:rFonts w:ascii="Arial" w:hAnsi="Arial" w:cs="Arial"/>
          </w:rPr>
          <w:delText>4</w:delText>
        </w:r>
      </w:del>
      <w:r w:rsidR="00230937" w:rsidRPr="00FF01CD">
        <w:rPr>
          <w:rFonts w:ascii="Arial" w:hAnsi="Arial" w:cs="Arial"/>
        </w:rPr>
        <w:t>)</w:t>
      </w:r>
      <w:r w:rsidR="00380ED5" w:rsidRPr="00FF01CD">
        <w:rPr>
          <w:rFonts w:ascii="Arial" w:hAnsi="Arial" w:cs="Arial"/>
        </w:rPr>
        <w:t>.</w:t>
      </w:r>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375151">
        <w:rPr>
          <w:rFonts w:ascii="Arial" w:hAnsi="Arial" w:cs="Arial"/>
        </w:rPr>
        <w:instrText xml:space="preserve"> ADDIN ZOTERO_ITEM CSL_CITATION {"citationID":"kqHPO7ob","properties":{"formattedCitation":"(Callahan et al., 2016)","plainCitation":"(Callahan et al., 2016)","noteIndex":0},"citationItems":[{"id":"KsWl1THP/hFqCVeo2","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375151">
        <w:rPr>
          <w:rFonts w:ascii="Arial" w:hAnsi="Arial" w:cs="Arial"/>
        </w:rPr>
        <w:instrText xml:space="preserve"> ADDIN ZOTERO_ITEM CSL_CITATION {"citationID":"3PZB0TJ5","properties":{"formattedCitation":"(Shen et al., 2016)","plainCitation":"(Shen et al., 2016)","noteIndex":0},"citationItems":[{"id":"KsWl1THP/3gPtsMdX","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w:t>
      </w:r>
      <w:r w:rsidR="00B7272D" w:rsidRPr="00157A05">
        <w:rPr>
          <w:rFonts w:ascii="Arial" w:hAnsi="Arial" w:cs="Arial"/>
        </w:rPr>
        <w:lastRenderedPageBreak/>
        <w:t xml:space="preserve">sets of the AMOA sequence database was performed using DIAMOND BLASTx </w:t>
      </w:r>
      <w:r w:rsidR="00B7272D" w:rsidRPr="00157A05">
        <w:rPr>
          <w:rFonts w:ascii="Arial" w:hAnsi="Arial" w:cs="Arial"/>
        </w:rPr>
        <w:fldChar w:fldCharType="begin"/>
      </w:r>
      <w:r w:rsidR="00375151">
        <w:rPr>
          <w:rFonts w:ascii="Arial" w:hAnsi="Arial" w:cs="Arial"/>
        </w:rPr>
        <w:instrText xml:space="preserve"> ADDIN ZOTERO_ITEM CSL_CITATION {"citationID":"oA4DDwDj","properties":{"formattedCitation":"(Buchfink et al., 2021)","plainCitation":"(Buchfink et al., 2021)","noteIndex":0},"citationItems":[{"id":"KsWl1THP/DIuyVNlB","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375151">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KsWl1THP/M7P70Nzh","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KsWl1THP/AesYFn6t","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KsWl1THP/9ZTCqRiC","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230937">
        <w:rPr>
          <w:rFonts w:ascii="Arial" w:hAnsi="Arial" w:cs="Arial"/>
          <w:lang w:val="fr-FR"/>
        </w:rPr>
        <w:t xml:space="preserve"> </w:t>
      </w:r>
      <w:r w:rsidR="00230937" w:rsidRPr="00157A05">
        <w:rPr>
          <w:rFonts w:ascii="Arial" w:hAnsi="Arial" w:cs="Arial"/>
        </w:rPr>
        <w:t>(</w:t>
      </w:r>
      <w:r>
        <w:fldChar w:fldCharType="begin"/>
      </w:r>
      <w:r>
        <w:instrText>HYPERLINK "https://github.com/miasungeunlee/AMOA-SEQ/tree/main"</w:instrText>
      </w:r>
      <w:r>
        <w:fldChar w:fldCharType="separate"/>
      </w:r>
      <w:r w:rsidR="00230937" w:rsidRPr="003B759B">
        <w:rPr>
          <w:rStyle w:val="Hyperlink"/>
          <w:rFonts w:ascii="Arial" w:hAnsi="Arial" w:cs="Arial"/>
        </w:rPr>
        <w:t>https://github.com/miasungeunlee/AMOA-SEQ/tree/main</w:t>
      </w:r>
      <w:r>
        <w:rPr>
          <w:rStyle w:val="Hyperlink"/>
          <w:rFonts w:ascii="Arial" w:hAnsi="Arial" w:cs="Arial"/>
        </w:rPr>
        <w:fldChar w:fldCharType="end"/>
      </w:r>
      <w:r w:rsidR="00230937" w:rsidRPr="00157A05">
        <w:rPr>
          <w:rFonts w:ascii="Arial" w:hAnsi="Arial" w:cs="Arial"/>
        </w:rPr>
        <w:t>)</w:t>
      </w:r>
      <w:r w:rsidR="00230937">
        <w:rPr>
          <w:rFonts w:ascii="Arial" w:hAnsi="Arial" w:cs="Arial"/>
        </w:rPr>
        <w:t xml:space="preserve"> </w:t>
      </w:r>
      <w:r w:rsidR="00230937" w:rsidRPr="00FF01CD">
        <w:rPr>
          <w:rFonts w:ascii="Arial" w:hAnsi="Arial" w:cs="Arial"/>
          <w:lang w:val="fr-FR"/>
        </w:rPr>
        <w:t>(</w:t>
      </w:r>
      <w:r w:rsidR="00230937" w:rsidRPr="00FF01CD">
        <w:rPr>
          <w:rFonts w:ascii="Arial" w:hAnsi="Arial" w:cs="Arial"/>
          <w:lang w:val="fr-FR"/>
          <w:rPrChange w:id="275" w:author="Ari Fina Bintarti" w:date="2024-05-24T16:43:00Z">
            <w:rPr>
              <w:rFonts w:ascii="Arial" w:hAnsi="Arial" w:cs="Arial"/>
              <w:highlight w:val="yellow"/>
              <w:lang w:val="fr-FR"/>
            </w:rPr>
          </w:rPrChange>
        </w:rPr>
        <w:t>Lee, 202</w:t>
      </w:r>
      <w:ins w:id="276" w:author="Ari Fina Bintarti" w:date="2024-05-24T16:43:00Z">
        <w:r w:rsidR="00FF01CD">
          <w:rPr>
            <w:rFonts w:ascii="Arial" w:hAnsi="Arial" w:cs="Arial"/>
            <w:lang w:val="fr-FR"/>
          </w:rPr>
          <w:t>3</w:t>
        </w:r>
      </w:ins>
      <w:del w:id="277" w:author="Ari Fina Bintarti" w:date="2024-05-24T16:43:00Z">
        <w:r w:rsidR="00230937" w:rsidRPr="00FF01CD" w:rsidDel="00FF01CD">
          <w:rPr>
            <w:rFonts w:ascii="Arial" w:hAnsi="Arial" w:cs="Arial"/>
            <w:lang w:val="fr-FR"/>
            <w:rPrChange w:id="278" w:author="Ari Fina Bintarti" w:date="2024-05-24T16:43:00Z">
              <w:rPr>
                <w:rFonts w:ascii="Arial" w:hAnsi="Arial" w:cs="Arial"/>
                <w:highlight w:val="yellow"/>
                <w:lang w:val="fr-FR"/>
              </w:rPr>
            </w:rPrChange>
          </w:rPr>
          <w:delText>4</w:delText>
        </w:r>
      </w:del>
      <w:r w:rsidR="00230937" w:rsidRPr="00FF01CD">
        <w:rPr>
          <w:rFonts w:ascii="Arial" w:hAnsi="Arial" w:cs="Arial"/>
          <w:lang w:val="fr-FR"/>
        </w:rPr>
        <w:t>).</w:t>
      </w:r>
    </w:p>
    <w:p w14:paraId="4D5F7B5F" w14:textId="77777777" w:rsidR="004708B0" w:rsidRPr="00157A05" w:rsidRDefault="004708B0" w:rsidP="0063031D">
      <w:pPr>
        <w:spacing w:after="0" w:line="480" w:lineRule="auto"/>
        <w:jc w:val="both"/>
        <w:rPr>
          <w:rFonts w:ascii="Arial" w:hAnsi="Arial" w:cs="Arial"/>
          <w:lang w:val="fr-FR"/>
        </w:rPr>
      </w:pPr>
    </w:p>
    <w:p w14:paraId="630CD622" w14:textId="375CCF7A" w:rsidR="008D274B" w:rsidRPr="000A085A" w:rsidRDefault="008D274B">
      <w:pPr>
        <w:pStyle w:val="ListParagraph"/>
        <w:numPr>
          <w:ilvl w:val="1"/>
          <w:numId w:val="15"/>
        </w:numPr>
        <w:spacing w:line="480" w:lineRule="auto"/>
        <w:ind w:left="540" w:hanging="540"/>
        <w:jc w:val="both"/>
        <w:rPr>
          <w:rFonts w:ascii="Arial" w:hAnsi="Arial" w:cs="Arial"/>
          <w:i/>
          <w:iCs/>
          <w:rPrChange w:id="279" w:author="Ari Fina Bintarti" w:date="2024-05-24T10:00:00Z">
            <w:rPr/>
          </w:rPrChange>
        </w:rPr>
        <w:pPrChange w:id="280" w:author="Ari Fina Bintarti" w:date="2024-05-24T09:49:00Z">
          <w:pPr>
            <w:spacing w:after="0" w:line="480" w:lineRule="auto"/>
            <w:jc w:val="both"/>
          </w:pPr>
        </w:pPrChange>
      </w:pPr>
      <w:r w:rsidRPr="000A085A">
        <w:rPr>
          <w:rFonts w:ascii="Arial" w:hAnsi="Arial" w:cs="Arial"/>
          <w:i/>
          <w:iCs/>
          <w:rPrChange w:id="281" w:author="Ari Fina Bintarti" w:date="2024-05-24T10:00:00Z">
            <w:rPr/>
          </w:rPrChange>
        </w:rPr>
        <w:t>Quantification</w:t>
      </w:r>
      <w:r w:rsidRPr="000A085A">
        <w:rPr>
          <w:rFonts w:ascii="Arial" w:hAnsi="Arial" w:cs="Arial"/>
          <w:i/>
          <w:iCs/>
          <w:rPrChange w:id="282" w:author="Ari Fina Bintarti" w:date="2024-05-24T10:00:00Z">
            <w:rPr>
              <w:i/>
              <w:iCs/>
            </w:rPr>
          </w:rPrChange>
        </w:rPr>
        <w:t xml:space="preserve"> </w:t>
      </w:r>
      <w:r w:rsidRPr="000A085A">
        <w:rPr>
          <w:rFonts w:ascii="Arial" w:hAnsi="Arial" w:cs="Arial"/>
          <w:i/>
          <w:iCs/>
          <w:rPrChange w:id="283" w:author="Ari Fina Bintarti" w:date="2024-05-24T10:00:00Z">
            <w:rPr/>
          </w:rPrChange>
        </w:rPr>
        <w:t>of total microbial and ammonia-oxidizing communities</w:t>
      </w:r>
    </w:p>
    <w:p w14:paraId="05B8B8C5" w14:textId="77777777" w:rsidR="000A085A" w:rsidRDefault="000A085A" w:rsidP="0063031D">
      <w:pPr>
        <w:spacing w:after="0" w:line="480" w:lineRule="auto"/>
        <w:jc w:val="both"/>
        <w:rPr>
          <w:ins w:id="284" w:author="Ari Fina Bintarti" w:date="2024-05-24T09:59:00Z"/>
          <w:rFonts w:ascii="Arial" w:hAnsi="Arial" w:cs="Arial"/>
        </w:rPr>
      </w:pPr>
    </w:p>
    <w:p w14:paraId="7E7FC265" w14:textId="329B11F7" w:rsidR="00157A05" w:rsidRDefault="009D17A0">
      <w:pPr>
        <w:spacing w:after="0" w:line="480" w:lineRule="auto"/>
        <w:ind w:firstLine="360"/>
        <w:jc w:val="both"/>
        <w:rPr>
          <w:rFonts w:ascii="Arial" w:hAnsi="Arial" w:cs="Arial"/>
        </w:rPr>
        <w:pPrChange w:id="285" w:author="Ari Fina Bintarti" w:date="2024-05-24T10:00:00Z">
          <w:pPr>
            <w:spacing w:after="0" w:line="480" w:lineRule="auto"/>
            <w:jc w:val="both"/>
          </w:pPr>
        </w:pPrChange>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375151">
        <w:rPr>
          <w:rFonts w:ascii="Arial" w:hAnsi="Arial" w:cs="Arial"/>
        </w:rPr>
        <w:instrText xml:space="preserve"> ADDIN ZOTERO_ITEM CSL_CITATION {"citationID":"Hvv4MGo0","properties":{"formattedCitation":"(Muyzer et al., 1993)","plainCitation":"(Muyzer et al., 1993)","noteIndex":0},"citationItems":[{"id":"KsWl1THP/fNoIKRPV","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375151">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KsWl1THP/cUKo3VYV","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KsWl1THP/4PPz9yq3","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74440E">
        <w:rPr>
          <w:rFonts w:ascii="Arial" w:hAnsi="Arial" w:cs="Arial"/>
        </w:rPr>
        <w:t xml:space="preserve"> </w:t>
      </w:r>
      <w:r w:rsidR="0074440E">
        <w:rPr>
          <w:rFonts w:ascii="Arial" w:hAnsi="Arial" w:cs="Arial"/>
        </w:rPr>
        <w:fldChar w:fldCharType="begin"/>
      </w:r>
      <w:r w:rsidR="0074440E">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Pr>
          <w:rFonts w:ascii="Arial" w:hAnsi="Arial" w:cs="Arial"/>
        </w:rPr>
        <w:fldChar w:fldCharType="separate"/>
      </w:r>
      <w:r w:rsidR="0074440E">
        <w:rPr>
          <w:rFonts w:ascii="Arial" w:hAnsi="Arial" w:cs="Arial"/>
          <w:noProof/>
        </w:rPr>
        <w:t>(Bru et al., 2011; Leininger et al., 2006)</w:t>
      </w:r>
      <w:r w:rsidR="0074440E">
        <w:rPr>
          <w:rFonts w:ascii="Arial" w:hAnsi="Arial" w:cs="Arial"/>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375151">
        <w:rPr>
          <w:rFonts w:ascii="Arial" w:hAnsi="Arial" w:cs="Arial"/>
          <w:bCs/>
          <w:color w:val="000000" w:themeColor="text1"/>
        </w:rPr>
        <w:instrText xml:space="preserve"> ADDIN ZOTERO_ITEM CSL_CITATION {"citationID":"b0B2HYdR","properties":{"formattedCitation":"(Pjevac et al., 2017)","plainCitation":"(Pjevac et al., 2017)","noteIndex":0},"citationItems":[{"id":"KsWl1THP/luuLXKlf","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lastRenderedPageBreak/>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63031D">
      <w:pPr>
        <w:spacing w:after="0" w:line="480" w:lineRule="auto"/>
        <w:jc w:val="both"/>
        <w:rPr>
          <w:rFonts w:ascii="Arial" w:hAnsi="Arial" w:cs="Arial"/>
        </w:rPr>
      </w:pPr>
    </w:p>
    <w:p w14:paraId="038F93DB" w14:textId="6855E2AB" w:rsidR="00A54115" w:rsidRDefault="00D71595" w:rsidP="00B87AC4">
      <w:pPr>
        <w:pStyle w:val="ListParagraph"/>
        <w:numPr>
          <w:ilvl w:val="1"/>
          <w:numId w:val="15"/>
        </w:numPr>
        <w:spacing w:line="480" w:lineRule="auto"/>
        <w:ind w:left="540" w:hanging="540"/>
        <w:jc w:val="both"/>
        <w:rPr>
          <w:ins w:id="286" w:author="Ari Fina Bintarti" w:date="2024-05-24T10:00:00Z"/>
          <w:rFonts w:ascii="Arial" w:hAnsi="Arial" w:cs="Arial"/>
          <w:i/>
          <w:iCs/>
        </w:rPr>
      </w:pPr>
      <w:r w:rsidRPr="000A085A">
        <w:rPr>
          <w:rFonts w:ascii="Arial" w:hAnsi="Arial" w:cs="Arial"/>
          <w:i/>
          <w:iCs/>
          <w:rPrChange w:id="287" w:author="Ari Fina Bintarti" w:date="2024-05-24T10:00:00Z">
            <w:rPr/>
          </w:rPrChange>
        </w:rPr>
        <w:t>Ammonia-oxidiz</w:t>
      </w:r>
      <w:r w:rsidR="0032109C" w:rsidRPr="000A085A">
        <w:rPr>
          <w:rFonts w:ascii="Arial" w:hAnsi="Arial" w:cs="Arial"/>
          <w:i/>
          <w:iCs/>
          <w:rPrChange w:id="288" w:author="Ari Fina Bintarti" w:date="2024-05-24T10:00:00Z">
            <w:rPr/>
          </w:rPrChange>
        </w:rPr>
        <w:t xml:space="preserve">ing </w:t>
      </w:r>
      <w:r w:rsidR="00A54115" w:rsidRPr="000A085A">
        <w:rPr>
          <w:rFonts w:ascii="Arial" w:hAnsi="Arial" w:cs="Arial"/>
          <w:i/>
          <w:iCs/>
          <w:rPrChange w:id="289" w:author="Ari Fina Bintarti" w:date="2024-05-24T10:00:00Z">
            <w:rPr/>
          </w:rPrChange>
        </w:rPr>
        <w:t>community analysis</w:t>
      </w:r>
    </w:p>
    <w:p w14:paraId="36D74DB1" w14:textId="77777777" w:rsidR="000A085A" w:rsidRPr="000A085A" w:rsidRDefault="000A085A">
      <w:pPr>
        <w:pStyle w:val="ListParagraph"/>
        <w:spacing w:line="480" w:lineRule="auto"/>
        <w:ind w:left="540"/>
        <w:jc w:val="both"/>
        <w:rPr>
          <w:rFonts w:ascii="Arial" w:hAnsi="Arial" w:cs="Arial"/>
          <w:i/>
          <w:iCs/>
          <w:rPrChange w:id="290" w:author="Ari Fina Bintarti" w:date="2024-05-24T10:00:00Z">
            <w:rPr/>
          </w:rPrChange>
        </w:rPr>
        <w:pPrChange w:id="291" w:author="Ari Fina Bintarti" w:date="2024-05-24T10:00:00Z">
          <w:pPr>
            <w:spacing w:after="0" w:line="480" w:lineRule="auto"/>
            <w:jc w:val="both"/>
          </w:pPr>
        </w:pPrChange>
      </w:pPr>
    </w:p>
    <w:p w14:paraId="3627F5B3" w14:textId="72602FCB" w:rsidR="00BA0583" w:rsidDel="000A085A" w:rsidRDefault="00A8009C" w:rsidP="000A085A">
      <w:pPr>
        <w:spacing w:after="0" w:line="480" w:lineRule="auto"/>
        <w:ind w:firstLine="360"/>
        <w:jc w:val="both"/>
        <w:rPr>
          <w:del w:id="292" w:author="Ari Fina Bintarti" w:date="2024-05-24T10:00:00Z"/>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w:t>
      </w:r>
      <w:r w:rsidR="00A726A6" w:rsidRPr="00CA640D">
        <w:rPr>
          <w:rFonts w:ascii="Arial" w:hAnsi="Arial" w:cs="Arial"/>
          <w:rPrChange w:id="293" w:author="Ari Fina Bintarti" w:date="2024-05-24T16:46:00Z">
            <w:rPr>
              <w:rFonts w:ascii="Arial" w:hAnsi="Arial" w:cs="Arial"/>
              <w:highlight w:val="yellow"/>
            </w:rPr>
          </w:rPrChange>
        </w:rPr>
        <w:t>R Core Team</w:t>
      </w:r>
      <w:r w:rsidR="00560F9B" w:rsidRPr="00CA640D">
        <w:rPr>
          <w:rFonts w:ascii="Arial" w:hAnsi="Arial" w:cs="Arial"/>
          <w:rPrChange w:id="294" w:author="Ari Fina Bintarti" w:date="2024-05-24T16:46:00Z">
            <w:rPr>
              <w:rFonts w:ascii="Arial" w:hAnsi="Arial" w:cs="Arial"/>
              <w:highlight w:val="yellow"/>
            </w:rPr>
          </w:rPrChange>
        </w:rPr>
        <w:t xml:space="preserve">, </w:t>
      </w:r>
      <w:r w:rsidR="00A726A6" w:rsidRPr="00CA640D">
        <w:rPr>
          <w:rFonts w:ascii="Arial" w:hAnsi="Arial" w:cs="Arial"/>
          <w:rPrChange w:id="295" w:author="Ari Fina Bintarti" w:date="2024-05-24T16:46:00Z">
            <w:rPr>
              <w:rFonts w:ascii="Arial" w:hAnsi="Arial" w:cs="Arial"/>
              <w:highlight w:val="yellow"/>
            </w:rPr>
          </w:rPrChange>
        </w:rPr>
        <w:t>2023</w:t>
      </w:r>
      <w:r w:rsidR="00A726A6" w:rsidRPr="00CA640D">
        <w:rPr>
          <w:rFonts w:ascii="Arial" w:hAnsi="Arial" w:cs="Arial"/>
        </w:rPr>
        <w:t>)</w:t>
      </w:r>
      <w:r w:rsidR="00560F9B" w:rsidRPr="00CA640D">
        <w:rPr>
          <w:rFonts w:ascii="Arial" w:hAnsi="Arial" w:cs="Arial"/>
        </w:rPr>
        <w:t>.</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w:t>
      </w:r>
      <w:ins w:id="296" w:author="Ari Fina Bintarti" w:date="2024-05-24T16:52:00Z">
        <w:r w:rsidR="00F87F67">
          <w:rPr>
            <w:rFonts w:ascii="Arial" w:hAnsi="Arial" w:cs="Arial"/>
          </w:rPr>
          <w:t xml:space="preserve"> </w:t>
        </w:r>
      </w:ins>
      <w:r w:rsidR="00F87F67">
        <w:rPr>
          <w:rFonts w:ascii="Arial" w:hAnsi="Arial" w:cs="Arial"/>
        </w:rPr>
        <w:fldChar w:fldCharType="begin"/>
      </w:r>
      <w:r w:rsidR="00F87F67">
        <w:rPr>
          <w:rFonts w:ascii="Arial" w:hAnsi="Arial" w:cs="Arial"/>
        </w:rPr>
        <w:instrText xml:space="preserve"> ADDIN ZOTERO_ITEM CSL_CITATION {"citationID":"ddQfwb4X","properties":{"formattedCitation":"(Oksanen et al., 2022)","plainCitation":"(Oksanen et al., 2022)","noteIndex":0},"citationItems":[{"id":869,"uris":["http://zotero.org/users/local/4LgJUJlW/items/948KWRX4"],"itemData":{"id":869,"type":"book","title":"vegan community ecology package version 2.6-2 April 2022","author":[{"family":"Oksanen","given":"Jari"},{"family":"Simpson","given":"Gavin"},{"family":"Blanchet","given":"F. Guillaume"},{"family":"Kindt","given":"Roeland"},{"family":"Legendre","given":"Pierre"},{"family":"Minchin","given":"Peter"},{"family":"hara","given":"R"},{"family":"Solymos","given":"Peter"},{"family":"STEVENS","given":"HENRY"},{"family":"Szöcs","given":"Eduard"},{"family":"Wagner","given":"Helene"},{"family":"Barbour","given":"Matt"},{"family":"Bedward","given":"Michael"},{"family":"Bolker","given":"Ben"},{"family":"Borcard","given":"Daniel"},{"family":"Carvalho","given":"Gustavo"},{"family":"Chirico","given":"Michael"},{"family":"De Cáceres","given":"Miquel"},{"family":"Durand","given":"Sesbastien"},{"family":"Weedon","given":"James"}],"issued":{"date-parts":[["2022",3,17]]}}}],"schema":"https://github.com/citation-style-language/schema/raw/master/csl-citation.json"} </w:instrText>
      </w:r>
      <w:r w:rsidR="00F87F67">
        <w:rPr>
          <w:rFonts w:ascii="Arial" w:hAnsi="Arial" w:cs="Arial"/>
        </w:rPr>
        <w:fldChar w:fldCharType="separate"/>
      </w:r>
      <w:r w:rsidR="00F87F67">
        <w:rPr>
          <w:rFonts w:ascii="Arial" w:hAnsi="Arial" w:cs="Arial"/>
          <w:noProof/>
        </w:rPr>
        <w:t>(Oksanen et al., 2022)</w:t>
      </w:r>
      <w:r w:rsidR="00F87F67">
        <w:rPr>
          <w:rFonts w:ascii="Arial" w:hAnsi="Arial" w:cs="Arial"/>
        </w:rPr>
        <w:fldChar w:fldCharType="end"/>
      </w:r>
      <w:ins w:id="297" w:author="Ari Fina Bintarti" w:date="2024-05-24T16:53:00Z">
        <w:r w:rsidR="00F87F67">
          <w:rPr>
            <w:rFonts w:ascii="Arial" w:hAnsi="Arial" w:cs="Arial"/>
          </w:rPr>
          <w:t>.</w:t>
        </w:r>
      </w:ins>
      <w:del w:id="298" w:author="Ari Fina Bintarti" w:date="2024-05-24T16:53:00Z">
        <w:r w:rsidR="00315A31" w:rsidRPr="00157A05" w:rsidDel="00F87F67">
          <w:rPr>
            <w:rFonts w:ascii="Arial" w:hAnsi="Arial" w:cs="Arial"/>
          </w:rPr>
          <w:delText xml:space="preserve"> (</w:delText>
        </w:r>
        <w:r w:rsidR="00315A31" w:rsidRPr="00230937" w:rsidDel="00F87F67">
          <w:rPr>
            <w:rFonts w:ascii="Arial" w:hAnsi="Arial" w:cs="Arial"/>
            <w:highlight w:val="yellow"/>
          </w:rPr>
          <w:delText>Oksanen et al., 2022</w:delText>
        </w:r>
        <w:r w:rsidR="00315A31" w:rsidRPr="00157A05" w:rsidDel="00F87F67">
          <w:rPr>
            <w:rFonts w:ascii="Arial" w:hAnsi="Arial" w:cs="Arial"/>
          </w:rPr>
          <w:delText>)</w:delText>
        </w:r>
        <w:r w:rsidR="0007341E" w:rsidRPr="00157A05" w:rsidDel="00F87F67">
          <w:rPr>
            <w:rFonts w:ascii="Arial" w:hAnsi="Arial" w:cs="Arial"/>
          </w:rPr>
          <w:delText>.</w:delText>
        </w:r>
      </w:del>
      <w:del w:id="299" w:author="Ari Fina Bintarti" w:date="2024-05-24T10:00:00Z">
        <w:r w:rsidR="0007341E" w:rsidRPr="00157A05" w:rsidDel="000A085A">
          <w:rPr>
            <w:rFonts w:ascii="Arial" w:hAnsi="Arial" w:cs="Arial"/>
          </w:rPr>
          <w:delText xml:space="preserve"> </w:delText>
        </w:r>
      </w:del>
    </w:p>
    <w:p w14:paraId="79D0D6A4" w14:textId="77777777" w:rsidR="000A085A" w:rsidRDefault="000A085A">
      <w:pPr>
        <w:spacing w:after="0" w:line="480" w:lineRule="auto"/>
        <w:ind w:firstLine="360"/>
        <w:jc w:val="both"/>
        <w:rPr>
          <w:ins w:id="300" w:author="Ari Fina Bintarti" w:date="2024-05-24T10:00:00Z"/>
          <w:rFonts w:ascii="Arial" w:hAnsi="Arial" w:cs="Arial"/>
        </w:rPr>
        <w:pPrChange w:id="301" w:author="Ari Fina Bintarti" w:date="2024-05-24T10:00:00Z">
          <w:pPr>
            <w:spacing w:after="0" w:line="480" w:lineRule="auto"/>
            <w:ind w:firstLine="720"/>
            <w:jc w:val="both"/>
          </w:pPr>
        </w:pPrChange>
      </w:pPr>
    </w:p>
    <w:p w14:paraId="3609B642" w14:textId="683B19C7" w:rsidR="004F573D" w:rsidDel="000A085A" w:rsidRDefault="0096146A" w:rsidP="000A085A">
      <w:pPr>
        <w:spacing w:after="0" w:line="480" w:lineRule="auto"/>
        <w:ind w:firstLine="360"/>
        <w:jc w:val="both"/>
        <w:rPr>
          <w:del w:id="302" w:author="Ari Fina Bintarti" w:date="2024-05-24T10:00:00Z"/>
          <w:rFonts w:ascii="Arial" w:hAnsi="Arial" w:cs="Arial"/>
          <w:color w:val="000000"/>
          <w:lang w:val="en-GB"/>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w:t>
      </w:r>
      <w:r w:rsidRPr="00F87F67">
        <w:rPr>
          <w:rFonts w:ascii="Arial" w:hAnsi="Arial" w:cs="Arial"/>
          <w:rPrChange w:id="303" w:author="Ari Fina Bintarti" w:date="2024-05-24T16:55:00Z">
            <w:rPr>
              <w:rFonts w:ascii="Arial" w:hAnsi="Arial" w:cs="Arial"/>
              <w:highlight w:val="yellow"/>
            </w:rPr>
          </w:rPrChange>
        </w:rPr>
        <w:t>Kassambara, 2023</w:t>
      </w:r>
      <w:r w:rsidRPr="00F87F67">
        <w:rPr>
          <w:rFonts w:ascii="Arial" w:hAnsi="Arial" w:cs="Arial"/>
        </w:rPr>
        <w:t>).</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w:t>
      </w:r>
      <w:r w:rsidR="00453817">
        <w:rPr>
          <w:rFonts w:ascii="Arial" w:hAnsi="Arial" w:cs="Arial"/>
        </w:rPr>
        <w:t>,</w:t>
      </w:r>
      <w:r w:rsidRPr="00157A05">
        <w:rPr>
          <w:rFonts w:ascii="Arial" w:hAnsi="Arial" w:cs="Arial"/>
        </w:rPr>
        <w:t xml:space="preserve"> </w:t>
      </w:r>
      <w:r w:rsidR="00284B5F">
        <w:rPr>
          <w:rFonts w:ascii="Arial" w:hAnsi="Arial" w:cs="Arial"/>
        </w:rPr>
        <w:t>implemented in</w:t>
      </w:r>
      <w:r w:rsidR="00284B5F" w:rsidRPr="00157A05">
        <w:rPr>
          <w:rFonts w:ascii="Arial" w:hAnsi="Arial" w:cs="Arial"/>
        </w:rPr>
        <w:t xml:space="preserve"> </w:t>
      </w:r>
      <w:r w:rsidRPr="00157A05">
        <w:rPr>
          <w:rFonts w:ascii="Arial" w:hAnsi="Arial" w:cs="Arial"/>
        </w:rPr>
        <w:t>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esponse variables w</w:t>
      </w:r>
      <w:r w:rsidR="00230937">
        <w:rPr>
          <w:rFonts w:ascii="Arial" w:hAnsi="Arial" w:cs="Arial"/>
        </w:rPr>
        <w:t>as</w:t>
      </w:r>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7E7820">
        <w:rPr>
          <w:rFonts w:ascii="Arial" w:hAnsi="Arial" w:cs="Arial"/>
        </w:rPr>
        <w:t xml:space="preserve"> </w:t>
      </w:r>
      <w:r w:rsidR="007E7820">
        <w:rPr>
          <w:rFonts w:ascii="Arial" w:hAnsi="Arial" w:cs="Arial"/>
        </w:rPr>
        <w:fldChar w:fldCharType="begin"/>
      </w:r>
      <w:r w:rsidR="00C134B8">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Pr>
          <w:rFonts w:ascii="Arial" w:hAnsi="Arial" w:cs="Arial"/>
        </w:rPr>
        <w:fldChar w:fldCharType="separate"/>
      </w:r>
      <w:r w:rsidR="00C134B8">
        <w:rPr>
          <w:rFonts w:ascii="Arial" w:hAnsi="Arial" w:cs="Arial"/>
          <w:noProof/>
        </w:rPr>
        <w:t>(Benjamini &amp; Hochberg, 1995)</w:t>
      </w:r>
      <w:r w:rsidR="007E7820">
        <w:rPr>
          <w:rFonts w:ascii="Arial" w:hAnsi="Arial" w:cs="Arial"/>
        </w:rPr>
        <w:fldChar w:fldCharType="end"/>
      </w:r>
      <w:r w:rsidR="00D26FB9" w:rsidRPr="00157A05">
        <w:rPr>
          <w:rFonts w:ascii="Arial" w:hAnsi="Arial" w:cs="Arial"/>
        </w:rPr>
        <w:t>.</w:t>
      </w:r>
    </w:p>
    <w:p w14:paraId="6E894551" w14:textId="77777777" w:rsidR="000A085A" w:rsidRDefault="000A085A">
      <w:pPr>
        <w:spacing w:after="0" w:line="480" w:lineRule="auto"/>
        <w:ind w:firstLine="360"/>
        <w:jc w:val="both"/>
        <w:rPr>
          <w:ins w:id="304" w:author="Ari Fina Bintarti" w:date="2024-05-24T10:00:00Z"/>
          <w:rFonts w:ascii="Arial" w:hAnsi="Arial" w:cs="Arial"/>
        </w:rPr>
        <w:pPrChange w:id="305" w:author="Ari Fina Bintarti" w:date="2024-05-24T10:00:00Z">
          <w:pPr>
            <w:spacing w:after="0" w:line="480" w:lineRule="auto"/>
            <w:ind w:firstLine="720"/>
            <w:jc w:val="both"/>
          </w:pPr>
        </w:pPrChange>
      </w:pPr>
    </w:p>
    <w:p w14:paraId="2DA1E0D6" w14:textId="278F4F91" w:rsidR="000043B3" w:rsidDel="000A085A" w:rsidRDefault="00A71ABC" w:rsidP="000A085A">
      <w:pPr>
        <w:spacing w:after="0" w:line="480" w:lineRule="auto"/>
        <w:ind w:firstLine="360"/>
        <w:jc w:val="both"/>
        <w:rPr>
          <w:del w:id="306" w:author="Ari Fina Bintarti" w:date="2024-05-24T10:00:00Z"/>
          <w:rFonts w:ascii="Arial" w:hAnsi="Arial" w:cs="Arial"/>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w:t>
      </w:r>
      <w:ins w:id="307" w:author="Ari Fina Bintarti" w:date="2024-05-24T12:32:00Z">
        <w:r w:rsidR="0002113B">
          <w:rPr>
            <w:rFonts w:ascii="Arial" w:hAnsi="Arial" w:cs="Arial"/>
          </w:rPr>
          <w:t>D</w:t>
        </w:r>
      </w:ins>
      <w:del w:id="308" w:author="Ari Fina Bintarti" w:date="2024-05-24T12:32:00Z">
        <w:r w:rsidR="00FE773A" w:rsidDel="0002113B">
          <w:rPr>
            <w:rFonts w:ascii="Arial" w:hAnsi="Arial" w:cs="Arial"/>
          </w:rPr>
          <w:delText>I</w:delText>
        </w:r>
      </w:del>
      <w:r w:rsidR="00FE773A">
        <w:rPr>
          <w:rFonts w:ascii="Arial" w:hAnsi="Arial" w:cs="Arial"/>
        </w:rPr>
        <w:t>)</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ins w:id="309" w:author="Ari Fina Bintarti" w:date="2024-05-24T12:32:00Z">
        <w:r w:rsidR="0002113B">
          <w:rPr>
            <w:rFonts w:ascii="Arial" w:hAnsi="Arial" w:cs="Arial"/>
          </w:rPr>
          <w:t>T</w:t>
        </w:r>
      </w:ins>
      <w:del w:id="310" w:author="Ari Fina Bintarti" w:date="2024-05-24T12:32:00Z">
        <w:r w:rsidR="00FE773A" w:rsidDel="0002113B">
          <w:rPr>
            <w:rFonts w:ascii="Arial" w:hAnsi="Arial" w:cs="Arial"/>
          </w:rPr>
          <w:delText>D</w:delText>
        </w:r>
      </w:del>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w:t>
      </w:r>
      <w:r w:rsidR="00630A62">
        <w:rPr>
          <w:rFonts w:ascii="Arial" w:hAnsi="Arial" w:cs="Arial"/>
        </w:rPr>
        <w:lastRenderedPageBreak/>
        <w:t>intercept to vary among block within time</w:t>
      </w:r>
      <w:r w:rsidR="00C9796A">
        <w:rPr>
          <w:rFonts w:ascii="Arial" w:hAnsi="Arial" w:cs="Arial"/>
        </w:rPr>
        <w:t xml:space="preserve"> </w:t>
      </w:r>
      <w:r w:rsidR="00C9796A">
        <w:rPr>
          <w:rFonts w:ascii="Arial" w:hAnsi="Arial" w:cs="Arial"/>
        </w:rPr>
        <w:fldChar w:fldCharType="begin"/>
      </w:r>
      <w:r w:rsidR="00C9796A">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Pr>
          <w:rFonts w:ascii="Cambria Math" w:hAnsi="Cambria Math" w:cs="Cambria Math"/>
        </w:rPr>
        <w:instrText>ﬀ</w:instrText>
      </w:r>
      <w:r w:rsidR="00C9796A">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Pr>
          <w:rFonts w:ascii="Cambria Math" w:hAnsi="Cambria Math" w:cs="Cambria Math"/>
        </w:rPr>
        <w:instrText>ﬀ</w:instrText>
      </w:r>
      <w:r w:rsidR="00C9796A">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Pr>
          <w:rFonts w:ascii="Arial" w:hAnsi="Arial" w:cs="Arial"/>
        </w:rPr>
        <w:fldChar w:fldCharType="separate"/>
      </w:r>
      <w:r w:rsidR="00C9796A">
        <w:rPr>
          <w:rFonts w:ascii="Arial" w:hAnsi="Arial" w:cs="Arial"/>
          <w:noProof/>
        </w:rPr>
        <w:t>(Kuznetsova et al., 2017)</w:t>
      </w:r>
      <w:r w:rsidR="00C9796A">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w:t>
      </w:r>
      <w:r w:rsidR="003D4FC1" w:rsidRPr="00035B28">
        <w:rPr>
          <w:rFonts w:ascii="Arial" w:hAnsi="Arial" w:cs="Arial"/>
        </w:rPr>
        <w:t>(</w:t>
      </w:r>
      <w:r w:rsidR="003D4FC1" w:rsidRPr="00035B28">
        <w:rPr>
          <w:rFonts w:ascii="Arial" w:hAnsi="Arial" w:cs="Arial"/>
          <w:rPrChange w:id="311" w:author="Ari Fina Bintarti" w:date="2024-05-24T16:59:00Z">
            <w:rPr>
              <w:rFonts w:ascii="Arial" w:hAnsi="Arial" w:cs="Arial"/>
              <w:highlight w:val="yellow"/>
            </w:rPr>
          </w:rPrChange>
        </w:rPr>
        <w:t>Hartig, 2019</w:t>
      </w:r>
      <w:r w:rsidR="003D4FC1" w:rsidRPr="00035B28">
        <w:rPr>
          <w:rFonts w:ascii="Arial" w:hAnsi="Arial" w:cs="Arial"/>
        </w:rPr>
        <w:t>)</w:t>
      </w:r>
      <w:r w:rsidR="00724589" w:rsidRPr="00035B28">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754271">
        <w:rPr>
          <w:rFonts w:ascii="Arial" w:hAnsi="Arial" w:cs="Arial"/>
        </w:rPr>
        <w:t>.</w:t>
      </w:r>
    </w:p>
    <w:p w14:paraId="59498BFB" w14:textId="77777777" w:rsidR="000A085A" w:rsidRPr="00630A62" w:rsidRDefault="000A085A">
      <w:pPr>
        <w:spacing w:after="0" w:line="480" w:lineRule="auto"/>
        <w:ind w:firstLine="360"/>
        <w:jc w:val="both"/>
        <w:rPr>
          <w:ins w:id="312" w:author="Ari Fina Bintarti" w:date="2024-05-24T10:00:00Z"/>
          <w:rFonts w:ascii="Arial" w:hAnsi="Arial" w:cs="Arial"/>
          <w:color w:val="000000"/>
          <w:lang w:val="en-GB"/>
        </w:rPr>
        <w:pPrChange w:id="313" w:author="Ari Fina Bintarti" w:date="2024-05-24T10:00:00Z">
          <w:pPr>
            <w:spacing w:after="0" w:line="480" w:lineRule="auto"/>
            <w:ind w:firstLine="720"/>
            <w:jc w:val="both"/>
          </w:pPr>
        </w:pPrChange>
      </w:pPr>
    </w:p>
    <w:p w14:paraId="363B49EF" w14:textId="21B6FAFE" w:rsidR="000E6204" w:rsidDel="000A085A" w:rsidRDefault="00A45CC7" w:rsidP="000A085A">
      <w:pPr>
        <w:spacing w:after="0" w:line="480" w:lineRule="auto"/>
        <w:ind w:firstLine="360"/>
        <w:jc w:val="both"/>
        <w:rPr>
          <w:del w:id="314" w:author="Ari Fina Bintarti" w:date="2024-05-24T10:01:00Z"/>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r w:rsidR="00BD79DB">
        <w:rPr>
          <w:rFonts w:ascii="Arial" w:hAnsi="Arial" w:cs="Arial"/>
        </w:rPr>
        <w:t>factor, and</w:t>
      </w:r>
      <w:r w:rsidR="00D02AD3">
        <w:rPr>
          <w:rFonts w:ascii="Arial" w:hAnsi="Arial" w:cs="Arial"/>
        </w:rPr>
        <w:t xml:space="preserve"> estimating the classification success by permuting the distance matrix for 9999 times</w:t>
      </w:r>
      <w:r w:rsidR="00BD79DB">
        <w:rPr>
          <w:rFonts w:ascii="Arial" w:hAnsi="Arial" w:cs="Arial"/>
        </w:rPr>
        <w:t xml:space="preserve"> </w:t>
      </w:r>
      <w:r w:rsidR="00BD79DB">
        <w:rPr>
          <w:rFonts w:ascii="Arial" w:hAnsi="Arial" w:cs="Arial"/>
        </w:rPr>
        <w:fldChar w:fldCharType="begin"/>
      </w:r>
      <w:r w:rsidR="00BD79DB">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Pr>
          <w:rFonts w:ascii="Arial" w:hAnsi="Arial" w:cs="Arial"/>
        </w:rPr>
        <w:fldChar w:fldCharType="separate"/>
      </w:r>
      <w:r w:rsidR="00BD79DB">
        <w:rPr>
          <w:rFonts w:ascii="Arial" w:hAnsi="Arial" w:cs="Arial"/>
          <w:noProof/>
        </w:rPr>
        <w:t>(Anderson &amp; Willis, 2003; Legendre &amp; Anderson, 1999)</w:t>
      </w:r>
      <w:r w:rsidR="00BD79DB">
        <w:rPr>
          <w:rFonts w:ascii="Arial" w:hAnsi="Arial" w:cs="Arial"/>
        </w:rPr>
        <w:fldChar w:fldCharType="end"/>
      </w:r>
      <w:r w:rsidR="00D72046">
        <w:rPr>
          <w:rFonts w:ascii="Arial" w:hAnsi="Arial" w:cs="Arial"/>
        </w:rPr>
        <w:t>.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between drought a</w:t>
      </w:r>
      <w:ins w:id="315" w:author="Ari Fina Bintarti" w:date="2024-05-24T12:37:00Z">
        <w:r w:rsidR="00892B00">
          <w:rPr>
            <w:rFonts w:ascii="Arial" w:hAnsi="Arial" w:cs="Arial"/>
          </w:rPr>
          <w:t>n</w:t>
        </w:r>
      </w:ins>
      <w:r w:rsidR="00916C62">
        <w:rPr>
          <w:rFonts w:ascii="Arial" w:hAnsi="Arial" w:cs="Arial"/>
        </w:rPr>
        <w:t xml:space="preserve">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ins w:id="316" w:author="Ari Fina Bintarti" w:date="2024-05-24T12:35:00Z">
        <w:r w:rsidR="00892B00">
          <w:rPr>
            <w:rFonts w:ascii="Arial" w:hAnsi="Arial" w:cs="Arial"/>
          </w:rPr>
          <w:t xml:space="preserve">. </w:t>
        </w:r>
      </w:ins>
      <w:del w:id="317" w:author="Ari Fina Bintarti" w:date="2024-05-24T12:35:00Z">
        <w:r w:rsidR="00916C62" w:rsidDel="00892B00">
          <w:rPr>
            <w:rFonts w:ascii="Arial" w:hAnsi="Arial" w:cs="Arial"/>
          </w:rPr>
          <w:delText xml:space="preserve">, and </w:delText>
        </w:r>
      </w:del>
      <w:ins w:id="318" w:author="Ari Fina Bintarti" w:date="2024-05-24T12:35:00Z">
        <w:r w:rsidR="00892B00">
          <w:rPr>
            <w:rFonts w:ascii="Arial" w:hAnsi="Arial" w:cs="Arial"/>
          </w:rPr>
          <w:t>W</w:t>
        </w:r>
      </w:ins>
      <w:del w:id="319" w:author="Ari Fina Bintarti" w:date="2024-05-24T12:35:00Z">
        <w:r w:rsidR="00916C62" w:rsidDel="00892B00">
          <w:rPr>
            <w:rFonts w:ascii="Arial" w:hAnsi="Arial" w:cs="Arial"/>
          </w:rPr>
          <w:delText>w</w:delText>
        </w:r>
      </w:del>
      <w:r w:rsidR="00916C62">
        <w:rPr>
          <w:rFonts w:ascii="Arial" w:hAnsi="Arial" w:cs="Arial"/>
        </w:rPr>
        <w:t xml:space="preserve">e </w:t>
      </w:r>
      <w:del w:id="320" w:author="Ari Fina Bintarti" w:date="2024-05-24T12:40:00Z">
        <w:r w:rsidR="00916C62" w:rsidDel="00375151">
          <w:rPr>
            <w:rFonts w:ascii="Arial" w:hAnsi="Arial" w:cs="Arial"/>
          </w:rPr>
          <w:delText xml:space="preserve">assessed </w:delText>
        </w:r>
      </w:del>
      <w:ins w:id="321" w:author="Ari Fina Bintarti" w:date="2024-05-24T12:40:00Z">
        <w:r w:rsidR="00375151">
          <w:rPr>
            <w:rFonts w:ascii="Arial" w:hAnsi="Arial" w:cs="Arial"/>
          </w:rPr>
          <w:t xml:space="preserve">calculated </w:t>
        </w:r>
      </w:ins>
      <w:r w:rsidR="00916C62">
        <w:rPr>
          <w:rFonts w:ascii="Arial" w:hAnsi="Arial" w:cs="Arial"/>
        </w:rPr>
        <w:t xml:space="preserve">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853A82">
        <w:rPr>
          <w:rFonts w:ascii="Arial" w:hAnsi="Arial" w:cs="Arial"/>
        </w:rPr>
        <w:t xml:space="preserve"> (</w:t>
      </w:r>
      <w:r w:rsidR="00853A82" w:rsidRPr="00035B28">
        <w:rPr>
          <w:rFonts w:ascii="Arial" w:hAnsi="Arial" w:cs="Arial"/>
          <w:rPrChange w:id="322" w:author="Ari Fina Bintarti" w:date="2024-05-24T17:03:00Z">
            <w:rPr>
              <w:rFonts w:ascii="Arial" w:hAnsi="Arial" w:cs="Arial"/>
              <w:highlight w:val="yellow"/>
            </w:rPr>
          </w:rPrChange>
        </w:rPr>
        <w:t>Bittinger, 2020</w:t>
      </w:r>
      <w:r w:rsidR="00853A82" w:rsidRPr="00035B28">
        <w:rPr>
          <w:rFonts w:ascii="Arial" w:hAnsi="Arial" w:cs="Arial"/>
        </w:rPr>
        <w:t>)</w:t>
      </w:r>
      <w:r w:rsidR="00925BF1" w:rsidRPr="00035B28">
        <w:rPr>
          <w:rFonts w:ascii="Arial" w:hAnsi="Arial" w:cs="Arial"/>
        </w:rPr>
        <w:t>.</w:t>
      </w:r>
      <w:ins w:id="323" w:author="Ari Fina Bintarti" w:date="2024-05-24T12:35:00Z">
        <w:r w:rsidR="00892B00">
          <w:rPr>
            <w:rFonts w:ascii="Arial" w:hAnsi="Arial" w:cs="Arial"/>
          </w:rPr>
          <w:t xml:space="preserve"> </w:t>
        </w:r>
      </w:ins>
      <w:ins w:id="324" w:author="Ari Fina Bintarti" w:date="2024-05-24T12:37:00Z">
        <w:r w:rsidR="00892B00">
          <w:rPr>
            <w:rFonts w:ascii="Arial" w:hAnsi="Arial" w:cs="Arial"/>
          </w:rPr>
          <w:t xml:space="preserve">Comparison </w:t>
        </w:r>
      </w:ins>
      <w:ins w:id="325" w:author="Ari Fina Bintarti" w:date="2024-05-24T12:39:00Z">
        <w:r w:rsidR="00892B00">
          <w:rPr>
            <w:rFonts w:ascii="Arial" w:hAnsi="Arial" w:cs="Arial"/>
          </w:rPr>
          <w:t xml:space="preserve">of </w:t>
        </w:r>
      </w:ins>
      <w:ins w:id="326" w:author="Ari Fina Bintarti" w:date="2024-05-24T12:37:00Z">
        <w:r w:rsidR="00892B00">
          <w:rPr>
            <w:rFonts w:ascii="Arial" w:hAnsi="Arial" w:cs="Arial"/>
          </w:rPr>
          <w:t>between</w:t>
        </w:r>
      </w:ins>
      <w:ins w:id="327" w:author="Ari Fina Bintarti" w:date="2024-05-24T12:38:00Z">
        <w:r w:rsidR="00892B00">
          <w:rPr>
            <w:rFonts w:ascii="Arial" w:hAnsi="Arial" w:cs="Arial"/>
          </w:rPr>
          <w:t>-group</w:t>
        </w:r>
      </w:ins>
      <w:ins w:id="328" w:author="Ari Fina Bintarti" w:date="2024-05-24T12:39:00Z">
        <w:r w:rsidR="00375151">
          <w:rPr>
            <w:rFonts w:ascii="Arial" w:hAnsi="Arial" w:cs="Arial"/>
          </w:rPr>
          <w:t xml:space="preserve"> (control vs. drought)</w:t>
        </w:r>
      </w:ins>
      <w:ins w:id="329" w:author="Ari Fina Bintarti" w:date="2024-05-24T12:38:00Z">
        <w:r w:rsidR="00892B00">
          <w:rPr>
            <w:rFonts w:ascii="Arial" w:hAnsi="Arial" w:cs="Arial"/>
          </w:rPr>
          <w:t xml:space="preserve"> distance</w:t>
        </w:r>
      </w:ins>
      <w:ins w:id="330" w:author="Ari Fina Bintarti" w:date="2024-05-24T12:39:00Z">
        <w:r w:rsidR="00892B00">
          <w:rPr>
            <w:rFonts w:ascii="Arial" w:hAnsi="Arial" w:cs="Arial"/>
          </w:rPr>
          <w:t>s</w:t>
        </w:r>
      </w:ins>
      <w:ins w:id="331" w:author="Ari Fina Bintarti" w:date="2024-05-24T12:37:00Z">
        <w:r w:rsidR="00892B00">
          <w:rPr>
            <w:rFonts w:ascii="Arial" w:hAnsi="Arial" w:cs="Arial"/>
          </w:rPr>
          <w:t xml:space="preserve"> </w:t>
        </w:r>
      </w:ins>
      <w:ins w:id="332" w:author="Ari Fina Bintarti" w:date="2024-05-24T12:39:00Z">
        <w:r w:rsidR="00892B00">
          <w:rPr>
            <w:rFonts w:ascii="Arial" w:hAnsi="Arial" w:cs="Arial"/>
          </w:rPr>
          <w:t xml:space="preserve">among </w:t>
        </w:r>
      </w:ins>
      <w:ins w:id="333" w:author="Ari Fina Bintarti" w:date="2024-05-24T12:40:00Z">
        <w:r w:rsidR="00375151">
          <w:rPr>
            <w:rFonts w:ascii="Arial" w:hAnsi="Arial" w:cs="Arial"/>
          </w:rPr>
          <w:t>cropping systems was asses</w:t>
        </w:r>
      </w:ins>
      <w:ins w:id="334" w:author="Ari Fina Bintarti" w:date="2024-05-24T12:41:00Z">
        <w:r w:rsidR="00375151">
          <w:rPr>
            <w:rFonts w:ascii="Arial" w:hAnsi="Arial" w:cs="Arial"/>
          </w:rPr>
          <w:t>s</w:t>
        </w:r>
      </w:ins>
      <w:ins w:id="335" w:author="Ari Fina Bintarti" w:date="2024-05-24T12:40:00Z">
        <w:r w:rsidR="00375151">
          <w:rPr>
            <w:rFonts w:ascii="Arial" w:hAnsi="Arial" w:cs="Arial"/>
          </w:rPr>
          <w:t>ed using</w:t>
        </w:r>
      </w:ins>
      <w:ins w:id="336" w:author="Ari Fina Bintarti" w:date="2024-05-24T12:41:00Z">
        <w:r w:rsidR="00375151">
          <w:rPr>
            <w:rFonts w:ascii="Arial" w:hAnsi="Arial" w:cs="Arial"/>
          </w:rPr>
          <w:t xml:space="preserve"> the Kruskal-Wallis test </w:t>
        </w:r>
      </w:ins>
      <w:ins w:id="337" w:author="Ari Fina Bintarti" w:date="2024-05-24T12:42:00Z">
        <w:r w:rsidR="00375151">
          <w:rPr>
            <w:rFonts w:ascii="Arial" w:hAnsi="Arial" w:cs="Arial"/>
          </w:rPr>
          <w:t>with post</w:t>
        </w:r>
      </w:ins>
      <w:ins w:id="338" w:author="Ari Fina Bintarti" w:date="2024-05-24T12:43:00Z">
        <w:r w:rsidR="00375151">
          <w:rPr>
            <w:rFonts w:ascii="Arial" w:hAnsi="Arial" w:cs="Arial"/>
          </w:rPr>
          <w:t>-</w:t>
        </w:r>
      </w:ins>
      <w:ins w:id="339" w:author="Ari Fina Bintarti" w:date="2024-05-24T12:42:00Z">
        <w:r w:rsidR="00375151">
          <w:rPr>
            <w:rFonts w:ascii="Arial" w:hAnsi="Arial" w:cs="Arial"/>
          </w:rPr>
          <w:t>hoc</w:t>
        </w:r>
      </w:ins>
      <w:ins w:id="340" w:author="Ari Fina Bintarti" w:date="2024-05-24T12:43:00Z">
        <w:r w:rsidR="00375151">
          <w:rPr>
            <w:rFonts w:ascii="Arial" w:hAnsi="Arial" w:cs="Arial"/>
          </w:rPr>
          <w:t xml:space="preserve"> Dunn’s test </w:t>
        </w:r>
      </w:ins>
      <w:r w:rsidR="00375151">
        <w:rPr>
          <w:rFonts w:ascii="Arial" w:hAnsi="Arial" w:cs="Arial"/>
        </w:rPr>
        <w:fldChar w:fldCharType="begin"/>
      </w:r>
      <w:r w:rsidR="00375151">
        <w:rPr>
          <w:rFonts w:ascii="Arial" w:hAnsi="Arial" w:cs="Arial"/>
        </w:rPr>
        <w:instrText xml:space="preserve"> ADDIN ZOTERO_ITEM CSL_CITATION {"citationID":"VUUwjDM4","properties":{"formattedCitation":"(Dunn, 1964; McKight &amp; Najab, 2010)","plainCitation":"(Dunn, 1964; McKight &amp; Najab, 2010)","noteIndex":0},"citationItems":[{"id":850,"uris":["http://zotero.org/users/local/4LgJUJlW/items/UYT2FVWB"],"itemData":{"id":850,"type":"article-journal","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container-title":"Technometrics","DOI":"10.1080/00401706.1964.10490181","ISSN":"0040-1706","issue":"3","note":"publisher: Taylor &amp; Francis\n_eprint: https://www.tandfonline.com/doi/pdf/10.1080/00401706.1964.10490181","page":"241–252","source":"Taylor and Francis+NEJM","title":"Multiple Comparisons Using Rank Sums","volume":"6","author":[{"family":"Dunn","given":"Olive Jean"}],"issued":{"date-parts":[["1964",8,1]]}}},{"id":848,"uris":["http://zotero.org/users/local/4LgJUJlW/items/LZDIP8AE"],"itemData":{"id":848,"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4",5,24]]},"issued":{"date-parts":[["2010"]]}}}],"schema":"https://github.com/citation-style-language/schema/raw/master/csl-citation.json"} </w:instrText>
      </w:r>
      <w:r w:rsidR="00375151">
        <w:rPr>
          <w:rFonts w:ascii="Arial" w:hAnsi="Arial" w:cs="Arial"/>
        </w:rPr>
        <w:fldChar w:fldCharType="separate"/>
      </w:r>
      <w:r w:rsidR="00375151">
        <w:rPr>
          <w:rFonts w:ascii="Arial" w:hAnsi="Arial" w:cs="Arial"/>
          <w:noProof/>
        </w:rPr>
        <w:t>(Dunn, 1964; McKight &amp; Najab, 2010)</w:t>
      </w:r>
      <w:r w:rsidR="00375151">
        <w:rPr>
          <w:rFonts w:ascii="Arial" w:hAnsi="Arial" w:cs="Arial"/>
        </w:rPr>
        <w:fldChar w:fldCharType="end"/>
      </w:r>
      <w:ins w:id="341" w:author="Ari Fina Bintarti" w:date="2024-05-24T12:43:00Z">
        <w:r w:rsidR="00375151">
          <w:rPr>
            <w:rFonts w:ascii="Arial" w:hAnsi="Arial" w:cs="Arial"/>
          </w:rPr>
          <w:t>.</w:t>
        </w:r>
      </w:ins>
    </w:p>
    <w:p w14:paraId="36D85A30" w14:textId="77777777" w:rsidR="000A085A" w:rsidRDefault="000A085A">
      <w:pPr>
        <w:spacing w:after="0" w:line="480" w:lineRule="auto"/>
        <w:ind w:firstLine="360"/>
        <w:jc w:val="both"/>
        <w:rPr>
          <w:ins w:id="342" w:author="Ari Fina Bintarti" w:date="2024-05-24T10:01:00Z"/>
          <w:rFonts w:ascii="Arial" w:hAnsi="Arial" w:cs="Arial"/>
        </w:rPr>
        <w:pPrChange w:id="343" w:author="Ari Fina Bintarti" w:date="2024-05-24T10:00:00Z">
          <w:pPr>
            <w:spacing w:after="0" w:line="480" w:lineRule="auto"/>
            <w:ind w:firstLine="720"/>
            <w:jc w:val="both"/>
          </w:pPr>
        </w:pPrChange>
      </w:pPr>
    </w:p>
    <w:p w14:paraId="1B9027A6" w14:textId="699EC06D" w:rsidR="004708B0" w:rsidRPr="00157A05" w:rsidRDefault="00BA0583">
      <w:pPr>
        <w:spacing w:after="0" w:line="480" w:lineRule="auto"/>
        <w:ind w:firstLine="360"/>
        <w:jc w:val="both"/>
        <w:rPr>
          <w:rFonts w:ascii="Arial" w:hAnsi="Arial" w:cs="Arial"/>
        </w:rPr>
        <w:pPrChange w:id="344" w:author="Ari Fina Bintarti" w:date="2024-05-24T10:01:00Z">
          <w:pPr>
            <w:spacing w:after="0" w:line="480" w:lineRule="auto"/>
            <w:ind w:firstLine="720"/>
            <w:jc w:val="both"/>
          </w:pPr>
        </w:pPrChange>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w:t>
      </w:r>
      <w:r w:rsidR="00853A82">
        <w:rPr>
          <w:rFonts w:ascii="Arial" w:hAnsi="Arial" w:cs="Arial"/>
        </w:rPr>
        <w:t xml:space="preserve"> </w:t>
      </w:r>
      <w:r w:rsidR="00853A82">
        <w:rPr>
          <w:rFonts w:ascii="Arial" w:hAnsi="Arial" w:cs="Arial"/>
        </w:rPr>
        <w:fldChar w:fldCharType="begin"/>
      </w:r>
      <w:r w:rsidR="00853A82">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Pr>
          <w:rFonts w:ascii="Arial" w:hAnsi="Arial" w:cs="Arial"/>
        </w:rPr>
        <w:fldChar w:fldCharType="separate"/>
      </w:r>
      <w:r w:rsidR="00853A82">
        <w:rPr>
          <w:rFonts w:ascii="Arial" w:hAnsi="Arial" w:cs="Arial"/>
          <w:noProof/>
        </w:rPr>
        <w:t>(McMurdie &amp; Holmes, 2013)</w:t>
      </w:r>
      <w:r w:rsidR="00853A82">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w:t>
      </w:r>
      <w:r w:rsidR="00AD1072" w:rsidRPr="00157A05">
        <w:rPr>
          <w:rFonts w:ascii="Arial" w:hAnsi="Arial" w:cs="Arial"/>
        </w:rPr>
        <w:lastRenderedPageBreak/>
        <w:t xml:space="preserve">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63031D">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37A2390D" w14:textId="2081C2C3" w:rsidR="00B851AA" w:rsidDel="000A085A" w:rsidRDefault="003A2BA7" w:rsidP="000A085A">
      <w:pPr>
        <w:spacing w:after="0" w:line="480" w:lineRule="auto"/>
        <w:jc w:val="both"/>
        <w:rPr>
          <w:del w:id="345" w:author="Ari Fina Bintarti" w:date="2024-05-24T10:01:00Z"/>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F40DA1">
        <w:rPr>
          <w:rFonts w:ascii="Arial" w:hAnsi="Arial" w:cs="Arial"/>
          <w:color w:val="000000"/>
        </w:rPr>
        <w:t xml:space="preserve"> </w:t>
      </w:r>
      <w:r w:rsidR="00F40DA1">
        <w:rPr>
          <w:rFonts w:ascii="Arial" w:hAnsi="Arial" w:cs="Arial"/>
          <w:color w:val="000000"/>
        </w:rPr>
        <w:fldChar w:fldCharType="begin"/>
      </w:r>
      <w:r w:rsidR="00F40DA1">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Pr>
          <w:rFonts w:ascii="Arial" w:hAnsi="Arial" w:cs="Arial"/>
          <w:color w:val="000000"/>
        </w:rPr>
        <w:fldChar w:fldCharType="separate"/>
      </w:r>
      <w:r w:rsidR="00F40DA1">
        <w:rPr>
          <w:rFonts w:ascii="Arial" w:hAnsi="Arial" w:cs="Arial"/>
          <w:noProof/>
          <w:color w:val="000000"/>
        </w:rPr>
        <w:t>(Brooks et al., 2017)</w:t>
      </w:r>
      <w:r w:rsidR="00F40DA1">
        <w:rPr>
          <w:rFonts w:ascii="Arial" w:hAnsi="Arial" w:cs="Arial"/>
          <w:color w:val="000000"/>
        </w:rPr>
        <w:fldChar w:fldCharType="end"/>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xml:space="preserve">) </w:t>
      </w:r>
      <w:r w:rsidR="00876600" w:rsidRPr="008B0B41">
        <w:rPr>
          <w:rFonts w:ascii="Arial" w:hAnsi="Arial" w:cs="Arial"/>
          <w:color w:val="000000"/>
        </w:rPr>
        <w:t>(</w:t>
      </w:r>
      <w:r w:rsidR="00876600" w:rsidRPr="008B0B41">
        <w:rPr>
          <w:rFonts w:ascii="Arial" w:hAnsi="Arial" w:cs="Arial"/>
          <w:color w:val="000000"/>
          <w:rPrChange w:id="346" w:author="Ari Fina Bintarti" w:date="2024-05-24T17:21:00Z">
            <w:rPr>
              <w:rFonts w:ascii="Arial" w:hAnsi="Arial" w:cs="Arial"/>
              <w:color w:val="000000"/>
              <w:highlight w:val="yellow"/>
            </w:rPr>
          </w:rPrChange>
        </w:rPr>
        <w:t>Lenth 2024</w:t>
      </w:r>
      <w:r w:rsidR="00876600" w:rsidRPr="008B0B41">
        <w:rPr>
          <w:rFonts w:ascii="Arial" w:hAnsi="Arial" w:cs="Arial"/>
          <w:color w:val="000000"/>
        </w:rPr>
        <w:t>)</w:t>
      </w:r>
      <w:r w:rsidR="00876600">
        <w:rPr>
          <w:rFonts w:ascii="Arial" w:hAnsi="Arial" w:cs="Arial"/>
          <w:color w:val="000000"/>
        </w:rPr>
        <w:t xml:space="preserve"> </w:t>
      </w:r>
      <w:r w:rsidR="00CE1CAB" w:rsidRPr="00157A05">
        <w:rPr>
          <w:rFonts w:ascii="Arial" w:hAnsi="Arial" w:cs="Arial"/>
          <w:color w:val="000000"/>
        </w:rPr>
        <w:t>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2D82A3C2" w14:textId="77777777" w:rsidR="000A085A" w:rsidRDefault="000A085A" w:rsidP="0063031D">
      <w:pPr>
        <w:spacing w:after="0" w:line="480" w:lineRule="auto"/>
        <w:jc w:val="both"/>
        <w:rPr>
          <w:ins w:id="347" w:author="Ari Fina Bintarti" w:date="2024-05-24T10:01:00Z"/>
          <w:rFonts w:ascii="Arial" w:hAnsi="Arial" w:cs="Arial"/>
          <w:color w:val="000000"/>
          <w:lang w:val="en-GB"/>
        </w:rPr>
      </w:pPr>
    </w:p>
    <w:p w14:paraId="65737439" w14:textId="2A8C7E42" w:rsidR="00A0180A" w:rsidDel="007A0EEA" w:rsidRDefault="00F06DAC">
      <w:pPr>
        <w:spacing w:after="0" w:line="480" w:lineRule="auto"/>
        <w:ind w:firstLine="360"/>
        <w:jc w:val="both"/>
        <w:rPr>
          <w:del w:id="348" w:author="Ari Fina Bintarti" w:date="2024-05-24T10:30:00Z"/>
          <w:rFonts w:ascii="Arial" w:hAnsi="Arial" w:cs="Arial"/>
        </w:rPr>
        <w:pPrChange w:id="349" w:author="Ari Fina Bintarti" w:date="2024-05-24T10:01:00Z">
          <w:pPr>
            <w:spacing w:after="0" w:line="480" w:lineRule="auto"/>
            <w:ind w:firstLine="720"/>
            <w:jc w:val="both"/>
          </w:pPr>
        </w:pPrChange>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w:t>
      </w:r>
      <w:r w:rsidR="00162DC7">
        <w:rPr>
          <w:rFonts w:ascii="Arial" w:hAnsi="Arial" w:cs="Arial"/>
          <w:color w:val="000000"/>
          <w:lang w:val="en-GB"/>
        </w:rPr>
        <w:fldChar w:fldCharType="begin"/>
      </w:r>
      <w:r w:rsidR="00162DC7">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Pr>
          <w:rFonts w:ascii="Arial" w:hAnsi="Arial" w:cs="Arial"/>
          <w:color w:val="000000"/>
          <w:lang w:val="en-GB"/>
        </w:rPr>
        <w:fldChar w:fldCharType="separate"/>
      </w:r>
      <w:r w:rsidR="00162DC7">
        <w:rPr>
          <w:rFonts w:ascii="Arial" w:hAnsi="Arial" w:cs="Arial"/>
          <w:noProof/>
          <w:color w:val="000000"/>
          <w:lang w:val="en-GB"/>
        </w:rPr>
        <w:t>(Liu et al., 2021)</w:t>
      </w:r>
      <w:r w:rsidR="00162DC7">
        <w:rPr>
          <w:rFonts w:ascii="Arial" w:hAnsi="Arial" w:cs="Arial"/>
          <w:color w:val="000000"/>
          <w:lang w:val="en-GB"/>
        </w:rPr>
        <w:fldChar w:fldCharType="end"/>
      </w:r>
      <w:r w:rsidR="00162DC7">
        <w:rPr>
          <w:rFonts w:ascii="Arial" w:hAnsi="Arial" w:cs="Arial"/>
          <w:color w:val="000000"/>
          <w:lang w:val="en-GB"/>
        </w:rPr>
        <w:t xml:space="preserve"> </w:t>
      </w:r>
      <w:r w:rsidR="00EE563D">
        <w:rPr>
          <w:rFonts w:ascii="Arial" w:hAnsi="Arial" w:cs="Arial"/>
          <w:color w:val="000000"/>
          <w:lang w:val="en-GB"/>
        </w:rPr>
        <w:t>and ggcor package (v.0.9.4.3)</w:t>
      </w:r>
      <w:r w:rsidR="00A0180A">
        <w:rPr>
          <w:rFonts w:ascii="Arial" w:hAnsi="Arial" w:cs="Arial"/>
          <w:color w:val="000000"/>
          <w:lang w:val="en-GB"/>
        </w:rPr>
        <w:t xml:space="preserve"> </w:t>
      </w:r>
      <w:r w:rsidR="00EE563D" w:rsidRPr="009B0F8A">
        <w:rPr>
          <w:rFonts w:ascii="Arial" w:hAnsi="Arial" w:cs="Arial"/>
          <w:color w:val="000000"/>
          <w:lang w:val="en-GB"/>
        </w:rPr>
        <w:t>(</w:t>
      </w:r>
      <w:r w:rsidR="00EE563D" w:rsidRPr="009B0F8A">
        <w:rPr>
          <w:rFonts w:ascii="Arial" w:hAnsi="Arial" w:cs="Arial"/>
          <w:color w:val="000000"/>
          <w:lang w:val="en-GB"/>
          <w:rPrChange w:id="350" w:author="Ari Fina Bintarti" w:date="2024-05-24T17:24:00Z">
            <w:rPr>
              <w:rFonts w:ascii="Arial" w:hAnsi="Arial" w:cs="Arial"/>
              <w:color w:val="000000"/>
              <w:highlight w:val="yellow"/>
              <w:lang w:val="en-GB"/>
            </w:rPr>
          </w:rPrChange>
        </w:rPr>
        <w:t>Huang et al.</w:t>
      </w:r>
      <w:r w:rsidR="00162DC7" w:rsidRPr="009B0F8A">
        <w:rPr>
          <w:rFonts w:ascii="Arial" w:hAnsi="Arial" w:cs="Arial"/>
          <w:color w:val="000000"/>
          <w:lang w:val="en-GB"/>
          <w:rPrChange w:id="351" w:author="Ari Fina Bintarti" w:date="2024-05-24T17:24:00Z">
            <w:rPr>
              <w:rFonts w:ascii="Arial" w:hAnsi="Arial" w:cs="Arial"/>
              <w:color w:val="000000"/>
              <w:highlight w:val="yellow"/>
              <w:lang w:val="en-GB"/>
            </w:rPr>
          </w:rPrChange>
        </w:rPr>
        <w:t>,</w:t>
      </w:r>
      <w:r w:rsidR="00EE563D" w:rsidRPr="009B0F8A">
        <w:rPr>
          <w:rFonts w:ascii="Arial" w:hAnsi="Arial" w:cs="Arial"/>
          <w:color w:val="000000"/>
          <w:lang w:val="en-GB"/>
          <w:rPrChange w:id="352" w:author="Ari Fina Bintarti" w:date="2024-05-24T17:24:00Z">
            <w:rPr>
              <w:rFonts w:ascii="Arial" w:hAnsi="Arial" w:cs="Arial"/>
              <w:color w:val="000000"/>
              <w:highlight w:val="yellow"/>
              <w:lang w:val="en-GB"/>
            </w:rPr>
          </w:rPrChange>
        </w:rPr>
        <w:t xml:space="preserve"> 2020</w:t>
      </w:r>
      <w:r w:rsidR="00EE563D" w:rsidRPr="009B0F8A">
        <w:rPr>
          <w:rFonts w:ascii="Arial" w:hAnsi="Arial" w:cs="Arial"/>
          <w:color w:val="000000"/>
          <w:lang w:val="en-GB"/>
        </w:rPr>
        <w:t>)</w:t>
      </w:r>
      <w:r w:rsidR="00961F8E" w:rsidRPr="009B0F8A">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method</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A0180A" w:rsidRPr="00157A05">
        <w:rPr>
          <w:rFonts w:ascii="Arial" w:hAnsi="Arial" w:cs="Arial"/>
        </w:rPr>
        <w:t>.</w:t>
      </w:r>
    </w:p>
    <w:p w14:paraId="11A6F667" w14:textId="77777777" w:rsidR="00CA526F" w:rsidRPr="00157A05" w:rsidDel="007A0EEA" w:rsidRDefault="00CA526F" w:rsidP="0063031D">
      <w:pPr>
        <w:spacing w:after="0" w:line="480" w:lineRule="auto"/>
        <w:jc w:val="both"/>
        <w:rPr>
          <w:del w:id="353" w:author="Ari Fina Bintarti" w:date="2024-05-24T10:30:00Z"/>
          <w:rFonts w:ascii="Arial" w:hAnsi="Arial" w:cs="Arial"/>
          <w:color w:val="000000"/>
          <w:lang w:val="en-GB"/>
        </w:rPr>
      </w:pPr>
    </w:p>
    <w:p w14:paraId="420CF257" w14:textId="560498A7" w:rsidR="000A085A" w:rsidRPr="007A0EEA" w:rsidRDefault="00A54115">
      <w:pPr>
        <w:spacing w:after="0" w:line="480" w:lineRule="auto"/>
        <w:ind w:firstLine="360"/>
        <w:jc w:val="both"/>
        <w:rPr>
          <w:rFonts w:ascii="Arial" w:hAnsi="Arial" w:cs="Arial"/>
          <w:i/>
          <w:iCs/>
          <w:color w:val="000000"/>
          <w:lang w:val="en-GB"/>
          <w:rPrChange w:id="354" w:author="Ari Fina Bintarti" w:date="2024-05-24T10:30:00Z">
            <w:rPr>
              <w:color w:val="000000"/>
              <w:lang w:val="en-GB"/>
            </w:rPr>
          </w:rPrChange>
        </w:rPr>
        <w:pPrChange w:id="355" w:author="Ari Fina Bintarti" w:date="2024-05-24T10:30:00Z">
          <w:pPr>
            <w:spacing w:after="0" w:line="480" w:lineRule="auto"/>
            <w:jc w:val="both"/>
          </w:pPr>
        </w:pPrChange>
      </w:pPr>
      <w:del w:id="356" w:author="Ari Fina Bintarti" w:date="2024-05-24T10:30:00Z">
        <w:r w:rsidRPr="007A0EEA" w:rsidDel="007A0EEA">
          <w:rPr>
            <w:rFonts w:ascii="Arial" w:hAnsi="Arial" w:cs="Arial"/>
            <w:i/>
            <w:iCs/>
            <w:rPrChange w:id="357" w:author="Ari Fina Bintarti" w:date="2024-05-24T10:30:00Z">
              <w:rPr/>
            </w:rPrChange>
          </w:rPr>
          <w:delText>Data and code availability</w:delText>
        </w:r>
      </w:del>
    </w:p>
    <w:p w14:paraId="4AEC4594" w14:textId="0F48F88C" w:rsidR="00614C7F" w:rsidRPr="00157A05" w:rsidDel="007A0EEA" w:rsidRDefault="00614C7F">
      <w:pPr>
        <w:spacing w:after="0" w:line="480" w:lineRule="auto"/>
        <w:ind w:firstLine="360"/>
        <w:jc w:val="both"/>
        <w:rPr>
          <w:moveFrom w:id="358" w:author="Ari Fina Bintarti" w:date="2024-05-24T10:30:00Z"/>
          <w:rFonts w:ascii="Arial" w:hAnsi="Arial" w:cs="Arial"/>
        </w:rPr>
        <w:pPrChange w:id="359" w:author="Ari Fina Bintarti" w:date="2024-05-24T10:01:00Z">
          <w:pPr>
            <w:spacing w:after="0" w:line="480" w:lineRule="auto"/>
            <w:ind w:firstLine="720"/>
            <w:jc w:val="both"/>
          </w:pPr>
        </w:pPrChange>
      </w:pPr>
      <w:moveFromRangeStart w:id="360" w:author="Ari Fina Bintarti" w:date="2024-05-24T10:30:00Z" w:name="move167439071"/>
      <w:moveFrom w:id="361" w:author="Ari Fina Bintarti" w:date="2024-05-24T10:30:00Z">
        <w:r w:rsidRPr="00157A05" w:rsidDel="007A0EEA">
          <w:rPr>
            <w:rFonts w:ascii="Arial" w:hAnsi="Arial" w:cs="Arial"/>
          </w:rPr>
          <w:t xml:space="preserve">The computational workflows for sequence processing and ecological statistics are available on </w:t>
        </w:r>
        <w:r w:rsidRPr="00162DC7" w:rsidDel="007A0EEA">
          <w:rPr>
            <w:rFonts w:ascii="Arial" w:hAnsi="Arial" w:cs="Arial"/>
          </w:rPr>
          <w:t>GitHub</w:t>
        </w:r>
        <w:r w:rsidR="00162DC7" w:rsidRPr="00162DC7" w:rsidDel="007A0EEA">
          <w:rPr>
            <w:rFonts w:ascii="Arial" w:hAnsi="Arial" w:cs="Arial"/>
          </w:rPr>
          <w:t xml:space="preserve"> </w:t>
        </w:r>
        <w:r w:rsidRPr="00162DC7" w:rsidDel="007A0EEA">
          <w:rPr>
            <w:rFonts w:ascii="Arial" w:hAnsi="Arial" w:cs="Arial"/>
          </w:rPr>
          <w:t>(</w:t>
        </w:r>
        <w:r w:rsidR="00162DC7" w:rsidRPr="00162DC7" w:rsidDel="007A0EEA">
          <w:rPr>
            <w:rFonts w:ascii="Arial" w:hAnsi="Arial" w:cs="Arial"/>
          </w:rPr>
          <w:t>https://github.com/arifinabintarti/microservices</w:t>
        </w:r>
        <w:r w:rsidR="00162DC7" w:rsidDel="007A0EEA">
          <w:rPr>
            <w:rFonts w:ascii="Arial" w:hAnsi="Arial" w:cs="Arial"/>
          </w:rPr>
          <w:t>)</w:t>
        </w:r>
        <w:r w:rsidRPr="00157A05" w:rsidDel="007A0EEA">
          <w:rPr>
            <w:rFonts w:ascii="Arial" w:hAnsi="Arial" w:cs="Arial"/>
          </w:rPr>
          <w:t xml:space="preserve">. Raw sequence data of amoA gene of AOB, AOA, and comammox have been deposited in the Sequence Read Archive NCBI database under Bioproject accession number </w:t>
        </w:r>
        <w:r w:rsidRPr="00157A05" w:rsidDel="007A0EEA">
          <w:rPr>
            <w:rFonts w:ascii="Arial" w:hAnsi="Arial" w:cs="Arial"/>
            <w:highlight w:val="yellow"/>
            <w:u w:val="single"/>
          </w:rPr>
          <w:t>….</w:t>
        </w:r>
        <w:r w:rsidRPr="00157A05" w:rsidDel="007A0EEA">
          <w:rPr>
            <w:rFonts w:ascii="Arial" w:hAnsi="Arial" w:cs="Arial"/>
            <w:highlight w:val="yellow"/>
          </w:rPr>
          <w:t>.</w:t>
        </w:r>
      </w:moveFrom>
    </w:p>
    <w:moveFromRangeEnd w:id="360"/>
    <w:p w14:paraId="653621F8" w14:textId="77777777" w:rsidR="00CA526F" w:rsidRDefault="00CA526F" w:rsidP="0063031D">
      <w:pPr>
        <w:spacing w:after="0" w:line="480" w:lineRule="auto"/>
        <w:ind w:firstLine="720"/>
        <w:jc w:val="both"/>
        <w:rPr>
          <w:rFonts w:ascii="Arial" w:hAnsi="Arial" w:cs="Arial"/>
        </w:rPr>
      </w:pPr>
    </w:p>
    <w:p w14:paraId="68C213D0" w14:textId="685A7A9B" w:rsidR="00CA526F" w:rsidRPr="00B87AC4" w:rsidRDefault="00CA526F">
      <w:pPr>
        <w:pStyle w:val="ListParagraph"/>
        <w:numPr>
          <w:ilvl w:val="0"/>
          <w:numId w:val="15"/>
        </w:numPr>
        <w:spacing w:line="480" w:lineRule="auto"/>
        <w:ind w:left="360"/>
        <w:jc w:val="both"/>
        <w:rPr>
          <w:rFonts w:ascii="Arial" w:hAnsi="Arial" w:cs="Arial"/>
          <w:b/>
          <w:bCs/>
          <w:rPrChange w:id="362" w:author="Ari Fina Bintarti" w:date="2024-05-24T09:51:00Z">
            <w:rPr/>
          </w:rPrChange>
        </w:rPr>
        <w:pPrChange w:id="363" w:author="Ari Fina Bintarti" w:date="2024-05-24T09:52:00Z">
          <w:pPr>
            <w:spacing w:after="0" w:line="480" w:lineRule="auto"/>
            <w:jc w:val="both"/>
          </w:pPr>
        </w:pPrChange>
      </w:pPr>
      <w:r w:rsidRPr="00B87AC4">
        <w:rPr>
          <w:rFonts w:ascii="Arial" w:hAnsi="Arial" w:cs="Arial"/>
          <w:b/>
          <w:bCs/>
          <w:rPrChange w:id="364" w:author="Ari Fina Bintarti" w:date="2024-05-24T09:51:00Z">
            <w:rPr/>
          </w:rPrChange>
        </w:rPr>
        <w:t>R</w:t>
      </w:r>
      <w:ins w:id="365" w:author="Ari Fina Bintarti" w:date="2024-05-24T09:52:00Z">
        <w:r w:rsidR="00B87AC4">
          <w:rPr>
            <w:rFonts w:ascii="Arial" w:hAnsi="Arial" w:cs="Arial"/>
            <w:b/>
            <w:bCs/>
          </w:rPr>
          <w:t>esults</w:t>
        </w:r>
      </w:ins>
      <w:del w:id="366" w:author="Ari Fina Bintarti" w:date="2024-05-24T09:52:00Z">
        <w:r w:rsidRPr="00B87AC4" w:rsidDel="00B87AC4">
          <w:rPr>
            <w:rFonts w:ascii="Arial" w:hAnsi="Arial" w:cs="Arial"/>
            <w:b/>
            <w:bCs/>
            <w:rPrChange w:id="367" w:author="Ari Fina Bintarti" w:date="2024-05-24T09:51:00Z">
              <w:rPr/>
            </w:rPrChange>
          </w:rPr>
          <w:delText>ESULTS</w:delText>
        </w:r>
      </w:del>
    </w:p>
    <w:p w14:paraId="787F01E7" w14:textId="77777777" w:rsidR="007C2534" w:rsidRPr="00157A05" w:rsidRDefault="007C2534" w:rsidP="0063031D">
      <w:pPr>
        <w:spacing w:after="0" w:line="480" w:lineRule="auto"/>
        <w:jc w:val="both"/>
        <w:rPr>
          <w:rFonts w:ascii="Arial" w:hAnsi="Arial" w:cs="Arial"/>
          <w:b/>
          <w:bCs/>
        </w:rPr>
      </w:pPr>
    </w:p>
    <w:p w14:paraId="3B78F7F9" w14:textId="344B0556" w:rsidR="007C2534" w:rsidRDefault="007C2534" w:rsidP="00B87AC4">
      <w:pPr>
        <w:pStyle w:val="ListParagraph"/>
        <w:numPr>
          <w:ilvl w:val="1"/>
          <w:numId w:val="15"/>
        </w:numPr>
        <w:spacing w:line="480" w:lineRule="auto"/>
        <w:ind w:left="540" w:hanging="540"/>
        <w:jc w:val="both"/>
        <w:rPr>
          <w:ins w:id="368" w:author="Ari Fina Bintarti" w:date="2024-05-24T10:01:00Z"/>
          <w:rFonts w:ascii="Arial" w:hAnsi="Arial" w:cs="Arial"/>
          <w:i/>
          <w:iCs/>
        </w:rPr>
      </w:pPr>
      <w:r w:rsidRPr="000A085A">
        <w:rPr>
          <w:rFonts w:ascii="Arial" w:hAnsi="Arial" w:cs="Arial"/>
          <w:i/>
          <w:iCs/>
          <w:rPrChange w:id="369" w:author="Ari Fina Bintarti" w:date="2024-05-24T10:01:00Z">
            <w:rPr/>
          </w:rPrChange>
        </w:rPr>
        <w:t>Drought affect</w:t>
      </w:r>
      <w:r w:rsidR="00A50354" w:rsidRPr="000A085A">
        <w:rPr>
          <w:rFonts w:ascii="Arial" w:hAnsi="Arial" w:cs="Arial"/>
          <w:i/>
          <w:iCs/>
          <w:rPrChange w:id="370" w:author="Ari Fina Bintarti" w:date="2024-05-24T10:01:00Z">
            <w:rPr/>
          </w:rPrChange>
        </w:rPr>
        <w:t>ed</w:t>
      </w:r>
      <w:r w:rsidRPr="000A085A">
        <w:rPr>
          <w:rFonts w:ascii="Arial" w:hAnsi="Arial" w:cs="Arial"/>
          <w:i/>
          <w:iCs/>
          <w:rPrChange w:id="371" w:author="Ari Fina Bintarti" w:date="2024-05-24T10:01:00Z">
            <w:rPr/>
          </w:rPrChange>
        </w:rPr>
        <w:t xml:space="preserve"> soil water availability and mineral N pools</w:t>
      </w:r>
    </w:p>
    <w:p w14:paraId="57E80882" w14:textId="77777777" w:rsidR="000A085A" w:rsidRPr="000A085A" w:rsidRDefault="000A085A">
      <w:pPr>
        <w:pStyle w:val="ListParagraph"/>
        <w:spacing w:line="480" w:lineRule="auto"/>
        <w:ind w:left="540"/>
        <w:jc w:val="both"/>
        <w:rPr>
          <w:rFonts w:ascii="Arial" w:hAnsi="Arial" w:cs="Arial"/>
          <w:i/>
          <w:iCs/>
          <w:rPrChange w:id="372" w:author="Ari Fina Bintarti" w:date="2024-05-24T10:01:00Z">
            <w:rPr/>
          </w:rPrChange>
        </w:rPr>
        <w:pPrChange w:id="373" w:author="Ari Fina Bintarti" w:date="2024-05-24T10:01:00Z">
          <w:pPr>
            <w:spacing w:after="0" w:line="480" w:lineRule="auto"/>
            <w:jc w:val="both"/>
          </w:pPr>
        </w:pPrChange>
      </w:pPr>
    </w:p>
    <w:p w14:paraId="2ACDEB71" w14:textId="4B69A58B" w:rsidR="009C5398" w:rsidDel="000A085A" w:rsidRDefault="000133C7" w:rsidP="000A085A">
      <w:pPr>
        <w:spacing w:after="0" w:line="480" w:lineRule="auto"/>
        <w:ind w:firstLine="360"/>
        <w:jc w:val="both"/>
        <w:rPr>
          <w:del w:id="374" w:author="Ari Fina Bintarti" w:date="2024-05-24T10:02:00Z"/>
          <w:rFonts w:ascii="Arial" w:hAnsi="Arial" w:cs="Arial"/>
        </w:rPr>
      </w:pPr>
      <w:r>
        <w:rPr>
          <w:rFonts w:ascii="Arial" w:hAnsi="Arial" w:cs="Arial"/>
        </w:rPr>
        <w:lastRenderedPageBreak/>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 xml:space="preserve">more than </w:t>
      </w:r>
      <w:ins w:id="375" w:author="Ari Fina Bintarti" w:date="2024-05-24T11:55:00Z">
        <w:r w:rsidR="00FC186F">
          <w:rPr>
            <w:rFonts w:ascii="Arial" w:hAnsi="Arial" w:cs="Arial"/>
          </w:rPr>
          <w:t>6</w:t>
        </w:r>
      </w:ins>
      <w:del w:id="376" w:author="Ari Fina Bintarti" w:date="2024-05-24T11:55:00Z">
        <w:r w:rsidR="003D64F5" w:rsidDel="00FC186F">
          <w:rPr>
            <w:rFonts w:ascii="Arial" w:hAnsi="Arial" w:cs="Arial"/>
          </w:rPr>
          <w:delText>4</w:delText>
        </w:r>
      </w:del>
      <w:r w:rsidR="003D64F5">
        <w:rPr>
          <w:rFonts w:ascii="Arial" w:hAnsi="Arial" w:cs="Arial"/>
        </w:rPr>
        <w:t>0%</w:t>
      </w:r>
      <w:r w:rsidR="007C2534" w:rsidRPr="00157A05">
        <w:rPr>
          <w:rFonts w:ascii="Arial" w:hAnsi="Arial" w:cs="Arial"/>
        </w:rPr>
        <w:t xml:space="preserve"> in </w:t>
      </w:r>
      <w:r w:rsidR="00FF6AF1" w:rsidRPr="00772852">
        <w:rPr>
          <w:rFonts w:ascii="Arial" w:hAnsi="Arial" w:cs="Arial"/>
        </w:rPr>
        <w:t xml:space="preserve">gravimetric water content </w:t>
      </w:r>
      <w:r w:rsidR="00FF6AF1">
        <w:rPr>
          <w:rFonts w:ascii="Arial" w:hAnsi="Arial" w:cs="Arial"/>
        </w:rPr>
        <w:t>(</w:t>
      </w:r>
      <w:r w:rsidR="00064AE0">
        <w:rPr>
          <w:rFonts w:ascii="Arial" w:hAnsi="Arial" w:cs="Arial"/>
        </w:rPr>
        <w:t>GWC</w:t>
      </w:r>
      <w:r w:rsidR="00FF6AF1">
        <w:rPr>
          <w:rFonts w:ascii="Arial" w:hAnsi="Arial" w:cs="Arial"/>
        </w:rPr>
        <w:t>)</w:t>
      </w:r>
      <w:r w:rsidR="007C2534" w:rsidRPr="00157A05">
        <w:rPr>
          <w:rFonts w:ascii="Arial" w:hAnsi="Arial" w:cs="Arial"/>
        </w:rPr>
        <w:t xml:space="preserve"> compared to the control </w:t>
      </w:r>
      <w:r w:rsidR="007C2534" w:rsidRPr="003D0DDA">
        <w:rPr>
          <w:rFonts w:ascii="Arial" w:hAnsi="Arial" w:cs="Arial"/>
        </w:rPr>
        <w:t>(</w:t>
      </w:r>
      <w:del w:id="377" w:author="Ari Fina Bintarti" w:date="2024-05-24T14:18:00Z">
        <w:r w:rsidR="00772852" w:rsidRPr="003D0DDA" w:rsidDel="005F796D">
          <w:rPr>
            <w:rFonts w:ascii="Arial" w:hAnsi="Arial" w:cs="Arial"/>
          </w:rPr>
          <w:delText xml:space="preserve">Supplementary </w:delText>
        </w:r>
      </w:del>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w:t>
      </w:r>
      <w:ins w:id="378" w:author="Ari Fina Bintarti" w:date="2024-05-24T14:18:00Z">
        <w:r w:rsidR="005F796D">
          <w:rPr>
            <w:rFonts w:ascii="Arial" w:hAnsi="Arial" w:cs="Arial"/>
          </w:rPr>
          <w:t>S</w:t>
        </w:r>
      </w:ins>
      <w:r w:rsidR="00772852" w:rsidRPr="003D0DDA">
        <w:rPr>
          <w:rFonts w:ascii="Arial" w:hAnsi="Arial" w:cs="Arial"/>
        </w:rPr>
        <w:t>1;</w:t>
      </w:r>
      <w:ins w:id="379" w:author="Ari Fina Bintarti" w:date="2024-05-24T14:25:00Z">
        <w:r w:rsidR="002C74F9">
          <w:rPr>
            <w:rFonts w:ascii="Arial" w:hAnsi="Arial" w:cs="Arial"/>
          </w:rPr>
          <w:t xml:space="preserve"> </w:t>
        </w:r>
      </w:ins>
      <w:del w:id="380" w:author="Ari Fina Bintarti" w:date="2024-05-24T14:25:00Z">
        <w:r w:rsidR="00772852" w:rsidRPr="003D0DDA" w:rsidDel="002C74F9">
          <w:rPr>
            <w:rFonts w:ascii="Arial" w:hAnsi="Arial" w:cs="Arial"/>
          </w:rPr>
          <w:delText xml:space="preserve"> Supplementary </w:delText>
        </w:r>
      </w:del>
      <w:r w:rsidR="00772852" w:rsidRPr="003D0DDA">
        <w:rPr>
          <w:rFonts w:ascii="Arial" w:hAnsi="Arial" w:cs="Arial"/>
        </w:rPr>
        <w:t xml:space="preserve">Table </w:t>
      </w:r>
      <w:ins w:id="381" w:author="Ari Fina Bintarti" w:date="2024-05-24T14:25:00Z">
        <w:r w:rsidR="002C74F9">
          <w:rPr>
            <w:rFonts w:ascii="Arial" w:hAnsi="Arial" w:cs="Arial"/>
          </w:rPr>
          <w:t>S</w:t>
        </w:r>
      </w:ins>
      <w:r w:rsidR="00772852" w:rsidRPr="003D0DDA">
        <w:rPr>
          <w:rFonts w:ascii="Arial" w:hAnsi="Arial" w:cs="Arial"/>
        </w:rPr>
        <w:t>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ins w:id="382" w:author="Ari Fina Bintarti" w:date="2024-05-24T14:42:00Z">
        <w:r w:rsidR="001E6C8E" w:rsidRPr="003D0DDA">
          <w:rPr>
            <w:rFonts w:ascii="Arial" w:hAnsi="Arial" w:cs="Arial"/>
          </w:rPr>
          <w:t xml:space="preserve">Fig. </w:t>
        </w:r>
        <w:r w:rsidR="001E6C8E">
          <w:rPr>
            <w:rFonts w:ascii="Arial" w:hAnsi="Arial" w:cs="Arial"/>
          </w:rPr>
          <w:t>S</w:t>
        </w:r>
        <w:r w:rsidR="001E6C8E" w:rsidRPr="003D0DDA">
          <w:rPr>
            <w:rFonts w:ascii="Arial" w:hAnsi="Arial" w:cs="Arial"/>
          </w:rPr>
          <w:t>1;</w:t>
        </w:r>
        <w:r w:rsidR="001E6C8E">
          <w:rPr>
            <w:rFonts w:ascii="Arial" w:hAnsi="Arial" w:cs="Arial"/>
          </w:rPr>
          <w:t xml:space="preserve"> </w:t>
        </w:r>
        <w:r w:rsidR="001E6C8E" w:rsidRPr="003D0DDA">
          <w:rPr>
            <w:rFonts w:ascii="Arial" w:hAnsi="Arial" w:cs="Arial"/>
          </w:rPr>
          <w:t xml:space="preserve">Table </w:t>
        </w:r>
        <w:r w:rsidR="001E6C8E">
          <w:rPr>
            <w:rFonts w:ascii="Arial" w:hAnsi="Arial" w:cs="Arial"/>
          </w:rPr>
          <w:t>S</w:t>
        </w:r>
        <w:r w:rsidR="001E6C8E" w:rsidRPr="003D0DDA">
          <w:rPr>
            <w:rFonts w:ascii="Arial" w:hAnsi="Arial" w:cs="Arial"/>
          </w:rPr>
          <w:t>1</w:t>
        </w:r>
      </w:ins>
      <w:del w:id="383" w:author="Ari Fina Bintarti" w:date="2024-05-24T14:42:00Z">
        <w:r w:rsidR="00772852" w:rsidRPr="003D0DDA" w:rsidDel="001E6C8E">
          <w:rPr>
            <w:rFonts w:ascii="Arial" w:hAnsi="Arial" w:cs="Arial"/>
          </w:rPr>
          <w:delText>Supplementary Fig. 1; Supplementary Table 1</w:delText>
        </w:r>
      </w:del>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r w:rsidR="00FF6AF1">
        <w:rPr>
          <w:rFonts w:ascii="Arial" w:hAnsi="Arial" w:cs="Arial"/>
        </w:rPr>
        <w:t>GWC</w:t>
      </w:r>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ins w:id="384" w:author="Ari Fina Bintarti" w:date="2024-05-24T14:43:00Z">
        <w:r w:rsidR="00760ADA">
          <w:rPr>
            <w:rFonts w:ascii="Arial" w:hAnsi="Arial" w:cs="Arial"/>
          </w:rPr>
          <w:t>(</w:t>
        </w:r>
      </w:ins>
      <w:del w:id="385" w:author="Ari Fina Bintarti" w:date="2024-05-24T14:43:00Z">
        <w:r w:rsidR="000D73CF" w:rsidRPr="00772852" w:rsidDel="00760ADA">
          <w:rPr>
            <w:rFonts w:ascii="Arial" w:hAnsi="Arial" w:cs="Arial"/>
          </w:rPr>
          <w:delText>(</w:delText>
        </w:r>
      </w:del>
      <w:ins w:id="386" w:author="Ari Fina Bintarti" w:date="2024-05-24T14:42:00Z">
        <w:r w:rsidR="00760ADA" w:rsidRPr="003D0DDA">
          <w:rPr>
            <w:rFonts w:ascii="Arial" w:hAnsi="Arial" w:cs="Arial"/>
          </w:rPr>
          <w:t xml:space="preserve">Table </w:t>
        </w:r>
        <w:r w:rsidR="00760ADA">
          <w:rPr>
            <w:rFonts w:ascii="Arial" w:hAnsi="Arial" w:cs="Arial"/>
          </w:rPr>
          <w:t>S</w:t>
        </w:r>
        <w:r w:rsidR="00760ADA" w:rsidRPr="003D0DDA">
          <w:rPr>
            <w:rFonts w:ascii="Arial" w:hAnsi="Arial" w:cs="Arial"/>
          </w:rPr>
          <w:t>1</w:t>
        </w:r>
      </w:ins>
      <w:del w:id="387" w:author="Ari Fina Bintarti" w:date="2024-05-24T14:42:00Z">
        <w:r w:rsidR="00772852" w:rsidRPr="003D0DDA" w:rsidDel="00760ADA">
          <w:rPr>
            <w:rFonts w:ascii="Arial" w:hAnsi="Arial" w:cs="Arial"/>
          </w:rPr>
          <w:delText>Supplementary Table 1</w:delText>
        </w:r>
      </w:del>
      <w:r w:rsidR="000D73CF" w:rsidRPr="00772852">
        <w:rPr>
          <w:rFonts w:ascii="Arial" w:hAnsi="Arial" w:cs="Arial"/>
        </w:rPr>
        <w:t>)</w:t>
      </w:r>
      <w:r w:rsidR="000D73CF" w:rsidRPr="00772852">
        <w:rPr>
          <w:rFonts w:ascii="Arial" w:hAnsi="Arial" w:cs="Arial"/>
          <w:color w:val="000000" w:themeColor="text1"/>
        </w:rPr>
        <w:t>.</w:t>
      </w:r>
      <w:del w:id="388" w:author="Ari Fina Bintarti" w:date="2024-05-24T10:02:00Z">
        <w:r w:rsidR="00666FDA" w:rsidRPr="00674165" w:rsidDel="000A085A">
          <w:rPr>
            <w:rFonts w:ascii="Arial" w:hAnsi="Arial" w:cs="Arial"/>
            <w:color w:val="000000" w:themeColor="text1"/>
          </w:rPr>
          <w:delText xml:space="preserve"> </w:delText>
        </w:r>
      </w:del>
    </w:p>
    <w:p w14:paraId="1EC2B1F5" w14:textId="77777777" w:rsidR="000A085A" w:rsidRDefault="000A085A">
      <w:pPr>
        <w:spacing w:after="0" w:line="480" w:lineRule="auto"/>
        <w:ind w:firstLine="360"/>
        <w:jc w:val="both"/>
        <w:rPr>
          <w:ins w:id="389" w:author="Ari Fina Bintarti" w:date="2024-05-24T10:02:00Z"/>
          <w:rFonts w:ascii="Arial" w:hAnsi="Arial" w:cs="Arial"/>
        </w:rPr>
        <w:pPrChange w:id="390" w:author="Ari Fina Bintarti" w:date="2024-05-24T10:01:00Z">
          <w:pPr>
            <w:spacing w:after="0" w:line="480" w:lineRule="auto"/>
            <w:ind w:firstLine="720"/>
            <w:jc w:val="both"/>
          </w:pPr>
        </w:pPrChange>
      </w:pPr>
    </w:p>
    <w:p w14:paraId="38CE1BAD" w14:textId="5F01C2D3" w:rsidR="005A3AFB" w:rsidDel="000A085A" w:rsidRDefault="00443898" w:rsidP="000A085A">
      <w:pPr>
        <w:spacing w:after="0" w:line="480" w:lineRule="auto"/>
        <w:ind w:firstLine="360"/>
        <w:jc w:val="both"/>
        <w:rPr>
          <w:del w:id="391" w:author="Ari Fina Bintarti" w:date="2024-05-24T10:02:00Z"/>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r w:rsidR="006836A0" w:rsidRPr="00772852">
        <w:rPr>
          <w:rFonts w:ascii="Arial" w:hAnsi="Arial" w:cs="Arial"/>
        </w:rPr>
        <w:t>w</w:t>
      </w:r>
      <w:r w:rsidRPr="00772852">
        <w:rPr>
          <w:rFonts w:ascii="Arial" w:hAnsi="Arial" w:cs="Arial"/>
        </w:rPr>
        <w:t>ere</w:t>
      </w:r>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ins w:id="392" w:author="Ari Fina Bintarti" w:date="2024-05-24T14:43:00Z">
        <w:r w:rsidR="00116545">
          <w:rPr>
            <w:rFonts w:ascii="Arial" w:hAnsi="Arial" w:cs="Arial"/>
          </w:rPr>
          <w:t>.</w:t>
        </w:r>
      </w:ins>
      <w:del w:id="393" w:author="Ari Fina Bintarti" w:date="2024-05-24T14:43:00Z">
        <w:r w:rsidR="00772852" w:rsidRPr="003D0DDA" w:rsidDel="00116545">
          <w:rPr>
            <w:rFonts w:ascii="Arial" w:hAnsi="Arial" w:cs="Arial"/>
          </w:rPr>
          <w:delText>ure</w:delText>
        </w:r>
      </w:del>
      <w:r w:rsidR="00A41196" w:rsidRPr="003D0DDA">
        <w:rPr>
          <w:rFonts w:ascii="Arial" w:hAnsi="Arial" w:cs="Arial"/>
        </w:rPr>
        <w:t xml:space="preserve"> </w:t>
      </w:r>
      <w:r w:rsidR="00772852" w:rsidRPr="003D0DDA">
        <w:rPr>
          <w:rFonts w:ascii="Arial" w:hAnsi="Arial" w:cs="Arial"/>
        </w:rPr>
        <w:t>1</w:t>
      </w:r>
      <w:del w:id="394" w:author="Ari Fina Bintarti" w:date="2024-05-24T14:44:00Z">
        <w:r w:rsidR="00772852" w:rsidRPr="003D0DDA" w:rsidDel="00116545">
          <w:rPr>
            <w:rFonts w:ascii="Arial" w:hAnsi="Arial" w:cs="Arial"/>
          </w:rPr>
          <w:delText xml:space="preserve"> </w:delText>
        </w:r>
      </w:del>
      <w:r w:rsidR="00772852" w:rsidRPr="003D0DDA">
        <w:rPr>
          <w:rFonts w:ascii="Arial" w:hAnsi="Arial" w:cs="Arial"/>
        </w:rPr>
        <w:t xml:space="preserve">A; </w:t>
      </w:r>
      <w:del w:id="395" w:author="Ari Fina Bintarti" w:date="2024-05-24T14:44:00Z">
        <w:r w:rsidR="00772852" w:rsidRPr="003D0DDA" w:rsidDel="00116545">
          <w:rPr>
            <w:rFonts w:ascii="Arial" w:hAnsi="Arial" w:cs="Arial"/>
          </w:rPr>
          <w:delText xml:space="preserve">Supplementary </w:delText>
        </w:r>
      </w:del>
      <w:r w:rsidR="00772852" w:rsidRPr="003D0DDA">
        <w:rPr>
          <w:rFonts w:ascii="Arial" w:hAnsi="Arial" w:cs="Arial"/>
        </w:rPr>
        <w:t xml:space="preserve">Table </w:t>
      </w:r>
      <w:ins w:id="396" w:author="Ari Fina Bintarti" w:date="2024-05-24T14:44:00Z">
        <w:r w:rsidR="00116545">
          <w:rPr>
            <w:rFonts w:ascii="Arial" w:hAnsi="Arial" w:cs="Arial"/>
          </w:rPr>
          <w:t>S</w:t>
        </w:r>
      </w:ins>
      <w:r w:rsidR="00772852" w:rsidRPr="003D0DDA">
        <w:rPr>
          <w:rFonts w:ascii="Arial" w:hAnsi="Arial" w:cs="Arial"/>
        </w:rPr>
        <w:t>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significant </w:t>
      </w:r>
      <w:r w:rsidR="003410D7" w:rsidRPr="00772852">
        <w:rPr>
          <w:rFonts w:ascii="Arial" w:hAnsi="Arial" w:cs="Arial"/>
        </w:rPr>
        <w:t>impact</w:t>
      </w:r>
      <w:r w:rsidR="007810AF">
        <w:rPr>
          <w:rFonts w:ascii="Arial" w:hAnsi="Arial" w:cs="Arial"/>
        </w:rPr>
        <w:t>s</w:t>
      </w:r>
      <w:r w:rsidR="006D7562" w:rsidRPr="00772852">
        <w:rPr>
          <w:rFonts w:ascii="Arial" w:hAnsi="Arial" w:cs="Arial"/>
        </w:rPr>
        <w:t xml:space="preserve"> </w:t>
      </w:r>
      <w:r w:rsidR="003410D7" w:rsidRPr="00772852">
        <w:rPr>
          <w:rFonts w:ascii="Arial" w:hAnsi="Arial" w:cs="Arial"/>
        </w:rPr>
        <w:t>depend</w:t>
      </w:r>
      <w:r w:rsidR="007810AF">
        <w:rPr>
          <w:rFonts w:ascii="Arial" w:hAnsi="Arial" w:cs="Arial"/>
        </w:rPr>
        <w:t>ing on</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del w:id="397" w:author="Ari Fina Bintarti" w:date="2024-05-24T14:45:00Z">
        <w:r w:rsidR="00772852" w:rsidRPr="000F7633" w:rsidDel="00116545">
          <w:rPr>
            <w:rFonts w:ascii="Arial" w:hAnsi="Arial" w:cs="Arial"/>
          </w:rPr>
          <w:delText xml:space="preserve">Supplementary </w:delText>
        </w:r>
      </w:del>
      <w:r w:rsidR="00772852" w:rsidRPr="000F7633">
        <w:rPr>
          <w:rFonts w:ascii="Arial" w:hAnsi="Arial" w:cs="Arial"/>
        </w:rPr>
        <w:t xml:space="preserve">Table </w:t>
      </w:r>
      <w:ins w:id="398" w:author="Ari Fina Bintarti" w:date="2024-05-24T14:45:00Z">
        <w:r w:rsidR="00116545">
          <w:rPr>
            <w:rFonts w:ascii="Arial" w:hAnsi="Arial" w:cs="Arial"/>
          </w:rPr>
          <w:t>S</w:t>
        </w:r>
      </w:ins>
      <w:r w:rsidR="00772852" w:rsidRPr="000F7633">
        <w:rPr>
          <w:rFonts w:ascii="Arial" w:hAnsi="Arial" w:cs="Arial"/>
        </w:rPr>
        <w:t>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for</w:t>
      </w:r>
      <w:r w:rsidR="00F83D79">
        <w:rPr>
          <w:rFonts w:ascii="Arial" w:hAnsi="Arial" w:cs="Arial"/>
        </w:rPr>
        <w:t xml:space="preserve"> the</w:t>
      </w:r>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w:t>
      </w:r>
      <w:ins w:id="399" w:author="Ari Fina Bintarti" w:date="2024-05-24T14:45:00Z">
        <w:r w:rsidR="00116545">
          <w:rPr>
            <w:rFonts w:ascii="Arial" w:hAnsi="Arial" w:cs="Arial"/>
          </w:rPr>
          <w:t>.</w:t>
        </w:r>
      </w:ins>
      <w:del w:id="400" w:author="Ari Fina Bintarti" w:date="2024-05-24T14:45:00Z">
        <w:r w:rsidR="00772852" w:rsidRPr="000F7633" w:rsidDel="00116545">
          <w:rPr>
            <w:rFonts w:ascii="Arial" w:hAnsi="Arial" w:cs="Arial"/>
          </w:rPr>
          <w:delText>ure</w:delText>
        </w:r>
      </w:del>
      <w:r w:rsidR="00772852" w:rsidRPr="000F7633">
        <w:rPr>
          <w:rFonts w:ascii="Arial" w:hAnsi="Arial" w:cs="Arial"/>
        </w:rPr>
        <w:t xml:space="preserve"> 1</w:t>
      </w:r>
      <w:del w:id="401" w:author="Ari Fina Bintarti" w:date="2024-05-24T14:46:00Z">
        <w:r w:rsidR="00772852" w:rsidRPr="000F7633" w:rsidDel="00116545">
          <w:rPr>
            <w:rFonts w:ascii="Arial" w:hAnsi="Arial" w:cs="Arial"/>
          </w:rPr>
          <w:delText xml:space="preserve"> </w:delText>
        </w:r>
      </w:del>
      <w:r w:rsidR="00772852" w:rsidRPr="000F7633">
        <w:rPr>
          <w:rFonts w:ascii="Arial" w:hAnsi="Arial" w:cs="Arial"/>
        </w:rPr>
        <w:t>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r w:rsidR="00E147BE" w:rsidRPr="00772852">
        <w:rPr>
          <w:rFonts w:ascii="Arial" w:hAnsi="Arial" w:cs="Arial"/>
        </w:rPr>
        <w:t>content between</w:t>
      </w:r>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w:t>
      </w:r>
      <w:ins w:id="402" w:author="Ari Fina Bintarti" w:date="2024-05-24T14:47:00Z">
        <w:r w:rsidR="002610ED">
          <w:rPr>
            <w:rFonts w:ascii="Arial" w:hAnsi="Arial" w:cs="Arial"/>
          </w:rPr>
          <w:t>.</w:t>
        </w:r>
      </w:ins>
      <w:del w:id="403" w:author="Ari Fina Bintarti" w:date="2024-05-24T14:47:00Z">
        <w:r w:rsidR="00772852" w:rsidRPr="00112B9B" w:rsidDel="002610ED">
          <w:rPr>
            <w:rFonts w:ascii="Arial" w:hAnsi="Arial" w:cs="Arial"/>
          </w:rPr>
          <w:delText>ure</w:delText>
        </w:r>
      </w:del>
      <w:r w:rsidR="00772852" w:rsidRPr="00112B9B">
        <w:rPr>
          <w:rFonts w:ascii="Arial" w:hAnsi="Arial" w:cs="Arial"/>
        </w:rPr>
        <w:t xml:space="preserve"> 1</w:t>
      </w:r>
      <w:del w:id="404" w:author="Ari Fina Bintarti" w:date="2024-05-24T14:47:00Z">
        <w:r w:rsidR="00772852" w:rsidRPr="00112B9B" w:rsidDel="002610ED">
          <w:rPr>
            <w:rFonts w:ascii="Arial" w:hAnsi="Arial" w:cs="Arial"/>
          </w:rPr>
          <w:delText xml:space="preserve"> </w:delText>
        </w:r>
      </w:del>
      <w:r w:rsidR="00772852" w:rsidRPr="00112B9B">
        <w:rPr>
          <w:rFonts w:ascii="Arial" w:hAnsi="Arial" w:cs="Arial"/>
        </w:rPr>
        <w:t>A)</w:t>
      </w:r>
      <w:r w:rsidR="00247BAD" w:rsidRPr="00772852">
        <w:rPr>
          <w:rFonts w:ascii="Arial" w:hAnsi="Arial" w:cs="Arial"/>
        </w:rPr>
        <w:t>.</w:t>
      </w:r>
      <w:r w:rsidR="00247BAD">
        <w:rPr>
          <w:rFonts w:ascii="Arial" w:hAnsi="Arial" w:cs="Arial"/>
        </w:rPr>
        <w:t xml:space="preserve"> </w:t>
      </w:r>
    </w:p>
    <w:p w14:paraId="0C96BFD8" w14:textId="77777777" w:rsidR="000A085A" w:rsidRDefault="000A085A">
      <w:pPr>
        <w:spacing w:after="0" w:line="480" w:lineRule="auto"/>
        <w:ind w:firstLine="360"/>
        <w:jc w:val="both"/>
        <w:rPr>
          <w:ins w:id="405" w:author="Ari Fina Bintarti" w:date="2024-05-24T10:02:00Z"/>
          <w:rFonts w:ascii="Arial" w:hAnsi="Arial" w:cs="Arial"/>
        </w:rPr>
        <w:pPrChange w:id="406" w:author="Ari Fina Bintarti" w:date="2024-05-24T10:02:00Z">
          <w:pPr>
            <w:spacing w:after="0" w:line="480" w:lineRule="auto"/>
            <w:ind w:firstLine="720"/>
            <w:jc w:val="both"/>
          </w:pPr>
        </w:pPrChange>
      </w:pPr>
    </w:p>
    <w:p w14:paraId="56089C94" w14:textId="13303150" w:rsidR="00566140" w:rsidDel="000A085A" w:rsidRDefault="00464EA7" w:rsidP="000A085A">
      <w:pPr>
        <w:spacing w:after="0" w:line="480" w:lineRule="auto"/>
        <w:ind w:firstLine="360"/>
        <w:jc w:val="both"/>
        <w:rPr>
          <w:del w:id="407" w:author="Ari Fina Bintarti" w:date="2024-05-24T10:02:00Z"/>
          <w:rFonts w:ascii="Arial" w:hAnsi="Arial" w:cs="Arial"/>
        </w:rPr>
      </w:pPr>
      <w:del w:id="408" w:author="Ari Fina Bintarti" w:date="2024-05-24T10:02:00Z">
        <w:r w:rsidDel="000A085A">
          <w:rPr>
            <w:rFonts w:ascii="Arial" w:hAnsi="Arial" w:cs="Arial"/>
          </w:rPr>
          <w:tab/>
        </w:r>
      </w:del>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w:t>
      </w:r>
      <w:ins w:id="409" w:author="Ari Fina Bintarti" w:date="2024-05-24T14:48:00Z">
        <w:r w:rsidR="007C514A">
          <w:rPr>
            <w:rFonts w:ascii="Arial" w:hAnsi="Arial" w:cs="Arial"/>
          </w:rPr>
          <w:t xml:space="preserve"> </w:t>
        </w:r>
      </w:ins>
      <w:del w:id="410" w:author="Ari Fina Bintarti" w:date="2024-05-24T14:48:00Z">
        <w:r w:rsidR="001B19AD" w:rsidRPr="00772852" w:rsidDel="007C514A">
          <w:rPr>
            <w:rFonts w:ascii="Arial" w:hAnsi="Arial" w:cs="Arial"/>
          </w:rPr>
          <w:delText xml:space="preserve"> </w:delText>
        </w:r>
        <w:r w:rsidR="00772852" w:rsidRPr="000F7633" w:rsidDel="007C514A">
          <w:rPr>
            <w:rFonts w:ascii="Arial" w:hAnsi="Arial" w:cs="Arial"/>
          </w:rPr>
          <w:delText xml:space="preserve">Supplementary </w:delText>
        </w:r>
      </w:del>
      <w:r w:rsidR="00772852" w:rsidRPr="000F7633">
        <w:rPr>
          <w:rFonts w:ascii="Arial" w:hAnsi="Arial" w:cs="Arial"/>
        </w:rPr>
        <w:t xml:space="preserve">Table </w:t>
      </w:r>
      <w:ins w:id="411" w:author="Ari Fina Bintarti" w:date="2024-05-24T14:48:00Z">
        <w:r w:rsidR="007C514A">
          <w:rPr>
            <w:rFonts w:ascii="Arial" w:hAnsi="Arial" w:cs="Arial"/>
          </w:rPr>
          <w:t>S</w:t>
        </w:r>
      </w:ins>
      <w:r w:rsidR="00772852" w:rsidRPr="000F7633">
        <w:rPr>
          <w:rFonts w:ascii="Arial" w:hAnsi="Arial" w:cs="Arial"/>
        </w:rPr>
        <w:t>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w:t>
      </w:r>
      <w:ins w:id="412" w:author="Ari Fina Bintarti" w:date="2024-05-24T14:48:00Z">
        <w:r w:rsidR="007C514A">
          <w:rPr>
            <w:rFonts w:ascii="Arial" w:hAnsi="Arial" w:cs="Arial"/>
          </w:rPr>
          <w:t xml:space="preserve">. </w:t>
        </w:r>
      </w:ins>
      <w:del w:id="413" w:author="Ari Fina Bintarti" w:date="2024-05-24T14:48:00Z">
        <w:r w:rsidR="00772852" w:rsidRPr="00772852" w:rsidDel="007C514A">
          <w:rPr>
            <w:rFonts w:ascii="Arial" w:hAnsi="Arial" w:cs="Arial"/>
          </w:rPr>
          <w:delText xml:space="preserve">ure </w:delText>
        </w:r>
      </w:del>
      <w:r w:rsidR="00772852" w:rsidRPr="00772852">
        <w:rPr>
          <w:rFonts w:ascii="Arial" w:hAnsi="Arial" w:cs="Arial"/>
        </w:rPr>
        <w:t>1</w:t>
      </w:r>
      <w:del w:id="414" w:author="Ari Fina Bintarti" w:date="2024-05-24T14:48:00Z">
        <w:r w:rsidR="00772852" w:rsidRPr="00772852" w:rsidDel="007C514A">
          <w:rPr>
            <w:rFonts w:ascii="Arial" w:hAnsi="Arial" w:cs="Arial"/>
          </w:rPr>
          <w:delText xml:space="preserve"> </w:delText>
        </w:r>
      </w:del>
      <w:r w:rsidR="00772852" w:rsidRPr="00772852">
        <w:rPr>
          <w:rFonts w:ascii="Arial" w:hAnsi="Arial" w:cs="Arial"/>
        </w:rPr>
        <w:t>B</w:t>
      </w:r>
      <w:r w:rsidR="003D6606" w:rsidRPr="00112B9B">
        <w:rPr>
          <w:rFonts w:ascii="Arial" w:hAnsi="Arial" w:cs="Arial"/>
        </w:rPr>
        <w:t xml:space="preserve">; </w:t>
      </w:r>
      <w:del w:id="415" w:author="Ari Fina Bintarti" w:date="2024-05-24T14:48:00Z">
        <w:r w:rsidR="00772852" w:rsidRPr="00112B9B" w:rsidDel="007C514A">
          <w:rPr>
            <w:rFonts w:ascii="Arial" w:hAnsi="Arial" w:cs="Arial"/>
          </w:rPr>
          <w:delText xml:space="preserve">Supplementary </w:delText>
        </w:r>
      </w:del>
      <w:r w:rsidR="00772852" w:rsidRPr="00112B9B">
        <w:rPr>
          <w:rFonts w:ascii="Arial" w:hAnsi="Arial" w:cs="Arial"/>
        </w:rPr>
        <w:t xml:space="preserve">Table </w:t>
      </w:r>
      <w:ins w:id="416" w:author="Ari Fina Bintarti" w:date="2024-05-24T14:48:00Z">
        <w:r w:rsidR="007C514A">
          <w:rPr>
            <w:rFonts w:ascii="Arial" w:hAnsi="Arial" w:cs="Arial"/>
          </w:rPr>
          <w:t>S</w:t>
        </w:r>
      </w:ins>
      <w:r w:rsidR="00772852" w:rsidRPr="00112B9B">
        <w:rPr>
          <w:rFonts w:ascii="Arial" w:hAnsi="Arial" w:cs="Arial"/>
        </w:rPr>
        <w:t>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w:t>
      </w:r>
      <w:ins w:id="417" w:author="Ari Fina Bintarti" w:date="2024-05-24T14:49:00Z">
        <w:r w:rsidR="00CF008D">
          <w:rPr>
            <w:rFonts w:ascii="Arial" w:hAnsi="Arial" w:cs="Arial"/>
          </w:rPr>
          <w:t>.</w:t>
        </w:r>
      </w:ins>
      <w:del w:id="418" w:author="Ari Fina Bintarti" w:date="2024-05-24T14:49:00Z">
        <w:r w:rsidR="00772852" w:rsidRPr="00772852" w:rsidDel="00CF008D">
          <w:rPr>
            <w:rFonts w:ascii="Arial" w:hAnsi="Arial" w:cs="Arial"/>
          </w:rPr>
          <w:delText>ure</w:delText>
        </w:r>
      </w:del>
      <w:r w:rsidR="00772852" w:rsidRPr="00772852">
        <w:rPr>
          <w:rFonts w:ascii="Arial" w:hAnsi="Arial" w:cs="Arial"/>
        </w:rPr>
        <w:t xml:space="preserve"> 1</w:t>
      </w:r>
      <w:del w:id="419" w:author="Ari Fina Bintarti" w:date="2024-05-24T14:49:00Z">
        <w:r w:rsidR="00772852" w:rsidRPr="00772852" w:rsidDel="00CF008D">
          <w:rPr>
            <w:rFonts w:ascii="Arial" w:hAnsi="Arial" w:cs="Arial"/>
          </w:rPr>
          <w:delText xml:space="preserve"> </w:delText>
        </w:r>
      </w:del>
      <w:r w:rsidR="00772852" w:rsidRPr="00772852">
        <w:rPr>
          <w:rFonts w:ascii="Arial" w:hAnsi="Arial" w:cs="Arial"/>
        </w:rPr>
        <w:t>B</w:t>
      </w:r>
      <w:r w:rsidR="000113DA" w:rsidRPr="00772852">
        <w:rPr>
          <w:rFonts w:ascii="Arial" w:hAnsi="Arial" w:cs="Arial"/>
        </w:rPr>
        <w:t>)</w:t>
      </w:r>
      <w:r w:rsidR="006339E2" w:rsidRPr="00772852">
        <w:rPr>
          <w:rFonts w:ascii="Arial" w:hAnsi="Arial" w:cs="Arial"/>
        </w:rPr>
        <w:t>.</w:t>
      </w:r>
    </w:p>
    <w:p w14:paraId="154B9AB2" w14:textId="77777777" w:rsidR="000A085A" w:rsidRDefault="000A085A">
      <w:pPr>
        <w:spacing w:after="0" w:line="480" w:lineRule="auto"/>
        <w:ind w:firstLine="360"/>
        <w:jc w:val="both"/>
        <w:rPr>
          <w:ins w:id="420" w:author="Ari Fina Bintarti" w:date="2024-05-24T10:02:00Z"/>
          <w:rFonts w:ascii="Arial" w:hAnsi="Arial" w:cs="Arial"/>
        </w:rPr>
        <w:pPrChange w:id="421" w:author="Ari Fina Bintarti" w:date="2024-05-24T10:02:00Z">
          <w:pPr>
            <w:spacing w:after="0" w:line="480" w:lineRule="auto"/>
            <w:jc w:val="both"/>
          </w:pPr>
        </w:pPrChange>
      </w:pPr>
    </w:p>
    <w:p w14:paraId="236BC6B7" w14:textId="168CA1A6" w:rsidR="00BC40EC" w:rsidRDefault="00BC40EC">
      <w:pPr>
        <w:spacing w:after="0" w:line="480" w:lineRule="auto"/>
        <w:ind w:firstLine="360"/>
        <w:jc w:val="both"/>
        <w:rPr>
          <w:rFonts w:ascii="Arial" w:hAnsi="Arial" w:cs="Arial"/>
        </w:rPr>
        <w:pPrChange w:id="422" w:author="Ari Fina Bintarti" w:date="2024-05-24T10:02:00Z">
          <w:pPr>
            <w:spacing w:after="0" w:line="480" w:lineRule="auto"/>
            <w:jc w:val="both"/>
          </w:pPr>
        </w:pPrChange>
      </w:pPr>
      <w:del w:id="423" w:author="Ari Fina Bintarti" w:date="2024-05-24T10:02:00Z">
        <w:r w:rsidDel="000A085A">
          <w:rPr>
            <w:rFonts w:ascii="Arial" w:hAnsi="Arial" w:cs="Arial"/>
          </w:rPr>
          <w:tab/>
        </w:r>
      </w:del>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r w:rsidR="00E147BE">
        <w:rPr>
          <w:rFonts w:ascii="Arial" w:hAnsi="Arial" w:cs="Arial"/>
        </w:rPr>
        <w:t xml:space="preserve">a </w:t>
      </w:r>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O flux (Three-way repeated measures ANOVA, P&lt;0.05;</w:t>
      </w:r>
      <w:ins w:id="424" w:author="Ari Fina Bintarti" w:date="2024-05-24T14:49:00Z">
        <w:r w:rsidR="005E7AEC">
          <w:rPr>
            <w:rFonts w:ascii="Arial" w:hAnsi="Arial" w:cs="Arial"/>
          </w:rPr>
          <w:t xml:space="preserve"> </w:t>
        </w:r>
      </w:ins>
      <w:del w:id="425" w:author="Ari Fina Bintarti" w:date="2024-05-24T14:49:00Z">
        <w:r w:rsidDel="005E7AEC">
          <w:rPr>
            <w:rFonts w:ascii="Arial" w:hAnsi="Arial" w:cs="Arial"/>
          </w:rPr>
          <w:delText xml:space="preserve"> </w:delText>
        </w:r>
        <w:r w:rsidRPr="000F7633" w:rsidDel="005E7AEC">
          <w:rPr>
            <w:rFonts w:ascii="Arial" w:hAnsi="Arial" w:cs="Arial"/>
          </w:rPr>
          <w:delText xml:space="preserve">Supplementary </w:delText>
        </w:r>
      </w:del>
      <w:r w:rsidRPr="000F7633">
        <w:rPr>
          <w:rFonts w:ascii="Arial" w:hAnsi="Arial" w:cs="Arial"/>
        </w:rPr>
        <w:t xml:space="preserve">Table </w:t>
      </w:r>
      <w:ins w:id="426" w:author="Ari Fina Bintarti" w:date="2024-05-24T14:49:00Z">
        <w:r w:rsidR="005E7AEC">
          <w:rPr>
            <w:rFonts w:ascii="Arial" w:hAnsi="Arial" w:cs="Arial"/>
          </w:rPr>
          <w:t>S</w:t>
        </w:r>
      </w:ins>
      <w:r w:rsidRPr="000F7633">
        <w:rPr>
          <w:rFonts w:ascii="Arial" w:hAnsi="Arial" w:cs="Arial"/>
        </w:rPr>
        <w:t>1</w:t>
      </w:r>
      <w:r>
        <w:rPr>
          <w:rFonts w:ascii="Arial" w:hAnsi="Arial" w:cs="Arial"/>
        </w:rPr>
        <w:t xml:space="preserve">). Drought effect was found in CONFYM and CONMIN systems at the </w:t>
      </w:r>
      <w:r>
        <w:rPr>
          <w:rFonts w:ascii="Arial" w:hAnsi="Arial" w:cs="Arial"/>
        </w:rPr>
        <w:lastRenderedPageBreak/>
        <w:t xml:space="preserve">beginning of drought period with a strong effect at the first sampling dates. In the contrary, there was no drought effect detected in the BIODYN system </w:t>
      </w:r>
      <w:r w:rsidRPr="005E7AEC">
        <w:rPr>
          <w:rFonts w:ascii="Arial" w:hAnsi="Arial" w:cs="Arial"/>
        </w:rPr>
        <w:t>(</w:t>
      </w:r>
      <w:r w:rsidRPr="005E7AEC">
        <w:rPr>
          <w:rFonts w:ascii="Arial" w:hAnsi="Arial" w:cs="Arial"/>
          <w:rPrChange w:id="427" w:author="Ari Fina Bintarti" w:date="2024-05-24T14:50:00Z">
            <w:rPr>
              <w:rFonts w:ascii="Arial" w:hAnsi="Arial" w:cs="Arial"/>
              <w:highlight w:val="yellow"/>
            </w:rPr>
          </w:rPrChange>
        </w:rPr>
        <w:t>Fig</w:t>
      </w:r>
      <w:ins w:id="428" w:author="Ari Fina Bintarti" w:date="2024-05-24T14:50:00Z">
        <w:r w:rsidR="005E7AEC" w:rsidRPr="005E7AEC">
          <w:rPr>
            <w:rFonts w:ascii="Arial" w:hAnsi="Arial" w:cs="Arial"/>
            <w:rPrChange w:id="429" w:author="Ari Fina Bintarti" w:date="2024-05-24T14:50:00Z">
              <w:rPr>
                <w:rFonts w:ascii="Arial" w:hAnsi="Arial" w:cs="Arial"/>
                <w:highlight w:val="yellow"/>
              </w:rPr>
            </w:rPrChange>
          </w:rPr>
          <w:t xml:space="preserve">. </w:t>
        </w:r>
      </w:ins>
      <w:del w:id="430" w:author="Ari Fina Bintarti" w:date="2024-05-24T14:50:00Z">
        <w:r w:rsidRPr="005E7AEC" w:rsidDel="005E7AEC">
          <w:rPr>
            <w:rFonts w:ascii="Arial" w:hAnsi="Arial" w:cs="Arial"/>
            <w:rPrChange w:id="431" w:author="Ari Fina Bintarti" w:date="2024-05-24T14:50:00Z">
              <w:rPr>
                <w:rFonts w:ascii="Arial" w:hAnsi="Arial" w:cs="Arial"/>
                <w:highlight w:val="yellow"/>
              </w:rPr>
            </w:rPrChange>
          </w:rPr>
          <w:delText>u</w:delText>
        </w:r>
      </w:del>
      <w:del w:id="432" w:author="Ari Fina Bintarti" w:date="2024-05-24T14:49:00Z">
        <w:r w:rsidRPr="005E7AEC" w:rsidDel="005E7AEC">
          <w:rPr>
            <w:rFonts w:ascii="Arial" w:hAnsi="Arial" w:cs="Arial"/>
            <w:rPrChange w:id="433" w:author="Ari Fina Bintarti" w:date="2024-05-24T14:50:00Z">
              <w:rPr>
                <w:rFonts w:ascii="Arial" w:hAnsi="Arial" w:cs="Arial"/>
                <w:highlight w:val="yellow"/>
              </w:rPr>
            </w:rPrChange>
          </w:rPr>
          <w:delText xml:space="preserve">re </w:delText>
        </w:r>
      </w:del>
      <w:r w:rsidRPr="005E7AEC">
        <w:rPr>
          <w:rFonts w:ascii="Arial" w:hAnsi="Arial" w:cs="Arial"/>
          <w:rPrChange w:id="434" w:author="Ari Fina Bintarti" w:date="2024-05-24T14:50:00Z">
            <w:rPr>
              <w:rFonts w:ascii="Arial" w:hAnsi="Arial" w:cs="Arial"/>
              <w:highlight w:val="yellow"/>
            </w:rPr>
          </w:rPrChange>
        </w:rPr>
        <w:t>1</w:t>
      </w:r>
      <w:del w:id="435" w:author="Ari Fina Bintarti" w:date="2024-05-24T14:50:00Z">
        <w:r w:rsidRPr="005E7AEC" w:rsidDel="005E7AEC">
          <w:rPr>
            <w:rFonts w:ascii="Arial" w:hAnsi="Arial" w:cs="Arial"/>
            <w:rPrChange w:id="436" w:author="Ari Fina Bintarti" w:date="2024-05-24T14:50:00Z">
              <w:rPr>
                <w:rFonts w:ascii="Arial" w:hAnsi="Arial" w:cs="Arial"/>
                <w:highlight w:val="yellow"/>
              </w:rPr>
            </w:rPrChange>
          </w:rPr>
          <w:delText xml:space="preserve"> </w:delText>
        </w:r>
      </w:del>
      <w:r w:rsidR="00174262" w:rsidRPr="005E7AEC">
        <w:rPr>
          <w:rFonts w:ascii="Arial" w:hAnsi="Arial" w:cs="Arial"/>
          <w:rPrChange w:id="437" w:author="Ari Fina Bintarti" w:date="2024-05-24T14:50:00Z">
            <w:rPr>
              <w:rFonts w:ascii="Arial" w:hAnsi="Arial" w:cs="Arial"/>
              <w:highlight w:val="yellow"/>
            </w:rPr>
          </w:rPrChange>
        </w:rPr>
        <w:t>C</w:t>
      </w:r>
      <w:r w:rsidRPr="005E7AEC">
        <w:rPr>
          <w:rFonts w:ascii="Arial" w:hAnsi="Arial" w:cs="Arial"/>
        </w:rPr>
        <w:t>).</w:t>
      </w:r>
    </w:p>
    <w:p w14:paraId="78B31200" w14:textId="77777777" w:rsidR="00BC40EC" w:rsidRDefault="00BC40EC" w:rsidP="0063031D">
      <w:pPr>
        <w:spacing w:after="0" w:line="480" w:lineRule="auto"/>
        <w:jc w:val="both"/>
        <w:rPr>
          <w:rFonts w:ascii="Arial" w:hAnsi="Arial" w:cs="Arial"/>
        </w:rPr>
      </w:pPr>
      <w:del w:id="438" w:author="Ari Fina Bintarti" w:date="2024-05-24T09:52:00Z">
        <w:r w:rsidDel="00B87AC4">
          <w:rPr>
            <w:rFonts w:ascii="Arial" w:hAnsi="Arial" w:cs="Arial"/>
          </w:rPr>
          <w:delText>.</w:delText>
        </w:r>
      </w:del>
    </w:p>
    <w:p w14:paraId="08C67AB2" w14:textId="2170BBA7" w:rsidR="007C2534" w:rsidRPr="000A085A" w:rsidRDefault="00B54767">
      <w:pPr>
        <w:pStyle w:val="ListParagraph"/>
        <w:numPr>
          <w:ilvl w:val="1"/>
          <w:numId w:val="15"/>
        </w:numPr>
        <w:spacing w:line="480" w:lineRule="auto"/>
        <w:ind w:left="540" w:hanging="540"/>
        <w:jc w:val="both"/>
        <w:rPr>
          <w:rFonts w:ascii="Arial" w:hAnsi="Arial" w:cs="Arial"/>
          <w:i/>
          <w:iCs/>
          <w:rPrChange w:id="439" w:author="Ari Fina Bintarti" w:date="2024-05-24T10:02:00Z">
            <w:rPr/>
          </w:rPrChange>
        </w:rPr>
        <w:pPrChange w:id="440" w:author="Ari Fina Bintarti" w:date="2024-05-24T09:52:00Z">
          <w:pPr>
            <w:spacing w:after="0" w:line="480" w:lineRule="auto"/>
            <w:jc w:val="both"/>
          </w:pPr>
        </w:pPrChange>
      </w:pPr>
      <w:r w:rsidRPr="000A085A">
        <w:rPr>
          <w:rFonts w:ascii="Arial" w:hAnsi="Arial" w:cs="Arial"/>
          <w:i/>
          <w:iCs/>
          <w:rPrChange w:id="441" w:author="Ari Fina Bintarti" w:date="2024-05-24T10:02:00Z">
            <w:rPr/>
          </w:rPrChange>
        </w:rPr>
        <w:t>Differential responses of ammonia oxidizing communities</w:t>
      </w:r>
      <w:r w:rsidR="008713D4" w:rsidRPr="000A085A">
        <w:rPr>
          <w:rFonts w:ascii="Arial" w:hAnsi="Arial" w:cs="Arial"/>
          <w:i/>
          <w:iCs/>
          <w:rPrChange w:id="442" w:author="Ari Fina Bintarti" w:date="2024-05-24T10:02:00Z">
            <w:rPr/>
          </w:rPrChange>
        </w:rPr>
        <w:t xml:space="preserve"> </w:t>
      </w:r>
      <w:r w:rsidRPr="000A085A">
        <w:rPr>
          <w:rFonts w:ascii="Arial" w:hAnsi="Arial" w:cs="Arial"/>
          <w:i/>
          <w:iCs/>
          <w:rPrChange w:id="443" w:author="Ari Fina Bintarti" w:date="2024-05-24T10:02:00Z">
            <w:rPr/>
          </w:rPrChange>
        </w:rPr>
        <w:t xml:space="preserve">to drought </w:t>
      </w:r>
    </w:p>
    <w:p w14:paraId="5CEE31B6" w14:textId="77777777" w:rsidR="000A085A" w:rsidRDefault="000A085A" w:rsidP="0063031D">
      <w:pPr>
        <w:spacing w:after="0" w:line="480" w:lineRule="auto"/>
        <w:ind w:firstLine="720"/>
        <w:jc w:val="both"/>
        <w:rPr>
          <w:ins w:id="444" w:author="Ari Fina Bintarti" w:date="2024-05-24T10:02:00Z"/>
          <w:rFonts w:ascii="Arial" w:hAnsi="Arial" w:cs="Arial"/>
        </w:rPr>
      </w:pPr>
    </w:p>
    <w:p w14:paraId="415DB955" w14:textId="438E26D2" w:rsidR="00D456AD" w:rsidDel="000A085A" w:rsidRDefault="00E9257A" w:rsidP="000A085A">
      <w:pPr>
        <w:spacing w:after="0" w:line="480" w:lineRule="auto"/>
        <w:ind w:firstLine="360"/>
        <w:jc w:val="both"/>
        <w:rPr>
          <w:del w:id="445" w:author="Ari Fina Bintarti" w:date="2024-05-24T10:02:00Z"/>
          <w:rFonts w:ascii="Arial" w:hAnsi="Arial" w:cs="Arial"/>
        </w:rPr>
      </w:pPr>
      <w:r>
        <w:rPr>
          <w:rFonts w:ascii="Arial" w:hAnsi="Arial" w:cs="Arial"/>
        </w:rPr>
        <w:t>The</w:t>
      </w:r>
      <w:r w:rsidR="007C2534" w:rsidRPr="00157A05">
        <w:rPr>
          <w:rFonts w:ascii="Arial" w:hAnsi="Arial" w:cs="Arial"/>
        </w:rPr>
        <w:t xml:space="preserve"> AOB, AOA, and </w:t>
      </w:r>
      <w:ins w:id="446" w:author="Ari Fina Bintarti" w:date="2024-05-24T14:58:00Z">
        <w:r w:rsidR="00E930B9">
          <w:rPr>
            <w:rFonts w:ascii="Arial" w:hAnsi="Arial" w:cs="Arial"/>
          </w:rPr>
          <w:t>c</w:t>
        </w:r>
      </w:ins>
      <w:del w:id="447" w:author="Ari Fina Bintarti" w:date="2024-05-24T14:58:00Z">
        <w:r w:rsidR="007C2534" w:rsidRPr="00157A05" w:rsidDel="00E930B9">
          <w:rPr>
            <w:rFonts w:ascii="Arial" w:hAnsi="Arial" w:cs="Arial"/>
          </w:rPr>
          <w:delText>C</w:delText>
        </w:r>
      </w:del>
      <w:r w:rsidR="007C2534" w:rsidRPr="00157A05">
        <w:rPr>
          <w:rFonts w:ascii="Arial" w:hAnsi="Arial" w:cs="Arial"/>
        </w:rPr>
        <w:t xml:space="preserve">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del w:id="448" w:author="Ari Fina Bintarti" w:date="2024-05-24T14:50:00Z">
        <w:r w:rsidR="00772852" w:rsidRPr="004A7D3B" w:rsidDel="00481C27">
          <w:rPr>
            <w:rFonts w:ascii="Arial" w:hAnsi="Arial" w:cs="Arial"/>
          </w:rPr>
          <w:delText xml:space="preserve">Supplementary </w:delText>
        </w:r>
      </w:del>
      <w:r w:rsidR="00772852" w:rsidRPr="004A7D3B">
        <w:rPr>
          <w:rFonts w:ascii="Arial" w:hAnsi="Arial" w:cs="Arial"/>
        </w:rPr>
        <w:t xml:space="preserve">Fig. </w:t>
      </w:r>
      <w:ins w:id="449" w:author="Ari Fina Bintarti" w:date="2024-05-24T14:50:00Z">
        <w:r w:rsidR="00481C27">
          <w:rPr>
            <w:rFonts w:ascii="Arial" w:hAnsi="Arial" w:cs="Arial"/>
          </w:rPr>
          <w:t>S</w:t>
        </w:r>
      </w:ins>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del w:id="450" w:author="Ari Fina Bintarti" w:date="2024-05-24T14:52:00Z">
        <w:r w:rsidR="00B54767" w:rsidRPr="000F7633" w:rsidDel="009F5624">
          <w:rPr>
            <w:rFonts w:ascii="Arial" w:hAnsi="Arial" w:cs="Arial"/>
          </w:rPr>
          <w:delText xml:space="preserve">Supplementary </w:delText>
        </w:r>
      </w:del>
      <w:r w:rsidR="00B54767" w:rsidRPr="000F7633">
        <w:rPr>
          <w:rFonts w:ascii="Arial" w:hAnsi="Arial" w:cs="Arial"/>
        </w:rPr>
        <w:t xml:space="preserve">Fig. </w:t>
      </w:r>
      <w:ins w:id="451" w:author="Ari Fina Bintarti" w:date="2024-05-24T14:52:00Z">
        <w:r w:rsidR="009F5624">
          <w:rPr>
            <w:rFonts w:ascii="Arial" w:hAnsi="Arial" w:cs="Arial"/>
          </w:rPr>
          <w:t>S</w:t>
        </w:r>
      </w:ins>
      <w:r w:rsidR="00B54767" w:rsidRPr="000F7633">
        <w:rPr>
          <w:rFonts w:ascii="Arial" w:hAnsi="Arial" w:cs="Arial"/>
        </w:rPr>
        <w:t xml:space="preserve">3G-L; </w:t>
      </w:r>
      <w:del w:id="452" w:author="Ari Fina Bintarti" w:date="2024-05-24T14:53:00Z">
        <w:r w:rsidR="00772852" w:rsidRPr="004A7D3B" w:rsidDel="009F5624">
          <w:rPr>
            <w:rFonts w:ascii="Arial" w:hAnsi="Arial" w:cs="Arial"/>
          </w:rPr>
          <w:delText xml:space="preserve">Supplementary </w:delText>
        </w:r>
      </w:del>
      <w:r w:rsidR="00772852" w:rsidRPr="004A7D3B">
        <w:rPr>
          <w:rFonts w:ascii="Arial" w:hAnsi="Arial" w:cs="Arial"/>
        </w:rPr>
        <w:t xml:space="preserve">Table </w:t>
      </w:r>
      <w:ins w:id="453" w:author="Ari Fina Bintarti" w:date="2024-05-24T14:53:00Z">
        <w:r w:rsidR="009F5624">
          <w:rPr>
            <w:rFonts w:ascii="Arial" w:hAnsi="Arial" w:cs="Arial"/>
          </w:rPr>
          <w:t>S</w:t>
        </w:r>
      </w:ins>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w:t>
      </w:r>
      <w:ins w:id="454" w:author="Ari Fina Bintarti" w:date="2024-05-24T14:53:00Z">
        <w:r w:rsidR="009F5624">
          <w:rPr>
            <w:rFonts w:ascii="Arial" w:hAnsi="Arial" w:cs="Arial"/>
          </w:rPr>
          <w:t>c</w:t>
        </w:r>
      </w:ins>
      <w:del w:id="455" w:author="Ari Fina Bintarti" w:date="2024-05-24T14:53:00Z">
        <w:r w:rsidR="00116F1C" w:rsidDel="009F5624">
          <w:rPr>
            <w:rFonts w:ascii="Arial" w:hAnsi="Arial" w:cs="Arial"/>
          </w:rPr>
          <w:delText>C</w:delText>
        </w:r>
      </w:del>
      <w:r w:rsidR="00116F1C">
        <w:rPr>
          <w:rFonts w:ascii="Arial" w:hAnsi="Arial" w:cs="Arial"/>
        </w:rPr>
        <w:t>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del w:id="456" w:author="Ari Fina Bintarti" w:date="2024-05-24T14:53:00Z">
        <w:r w:rsidR="00772852" w:rsidRPr="004A7D3B" w:rsidDel="009C1C2E">
          <w:rPr>
            <w:rFonts w:ascii="Arial" w:hAnsi="Arial" w:cs="Arial"/>
          </w:rPr>
          <w:delText xml:space="preserve">Supplementary </w:delText>
        </w:r>
      </w:del>
      <w:r w:rsidR="00772852" w:rsidRPr="004A7D3B">
        <w:rPr>
          <w:rFonts w:ascii="Arial" w:hAnsi="Arial" w:cs="Arial"/>
        </w:rPr>
        <w:t xml:space="preserve">Table </w:t>
      </w:r>
      <w:ins w:id="457" w:author="Ari Fina Bintarti" w:date="2024-05-24T14:53:00Z">
        <w:r w:rsidR="00BD466D">
          <w:rPr>
            <w:rFonts w:ascii="Arial" w:hAnsi="Arial" w:cs="Arial"/>
          </w:rPr>
          <w:t>S</w:t>
        </w:r>
      </w:ins>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ins w:id="458" w:author="Ari Fina Bintarti" w:date="2024-05-24T14:55:00Z">
        <w:r w:rsidR="00E930B9">
          <w:rPr>
            <w:rFonts w:ascii="Arial" w:hAnsi="Arial" w:cs="Arial"/>
          </w:rPr>
          <w:t>c</w:t>
        </w:r>
      </w:ins>
      <w:del w:id="459" w:author="Ari Fina Bintarti" w:date="2024-05-24T14:55:00Z">
        <w:r w:rsidR="008C5AD7" w:rsidDel="00E930B9">
          <w:rPr>
            <w:rFonts w:ascii="Arial" w:hAnsi="Arial" w:cs="Arial"/>
          </w:rPr>
          <w:delText>C</w:delText>
        </w:r>
      </w:del>
      <w:r w:rsidR="008C5AD7">
        <w:rPr>
          <w:rFonts w:ascii="Arial" w:hAnsi="Arial" w:cs="Arial"/>
        </w:rPr>
        <w:t xml:space="preserve">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ins w:id="460" w:author="Ari Fina Bintarti" w:date="2024-05-24T14:59:00Z">
        <w:r w:rsidR="00E930B9">
          <w:rPr>
            <w:rFonts w:ascii="Arial" w:hAnsi="Arial" w:cs="Arial"/>
          </w:rPr>
          <w:t>c</w:t>
        </w:r>
      </w:ins>
      <w:del w:id="461" w:author="Ari Fina Bintarti" w:date="2024-05-24T14:59:00Z">
        <w:r w:rsidR="00E264CC" w:rsidRPr="000F7633" w:rsidDel="00E930B9">
          <w:rPr>
            <w:rFonts w:ascii="Arial" w:hAnsi="Arial" w:cs="Arial"/>
          </w:rPr>
          <w:delText>C</w:delText>
        </w:r>
      </w:del>
      <w:r w:rsidR="00E264CC" w:rsidRPr="000F7633">
        <w:rPr>
          <w:rFonts w:ascii="Arial" w:hAnsi="Arial" w:cs="Arial"/>
        </w:rPr>
        <w:t xml:space="preserve">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ins w:id="462" w:author="Ari Fina Bintarti" w:date="2024-05-24T14:59:00Z">
        <w:r w:rsidR="00E930B9">
          <w:rPr>
            <w:rFonts w:ascii="Arial" w:hAnsi="Arial" w:cs="Arial"/>
          </w:rPr>
          <w:t>Fig</w:t>
        </w:r>
      </w:ins>
      <w:del w:id="463" w:author="Ari Fina Bintarti" w:date="2024-05-24T14:59:00Z">
        <w:r w:rsidR="00C3231E" w:rsidRPr="000F7633" w:rsidDel="00E930B9">
          <w:rPr>
            <w:rFonts w:ascii="Arial" w:hAnsi="Arial" w:cs="Arial"/>
          </w:rPr>
          <w:delText>Supplementary Fig</w:delText>
        </w:r>
      </w:del>
      <w:r w:rsidR="00C3231E" w:rsidRPr="000F7633">
        <w:rPr>
          <w:rFonts w:ascii="Arial" w:hAnsi="Arial" w:cs="Arial"/>
        </w:rPr>
        <w:t xml:space="preserve">. </w:t>
      </w:r>
      <w:ins w:id="464" w:author="Ari Fina Bintarti" w:date="2024-05-24T14:59:00Z">
        <w:r w:rsidR="00E930B9">
          <w:rPr>
            <w:rFonts w:ascii="Arial" w:hAnsi="Arial" w:cs="Arial"/>
          </w:rPr>
          <w:t>S</w:t>
        </w:r>
      </w:ins>
      <w:r w:rsidR="00C3231E" w:rsidRPr="000F7633">
        <w:rPr>
          <w:rFonts w:ascii="Arial" w:hAnsi="Arial" w:cs="Arial"/>
        </w:rPr>
        <w:t>3</w:t>
      </w:r>
      <w:r w:rsidR="00772852" w:rsidRPr="000F7633">
        <w:rPr>
          <w:rFonts w:ascii="Arial" w:hAnsi="Arial" w:cs="Arial"/>
        </w:rPr>
        <w:t>C</w:t>
      </w:r>
      <w:ins w:id="465" w:author="Ari Fina Bintarti" w:date="2024-05-24T15:01:00Z">
        <w:r w:rsidR="00E930B9">
          <w:rPr>
            <w:rFonts w:ascii="Arial" w:hAnsi="Arial" w:cs="Arial"/>
          </w:rPr>
          <w:t xml:space="preserve"> and </w:t>
        </w:r>
      </w:ins>
      <w:del w:id="466" w:author="Ari Fina Bintarti" w:date="2024-05-24T15:01:00Z">
        <w:r w:rsidR="00772852" w:rsidRPr="000F7633" w:rsidDel="00E930B9">
          <w:rPr>
            <w:rFonts w:ascii="Arial" w:hAnsi="Arial" w:cs="Arial"/>
          </w:rPr>
          <w:delText xml:space="preserve"> and </w:delText>
        </w:r>
      </w:del>
      <w:r w:rsidR="00772852" w:rsidRPr="000F7633">
        <w:rPr>
          <w:rFonts w:ascii="Arial" w:hAnsi="Arial" w:cs="Arial"/>
        </w:rPr>
        <w:t>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del w:id="467" w:author="Ari Fina Bintarti" w:date="2024-05-24T15:02:00Z">
        <w:r w:rsidR="00C3231E" w:rsidRPr="000F7633" w:rsidDel="00E930B9">
          <w:rPr>
            <w:rFonts w:ascii="Arial" w:hAnsi="Arial" w:cs="Arial"/>
          </w:rPr>
          <w:delText xml:space="preserve">Supplementary </w:delText>
        </w:r>
      </w:del>
      <w:r w:rsidR="00C3231E" w:rsidRPr="000F7633">
        <w:rPr>
          <w:rFonts w:ascii="Arial" w:hAnsi="Arial" w:cs="Arial"/>
        </w:rPr>
        <w:t xml:space="preserve">Fig. </w:t>
      </w:r>
      <w:ins w:id="468" w:author="Ari Fina Bintarti" w:date="2024-05-24T15:02:00Z">
        <w:r w:rsidR="00E930B9">
          <w:rPr>
            <w:rFonts w:ascii="Arial" w:hAnsi="Arial" w:cs="Arial"/>
          </w:rPr>
          <w:t>S</w:t>
        </w:r>
      </w:ins>
      <w:r w:rsidR="00C3231E" w:rsidRPr="000F7633">
        <w:rPr>
          <w:rFonts w:ascii="Arial" w:hAnsi="Arial" w:cs="Arial"/>
        </w:rPr>
        <w:t>3</w:t>
      </w:r>
      <w:r w:rsidR="00772852" w:rsidRPr="000F7633">
        <w:rPr>
          <w:rFonts w:ascii="Arial" w:hAnsi="Arial" w:cs="Arial"/>
        </w:rPr>
        <w:t>A and D</w:t>
      </w:r>
      <w:r w:rsidR="00D24086" w:rsidRPr="000F7633">
        <w:rPr>
          <w:rFonts w:ascii="Arial" w:hAnsi="Arial" w:cs="Arial"/>
        </w:rPr>
        <w:t>).</w:t>
      </w:r>
      <w:del w:id="469" w:author="Ari Fina Bintarti" w:date="2024-05-24T10:02:00Z">
        <w:r w:rsidR="00CB40E7" w:rsidRPr="000F7633" w:rsidDel="000A085A">
          <w:rPr>
            <w:rFonts w:ascii="Arial" w:hAnsi="Arial" w:cs="Arial"/>
          </w:rPr>
          <w:delText xml:space="preserve"> </w:delText>
        </w:r>
      </w:del>
    </w:p>
    <w:p w14:paraId="3D297192" w14:textId="77777777" w:rsidR="000A085A" w:rsidRPr="000F7633" w:rsidRDefault="000A085A">
      <w:pPr>
        <w:spacing w:after="0" w:line="480" w:lineRule="auto"/>
        <w:ind w:firstLine="360"/>
        <w:jc w:val="both"/>
        <w:rPr>
          <w:ins w:id="470" w:author="Ari Fina Bintarti" w:date="2024-05-24T10:02:00Z"/>
          <w:rFonts w:ascii="Arial" w:hAnsi="Arial" w:cs="Arial"/>
        </w:rPr>
        <w:pPrChange w:id="471" w:author="Ari Fina Bintarti" w:date="2024-05-24T10:02:00Z">
          <w:pPr>
            <w:spacing w:after="0" w:line="480" w:lineRule="auto"/>
            <w:ind w:firstLine="720"/>
            <w:jc w:val="both"/>
          </w:pPr>
        </w:pPrChange>
      </w:pPr>
    </w:p>
    <w:p w14:paraId="439BD456" w14:textId="5EBCF239" w:rsidR="007C2534" w:rsidRPr="007301D1" w:rsidRDefault="007C2534">
      <w:pPr>
        <w:spacing w:after="0" w:line="480" w:lineRule="auto"/>
        <w:ind w:firstLine="360"/>
        <w:jc w:val="both"/>
        <w:rPr>
          <w:rFonts w:ascii="Arial" w:hAnsi="Arial" w:cs="Arial"/>
        </w:rPr>
        <w:pPrChange w:id="472" w:author="Ari Fina Bintarti" w:date="2024-05-24T10:02:00Z">
          <w:pPr>
            <w:spacing w:after="0" w:line="480" w:lineRule="auto"/>
            <w:ind w:firstLine="720"/>
            <w:jc w:val="both"/>
          </w:pPr>
        </w:pPrChange>
      </w:pPr>
      <w:r w:rsidRPr="000F7633">
        <w:rPr>
          <w:rFonts w:ascii="Arial" w:hAnsi="Arial" w:cs="Arial"/>
        </w:rPr>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ins w:id="473" w:author="Ari Fina Bintarti" w:date="2024-05-24T15:02:00Z">
        <w:r w:rsidR="002C0DEE">
          <w:rPr>
            <w:rFonts w:ascii="Arial" w:hAnsi="Arial" w:cs="Arial"/>
          </w:rPr>
          <w:t>c</w:t>
        </w:r>
      </w:ins>
      <w:del w:id="474" w:author="Ari Fina Bintarti" w:date="2024-05-24T15:02:00Z">
        <w:r w:rsidR="00777092" w:rsidRPr="000F7633" w:rsidDel="002C0DEE">
          <w:rPr>
            <w:rFonts w:ascii="Arial" w:hAnsi="Arial" w:cs="Arial"/>
          </w:rPr>
          <w:delText>C</w:delText>
        </w:r>
      </w:del>
      <w:r w:rsidR="00777092" w:rsidRPr="000F7633">
        <w:rPr>
          <w:rFonts w:ascii="Arial" w:hAnsi="Arial" w:cs="Arial"/>
        </w:rPr>
        <w:t>omammox, respectively (</w:t>
      </w:r>
      <w:del w:id="475" w:author="Ari Fina Bintarti" w:date="2024-05-24T15:02:00Z">
        <w:r w:rsidR="008F42C7" w:rsidRPr="000F7633" w:rsidDel="002C0DEE">
          <w:rPr>
            <w:rFonts w:ascii="Arial" w:hAnsi="Arial" w:cs="Arial"/>
          </w:rPr>
          <w:delText xml:space="preserve">Supplementary </w:delText>
        </w:r>
      </w:del>
      <w:r w:rsidR="008F42C7" w:rsidRPr="000F7633">
        <w:rPr>
          <w:rFonts w:ascii="Arial" w:hAnsi="Arial" w:cs="Arial"/>
        </w:rPr>
        <w:t xml:space="preserve">Fig. </w:t>
      </w:r>
      <w:ins w:id="476" w:author="Ari Fina Bintarti" w:date="2024-05-24T15:02:00Z">
        <w:r w:rsidR="002C0DEE">
          <w:rPr>
            <w:rFonts w:ascii="Arial" w:hAnsi="Arial" w:cs="Arial"/>
          </w:rPr>
          <w:t>S</w:t>
        </w:r>
      </w:ins>
      <w:r w:rsidR="008F42C7" w:rsidRPr="000F7633">
        <w:rPr>
          <w:rFonts w:ascii="Arial" w:hAnsi="Arial" w:cs="Arial"/>
        </w:rPr>
        <w:t>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w:t>
      </w:r>
      <w:r w:rsidRPr="00157A05">
        <w:rPr>
          <w:rFonts w:ascii="Arial" w:hAnsi="Arial" w:cs="Arial"/>
        </w:rPr>
        <w:lastRenderedPageBreak/>
        <w:t>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w:t>
      </w:r>
      <w:r w:rsidR="00D02AD3" w:rsidRPr="008609BC">
        <w:rPr>
          <w:rFonts w:ascii="Arial" w:hAnsi="Arial" w:cs="Arial"/>
          <w:i/>
          <w:iCs/>
          <w:rPrChange w:id="477" w:author="Ari Fina Bintarti" w:date="2024-05-24T15:03:00Z">
            <w:rPr>
              <w:rFonts w:ascii="Arial" w:hAnsi="Arial" w:cs="Arial"/>
            </w:rPr>
          </w:rPrChange>
        </w:rPr>
        <w:t>drought x cropping system</w:t>
      </w:r>
      <w:r w:rsidR="00D02AD3">
        <w:rPr>
          <w:rFonts w:ascii="Arial" w:hAnsi="Arial" w:cs="Arial"/>
        </w:rPr>
        <w:t xml:space="preserve">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w:t>
      </w:r>
      <w:ins w:id="478" w:author="Ari Fina Bintarti" w:date="2024-05-24T15:03:00Z">
        <w:r w:rsidR="008609BC">
          <w:rPr>
            <w:rFonts w:ascii="Arial" w:hAnsi="Arial" w:cs="Arial"/>
          </w:rPr>
          <w:t xml:space="preserve">. </w:t>
        </w:r>
      </w:ins>
      <w:del w:id="479" w:author="Ari Fina Bintarti" w:date="2024-05-24T15:03:00Z">
        <w:r w:rsidR="008F42C7" w:rsidDel="008609BC">
          <w:rPr>
            <w:rFonts w:ascii="Arial" w:hAnsi="Arial" w:cs="Arial"/>
          </w:rPr>
          <w:delText xml:space="preserve">ure </w:delText>
        </w:r>
      </w:del>
      <w:r w:rsidR="008F42C7">
        <w:rPr>
          <w:rFonts w:ascii="Arial" w:hAnsi="Arial" w:cs="Arial"/>
        </w:rPr>
        <w:t>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Fig</w:t>
      </w:r>
      <w:ins w:id="480" w:author="Ari Fina Bintarti" w:date="2024-05-24T15:04:00Z">
        <w:r w:rsidR="00287744">
          <w:rPr>
            <w:rFonts w:ascii="Arial" w:hAnsi="Arial" w:cs="Arial"/>
          </w:rPr>
          <w:t xml:space="preserve">. </w:t>
        </w:r>
      </w:ins>
      <w:del w:id="481" w:author="Ari Fina Bintarti" w:date="2024-05-24T15:04:00Z">
        <w:r w:rsidR="008F42C7" w:rsidDel="00287744">
          <w:rPr>
            <w:rFonts w:ascii="Arial" w:hAnsi="Arial" w:cs="Arial"/>
          </w:rPr>
          <w:delText xml:space="preserve">ure </w:delText>
        </w:r>
      </w:del>
      <w:r w:rsidR="008F42C7">
        <w:rPr>
          <w:rFonts w:ascii="Arial" w:hAnsi="Arial" w:cs="Arial"/>
        </w:rPr>
        <w:t xml:space="preserve">2C and D). </w:t>
      </w:r>
      <w:r w:rsidRPr="00157A05">
        <w:rPr>
          <w:rFonts w:ascii="Arial" w:hAnsi="Arial" w:cs="Arial"/>
        </w:rPr>
        <w:t xml:space="preserve">Distinct clustering by the drought treatment were also observed in the </w:t>
      </w:r>
      <w:ins w:id="482" w:author="Ari Fina Bintarti" w:date="2024-05-24T15:04:00Z">
        <w:r w:rsidR="00287744">
          <w:rPr>
            <w:rFonts w:ascii="Arial" w:hAnsi="Arial" w:cs="Arial"/>
          </w:rPr>
          <w:t>c</w:t>
        </w:r>
      </w:ins>
      <w:del w:id="483" w:author="Ari Fina Bintarti" w:date="2024-05-24T15:04:00Z">
        <w:r w:rsidRPr="00157A05" w:rsidDel="00287744">
          <w:rPr>
            <w:rFonts w:ascii="Arial" w:hAnsi="Arial" w:cs="Arial"/>
          </w:rPr>
          <w:delText>C</w:delText>
        </w:r>
      </w:del>
      <w:r w:rsidRPr="00157A05">
        <w:rPr>
          <w:rFonts w:ascii="Arial" w:hAnsi="Arial" w:cs="Arial"/>
        </w:rPr>
        <w:t xml:space="preserve">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w:t>
      </w:r>
      <w:ins w:id="484" w:author="Ari Fina Bintarti" w:date="2024-05-24T15:04:00Z">
        <w:r w:rsidR="00287744">
          <w:rPr>
            <w:rFonts w:ascii="Arial" w:hAnsi="Arial" w:cs="Arial"/>
          </w:rPr>
          <w:t xml:space="preserve">. </w:t>
        </w:r>
      </w:ins>
      <w:del w:id="485" w:author="Ari Fina Bintarti" w:date="2024-05-24T15:04:00Z">
        <w:r w:rsidR="008F42C7" w:rsidDel="00287744">
          <w:rPr>
            <w:rFonts w:ascii="Arial" w:hAnsi="Arial" w:cs="Arial"/>
          </w:rPr>
          <w:delText xml:space="preserve">ure </w:delText>
        </w:r>
      </w:del>
      <w:r w:rsidR="008F42C7">
        <w:rPr>
          <w:rFonts w:ascii="Arial" w:hAnsi="Arial" w:cs="Arial"/>
        </w:rPr>
        <w:t>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Fig</w:t>
      </w:r>
      <w:ins w:id="486" w:author="Ari Fina Bintarti" w:date="2024-05-24T15:04:00Z">
        <w:r w:rsidR="00A05E4F">
          <w:rPr>
            <w:rFonts w:ascii="Arial" w:hAnsi="Arial" w:cs="Arial"/>
          </w:rPr>
          <w:t>.</w:t>
        </w:r>
      </w:ins>
      <w:del w:id="487" w:author="Ari Fina Bintarti" w:date="2024-05-24T15:04:00Z">
        <w:r w:rsidR="008F42C7" w:rsidDel="00A05E4F">
          <w:rPr>
            <w:rFonts w:ascii="Arial" w:hAnsi="Arial" w:cs="Arial"/>
          </w:rPr>
          <w:delText>ure</w:delText>
        </w:r>
      </w:del>
      <w:r w:rsidR="008F42C7">
        <w:rPr>
          <w:rFonts w:ascii="Arial" w:hAnsi="Arial" w:cs="Arial"/>
        </w:rPr>
        <w:t xml:space="preserv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w:t>
      </w:r>
      <w:ins w:id="488" w:author="Ari Fina Bintarti" w:date="2024-05-24T15:05:00Z">
        <w:r w:rsidR="00A05E4F">
          <w:rPr>
            <w:rFonts w:ascii="Arial" w:hAnsi="Arial" w:cs="Arial"/>
          </w:rPr>
          <w:t>c</w:t>
        </w:r>
      </w:ins>
      <w:del w:id="489" w:author="Ari Fina Bintarti" w:date="2024-05-24T15:05:00Z">
        <w:r w:rsidRPr="00157A05" w:rsidDel="00A05E4F">
          <w:rPr>
            <w:rFonts w:ascii="Arial" w:hAnsi="Arial" w:cs="Arial"/>
          </w:rPr>
          <w:delText>C</w:delText>
        </w:r>
      </w:del>
      <w:r w:rsidRPr="00157A05">
        <w:rPr>
          <w:rFonts w:ascii="Arial" w:hAnsi="Arial" w:cs="Arial"/>
        </w:rPr>
        <w:t xml:space="preserve">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del w:id="490" w:author="Ari Fina Bintarti" w:date="2024-05-24T15:05:00Z">
        <w:r w:rsidR="008F42C7" w:rsidRPr="004A7D3B" w:rsidDel="00A05E4F">
          <w:rPr>
            <w:rFonts w:ascii="Arial" w:hAnsi="Arial" w:cs="Arial"/>
          </w:rPr>
          <w:delText xml:space="preserve">Supplementary </w:delText>
        </w:r>
      </w:del>
      <w:r w:rsidR="008F42C7" w:rsidRPr="004A7D3B">
        <w:rPr>
          <w:rFonts w:ascii="Arial" w:hAnsi="Arial" w:cs="Arial"/>
        </w:rPr>
        <w:t xml:space="preserve">Fig. </w:t>
      </w:r>
      <w:ins w:id="491" w:author="Ari Fina Bintarti" w:date="2024-05-24T15:05:00Z">
        <w:r w:rsidR="00A05E4F">
          <w:rPr>
            <w:rFonts w:ascii="Arial" w:hAnsi="Arial" w:cs="Arial"/>
          </w:rPr>
          <w:t>S</w:t>
        </w:r>
      </w:ins>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63031D">
      <w:pPr>
        <w:spacing w:after="0" w:line="480" w:lineRule="auto"/>
        <w:jc w:val="both"/>
        <w:rPr>
          <w:rFonts w:ascii="Arial" w:hAnsi="Arial" w:cs="Arial"/>
        </w:rPr>
      </w:pPr>
    </w:p>
    <w:p w14:paraId="1077E9C6" w14:textId="481E9FAD" w:rsidR="007C2534" w:rsidRPr="000A085A" w:rsidRDefault="00D47301" w:rsidP="00B87AC4">
      <w:pPr>
        <w:pStyle w:val="ListParagraph"/>
        <w:numPr>
          <w:ilvl w:val="1"/>
          <w:numId w:val="15"/>
        </w:numPr>
        <w:spacing w:line="480" w:lineRule="auto"/>
        <w:ind w:left="540" w:hanging="540"/>
        <w:jc w:val="both"/>
        <w:rPr>
          <w:ins w:id="492" w:author="Ari Fina Bintarti" w:date="2024-05-24T10:02:00Z"/>
          <w:rFonts w:ascii="Arial" w:hAnsi="Arial" w:cs="Arial"/>
          <w:i/>
          <w:iCs/>
          <w:rPrChange w:id="493" w:author="Ari Fina Bintarti" w:date="2024-05-24T10:02:00Z">
            <w:rPr>
              <w:ins w:id="494" w:author="Ari Fina Bintarti" w:date="2024-05-24T10:02:00Z"/>
              <w:rFonts w:ascii="Arial" w:hAnsi="Arial" w:cs="Arial"/>
              <w:b/>
              <w:bCs/>
            </w:rPr>
          </w:rPrChange>
        </w:rPr>
      </w:pPr>
      <w:r w:rsidRPr="000A085A">
        <w:rPr>
          <w:rFonts w:ascii="Arial" w:hAnsi="Arial" w:cs="Arial"/>
          <w:i/>
          <w:iCs/>
          <w:rPrChange w:id="495" w:author="Ari Fina Bintarti" w:date="2024-05-24T10:02:00Z">
            <w:rPr/>
          </w:rPrChange>
        </w:rPr>
        <w:t xml:space="preserve">Several dominant </w:t>
      </w:r>
      <w:r w:rsidR="007C2534" w:rsidRPr="000A085A">
        <w:rPr>
          <w:rFonts w:ascii="Arial" w:hAnsi="Arial" w:cs="Arial"/>
          <w:i/>
          <w:iCs/>
          <w:rPrChange w:id="496" w:author="Ari Fina Bintarti" w:date="2024-05-24T10:02:00Z">
            <w:rPr/>
          </w:rPrChange>
        </w:rPr>
        <w:t xml:space="preserve">ammonia-oxidizer ASVs were </w:t>
      </w:r>
      <w:r w:rsidRPr="000A085A">
        <w:rPr>
          <w:rFonts w:ascii="Arial" w:hAnsi="Arial" w:cs="Arial"/>
          <w:i/>
          <w:iCs/>
          <w:rPrChange w:id="497" w:author="Ari Fina Bintarti" w:date="2024-05-24T10:02:00Z">
            <w:rPr/>
          </w:rPrChange>
        </w:rPr>
        <w:t xml:space="preserve">affected by </w:t>
      </w:r>
      <w:r w:rsidR="007C2534" w:rsidRPr="000A085A">
        <w:rPr>
          <w:rFonts w:ascii="Arial" w:hAnsi="Arial" w:cs="Arial"/>
          <w:i/>
          <w:iCs/>
          <w:rPrChange w:id="498" w:author="Ari Fina Bintarti" w:date="2024-05-24T10:02:00Z">
            <w:rPr/>
          </w:rPrChange>
        </w:rPr>
        <w:t>drought</w:t>
      </w:r>
    </w:p>
    <w:p w14:paraId="3B18F9E4" w14:textId="77777777" w:rsidR="000A085A" w:rsidRPr="00B87AC4" w:rsidRDefault="000A085A">
      <w:pPr>
        <w:pStyle w:val="ListParagraph"/>
        <w:spacing w:line="480" w:lineRule="auto"/>
        <w:ind w:left="540"/>
        <w:jc w:val="both"/>
        <w:rPr>
          <w:rFonts w:ascii="Arial" w:hAnsi="Arial" w:cs="Arial"/>
          <w:b/>
          <w:bCs/>
          <w:rPrChange w:id="499" w:author="Ari Fina Bintarti" w:date="2024-05-24T09:53:00Z">
            <w:rPr/>
          </w:rPrChange>
        </w:rPr>
        <w:pPrChange w:id="500" w:author="Ari Fina Bintarti" w:date="2024-05-24T10:02:00Z">
          <w:pPr>
            <w:spacing w:after="0" w:line="480" w:lineRule="auto"/>
            <w:jc w:val="both"/>
          </w:pPr>
        </w:pPrChange>
      </w:pPr>
    </w:p>
    <w:p w14:paraId="634FFD83" w14:textId="013A6CB6" w:rsidR="00086596" w:rsidRDefault="007C2534">
      <w:pPr>
        <w:spacing w:after="0" w:line="480" w:lineRule="auto"/>
        <w:ind w:firstLine="360"/>
        <w:jc w:val="both"/>
        <w:rPr>
          <w:rFonts w:ascii="Arial" w:hAnsi="Arial" w:cs="Arial"/>
        </w:rPr>
        <w:pPrChange w:id="501" w:author="Ari Fina Bintarti" w:date="2024-05-24T10:02:00Z">
          <w:pPr>
            <w:spacing w:after="0" w:line="480" w:lineRule="auto"/>
            <w:ind w:firstLine="720"/>
            <w:jc w:val="both"/>
          </w:pPr>
        </w:pPrChange>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w:t>
      </w:r>
      <w:ins w:id="502" w:author="Ari Fina Bintarti" w:date="2024-05-24T15:05:00Z">
        <w:r w:rsidR="00D37DFC">
          <w:rPr>
            <w:rFonts w:ascii="Arial" w:hAnsi="Arial" w:cs="Arial"/>
          </w:rPr>
          <w:t>c</w:t>
        </w:r>
      </w:ins>
      <w:del w:id="503" w:author="Ari Fina Bintarti" w:date="2024-05-24T15:05:00Z">
        <w:r w:rsidR="00A11586" w:rsidDel="00D37DFC">
          <w:rPr>
            <w:rFonts w:ascii="Arial" w:hAnsi="Arial" w:cs="Arial"/>
          </w:rPr>
          <w:delText>C</w:delText>
        </w:r>
      </w:del>
      <w:r w:rsidR="00A11586">
        <w:rPr>
          <w:rFonts w:ascii="Arial" w:hAnsi="Arial" w:cs="Arial"/>
        </w:rPr>
        <w:t xml:space="preserve">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Fig</w:t>
      </w:r>
      <w:ins w:id="504" w:author="Ari Fina Bintarti" w:date="2024-05-24T15:06:00Z">
        <w:r w:rsidR="00D37DFC">
          <w:rPr>
            <w:rFonts w:ascii="Arial" w:hAnsi="Arial" w:cs="Arial"/>
          </w:rPr>
          <w:t xml:space="preserve">. </w:t>
        </w:r>
      </w:ins>
      <w:del w:id="505" w:author="Ari Fina Bintarti" w:date="2024-05-24T15:06:00Z">
        <w:r w:rsidR="008F42C7" w:rsidDel="00D37DFC">
          <w:rPr>
            <w:rFonts w:ascii="Arial" w:hAnsi="Arial" w:cs="Arial"/>
          </w:rPr>
          <w:delText xml:space="preserve">ure </w:delText>
        </w:r>
      </w:del>
      <w:r w:rsidR="008F42C7">
        <w:rPr>
          <w:rFonts w:ascii="Arial" w:hAnsi="Arial" w:cs="Arial"/>
        </w:rPr>
        <w:t>3</w:t>
      </w:r>
      <w:ins w:id="506" w:author="Ari Fina Bintarti" w:date="2024-05-24T15:10:00Z">
        <w:r w:rsidR="002929E2">
          <w:rPr>
            <w:rFonts w:ascii="Arial" w:hAnsi="Arial" w:cs="Arial"/>
          </w:rPr>
          <w:t>B</w:t>
        </w:r>
      </w:ins>
      <w:r w:rsidR="008F42C7">
        <w:rPr>
          <w:rFonts w:ascii="Arial" w:hAnsi="Arial" w:cs="Arial"/>
        </w:rPr>
        <w:t xml:space="preserve">).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ins w:id="507" w:author="Ari Fina Bintarti" w:date="2024-05-24T15:10:00Z">
        <w:r w:rsidR="002929E2">
          <w:rPr>
            <w:rFonts w:ascii="Arial" w:hAnsi="Arial" w:cs="Arial"/>
          </w:rPr>
          <w:t xml:space="preserve"> (Fig. 3A)</w:t>
        </w:r>
      </w:ins>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w:t>
      </w:r>
      <w:r w:rsidR="00A77E08">
        <w:rPr>
          <w:rFonts w:ascii="Arial" w:hAnsi="Arial" w:cs="Arial"/>
        </w:rPr>
        <w:lastRenderedPageBreak/>
        <w:t>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 xml:space="preserve">AOA and </w:t>
      </w:r>
      <w:ins w:id="508" w:author="Ari Fina Bintarti" w:date="2024-05-24T15:07:00Z">
        <w:r w:rsidR="002929E2">
          <w:rPr>
            <w:rFonts w:ascii="Arial" w:hAnsi="Arial" w:cs="Arial"/>
          </w:rPr>
          <w:t>c</w:t>
        </w:r>
      </w:ins>
      <w:del w:id="509" w:author="Ari Fina Bintarti" w:date="2024-05-24T15:07:00Z">
        <w:r w:rsidR="00A21396" w:rsidDel="002929E2">
          <w:rPr>
            <w:rFonts w:ascii="Arial" w:hAnsi="Arial" w:cs="Arial"/>
          </w:rPr>
          <w:delText>C</w:delText>
        </w:r>
      </w:del>
      <w:r w:rsidR="00A21396">
        <w:rPr>
          <w:rFonts w:ascii="Arial" w:hAnsi="Arial" w:cs="Arial"/>
        </w:rPr>
        <w:t>omammox</w:t>
      </w:r>
      <w:del w:id="510" w:author="Ari Fina Bintarti" w:date="2024-05-24T15:09:00Z">
        <w:r w:rsidR="008F42C7" w:rsidDel="002929E2">
          <w:rPr>
            <w:rFonts w:ascii="Arial" w:hAnsi="Arial" w:cs="Arial"/>
          </w:rPr>
          <w:delText xml:space="preserve"> </w:delText>
        </w:r>
      </w:del>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w:t>
      </w:r>
      <w:ins w:id="511" w:author="Ari Fina Bintarti" w:date="2024-05-24T15:07:00Z">
        <w:r w:rsidR="002929E2">
          <w:rPr>
            <w:rFonts w:ascii="Arial" w:hAnsi="Arial" w:cs="Arial"/>
          </w:rPr>
          <w:t>c</w:t>
        </w:r>
      </w:ins>
      <w:del w:id="512" w:author="Ari Fina Bintarti" w:date="2024-05-24T15:07:00Z">
        <w:r w:rsidR="005B1BAA" w:rsidDel="002929E2">
          <w:rPr>
            <w:rFonts w:ascii="Arial" w:hAnsi="Arial" w:cs="Arial"/>
          </w:rPr>
          <w:delText>C</w:delText>
        </w:r>
      </w:del>
      <w:r w:rsidR="005B1BAA">
        <w:rPr>
          <w:rFonts w:ascii="Arial" w:hAnsi="Arial" w:cs="Arial"/>
        </w:rPr>
        <w:t xml:space="preserve">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Fig</w:t>
      </w:r>
      <w:ins w:id="513" w:author="Ari Fina Bintarti" w:date="2024-05-24T15:07:00Z">
        <w:r w:rsidR="002929E2">
          <w:rPr>
            <w:rFonts w:ascii="Arial" w:hAnsi="Arial" w:cs="Arial"/>
          </w:rPr>
          <w:t>.</w:t>
        </w:r>
      </w:ins>
      <w:del w:id="514" w:author="Ari Fina Bintarti" w:date="2024-05-24T15:07:00Z">
        <w:r w:rsidR="008F42C7" w:rsidDel="002929E2">
          <w:rPr>
            <w:rFonts w:ascii="Arial" w:hAnsi="Arial" w:cs="Arial"/>
          </w:rPr>
          <w:delText>ure</w:delText>
        </w:r>
      </w:del>
      <w:r w:rsidR="008F42C7">
        <w:rPr>
          <w:rFonts w:ascii="Arial" w:hAnsi="Arial" w:cs="Arial"/>
        </w:rPr>
        <w:t xml:space="preserve"> 3</w:t>
      </w:r>
      <w:ins w:id="515" w:author="Ari Fina Bintarti" w:date="2024-05-24T15:10:00Z">
        <w:r w:rsidR="002929E2">
          <w:rPr>
            <w:rFonts w:ascii="Arial" w:hAnsi="Arial" w:cs="Arial"/>
          </w:rPr>
          <w:t>A</w:t>
        </w:r>
      </w:ins>
      <w:r w:rsidR="008F42C7">
        <w:rPr>
          <w:rFonts w:ascii="Arial" w:hAnsi="Arial" w:cs="Arial"/>
        </w:rPr>
        <w:t xml:space="preserve">). </w:t>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w:t>
      </w:r>
      <w:ins w:id="516" w:author="Ari Fina Bintarti" w:date="2024-05-24T15:11:00Z">
        <w:r w:rsidR="002929E2">
          <w:rPr>
            <w:rFonts w:ascii="Arial" w:hAnsi="Arial" w:cs="Arial"/>
          </w:rPr>
          <w:t>c</w:t>
        </w:r>
      </w:ins>
      <w:del w:id="517" w:author="Ari Fina Bintarti" w:date="2024-05-24T15:11:00Z">
        <w:r w:rsidR="00F80D91" w:rsidDel="002929E2">
          <w:rPr>
            <w:rFonts w:ascii="Arial" w:hAnsi="Arial" w:cs="Arial"/>
          </w:rPr>
          <w:delText>C</w:delText>
        </w:r>
      </w:del>
      <w:r w:rsidR="00F80D91">
        <w:rPr>
          <w:rFonts w:ascii="Arial" w:hAnsi="Arial" w:cs="Arial"/>
        </w:rPr>
        <w:t xml:space="preserve">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w:t>
      </w:r>
      <w:ins w:id="518" w:author="Ari Fina Bintarti" w:date="2024-05-24T15:08:00Z">
        <w:r w:rsidR="002929E2">
          <w:rPr>
            <w:rFonts w:ascii="Arial" w:hAnsi="Arial" w:cs="Arial"/>
          </w:rPr>
          <w:t>.</w:t>
        </w:r>
      </w:ins>
      <w:del w:id="519" w:author="Ari Fina Bintarti" w:date="2024-05-24T15:08:00Z">
        <w:r w:rsidR="008F42C7" w:rsidDel="002929E2">
          <w:rPr>
            <w:rFonts w:ascii="Arial" w:hAnsi="Arial" w:cs="Arial"/>
          </w:rPr>
          <w:delText>ure</w:delText>
        </w:r>
      </w:del>
      <w:r w:rsidR="008F42C7">
        <w:rPr>
          <w:rFonts w:ascii="Arial" w:hAnsi="Arial" w:cs="Arial"/>
        </w:rPr>
        <w:t xml:space="preserve"> 3).</w:t>
      </w:r>
    </w:p>
    <w:p w14:paraId="0EBD675B" w14:textId="77777777" w:rsidR="001910B2" w:rsidRPr="00157A05" w:rsidRDefault="001910B2" w:rsidP="0063031D">
      <w:pPr>
        <w:spacing w:after="0" w:line="480" w:lineRule="auto"/>
        <w:ind w:firstLine="720"/>
        <w:jc w:val="both"/>
        <w:rPr>
          <w:rFonts w:ascii="Arial" w:hAnsi="Arial" w:cs="Arial"/>
        </w:rPr>
      </w:pPr>
    </w:p>
    <w:p w14:paraId="1332BC98" w14:textId="1264309B" w:rsidR="007C2534" w:rsidRPr="000A085A" w:rsidRDefault="001135A3">
      <w:pPr>
        <w:pStyle w:val="ListParagraph"/>
        <w:numPr>
          <w:ilvl w:val="1"/>
          <w:numId w:val="15"/>
        </w:numPr>
        <w:spacing w:line="480" w:lineRule="auto"/>
        <w:ind w:left="540" w:hanging="540"/>
        <w:jc w:val="both"/>
        <w:rPr>
          <w:rFonts w:ascii="Arial" w:hAnsi="Arial" w:cs="Arial"/>
          <w:i/>
          <w:iCs/>
          <w:rPrChange w:id="520" w:author="Ari Fina Bintarti" w:date="2024-05-24T10:03:00Z">
            <w:rPr/>
          </w:rPrChange>
        </w:rPr>
        <w:pPrChange w:id="521" w:author="Ari Fina Bintarti" w:date="2024-05-24T10:03:00Z">
          <w:pPr>
            <w:spacing w:after="0" w:line="480" w:lineRule="auto"/>
            <w:jc w:val="both"/>
          </w:pPr>
        </w:pPrChange>
      </w:pPr>
      <w:r w:rsidRPr="000A085A">
        <w:rPr>
          <w:rFonts w:ascii="Arial" w:hAnsi="Arial" w:cs="Arial"/>
          <w:i/>
          <w:iCs/>
          <w:rPrChange w:id="522" w:author="Ari Fina Bintarti" w:date="2024-05-24T10:03:00Z">
            <w:rPr/>
          </w:rPrChange>
        </w:rPr>
        <w:t>Drought affect</w:t>
      </w:r>
      <w:r w:rsidR="00A42142" w:rsidRPr="000A085A">
        <w:rPr>
          <w:rFonts w:ascii="Arial" w:hAnsi="Arial" w:cs="Arial"/>
          <w:i/>
          <w:iCs/>
          <w:rPrChange w:id="523" w:author="Ari Fina Bintarti" w:date="2024-05-24T10:03:00Z">
            <w:rPr/>
          </w:rPrChange>
        </w:rPr>
        <w:t>ed</w:t>
      </w:r>
      <w:r w:rsidR="007C2534" w:rsidRPr="000A085A">
        <w:rPr>
          <w:rFonts w:ascii="Arial" w:hAnsi="Arial" w:cs="Arial"/>
          <w:i/>
          <w:iCs/>
          <w:rPrChange w:id="524" w:author="Ari Fina Bintarti" w:date="2024-05-24T10:03:00Z">
            <w:rPr/>
          </w:rPrChange>
        </w:rPr>
        <w:t xml:space="preserve"> </w:t>
      </w:r>
      <w:r w:rsidR="002C1BC6" w:rsidRPr="000A085A">
        <w:rPr>
          <w:rFonts w:ascii="Arial" w:hAnsi="Arial" w:cs="Arial"/>
          <w:i/>
          <w:iCs/>
          <w:rPrChange w:id="525" w:author="Ari Fina Bintarti" w:date="2024-05-24T10:03:00Z">
            <w:rPr/>
          </w:rPrChange>
        </w:rPr>
        <w:t xml:space="preserve">the </w:t>
      </w:r>
      <w:r w:rsidR="00E61339" w:rsidRPr="000A085A">
        <w:rPr>
          <w:rFonts w:ascii="Arial" w:hAnsi="Arial" w:cs="Arial"/>
          <w:i/>
          <w:iCs/>
          <w:rPrChange w:id="526" w:author="Ari Fina Bintarti" w:date="2024-05-24T10:03:00Z">
            <w:rPr/>
          </w:rPrChange>
        </w:rPr>
        <w:t>abundance</w:t>
      </w:r>
      <w:r w:rsidR="002C1BC6" w:rsidRPr="000A085A">
        <w:rPr>
          <w:rFonts w:ascii="Arial" w:hAnsi="Arial" w:cs="Arial"/>
          <w:i/>
          <w:iCs/>
          <w:rPrChange w:id="527" w:author="Ari Fina Bintarti" w:date="2024-05-24T10:03:00Z">
            <w:rPr/>
          </w:rPrChange>
        </w:rPr>
        <w:t xml:space="preserve"> of ammonia oxidizers</w:t>
      </w:r>
      <w:r w:rsidR="00210507" w:rsidRPr="000A085A">
        <w:rPr>
          <w:rFonts w:ascii="Arial" w:hAnsi="Arial" w:cs="Arial"/>
          <w:i/>
          <w:iCs/>
          <w:rPrChange w:id="528" w:author="Ari Fina Bintarti" w:date="2024-05-24T10:03:00Z">
            <w:rPr/>
          </w:rPrChange>
        </w:rPr>
        <w:t xml:space="preserve"> in bulk soil</w:t>
      </w:r>
    </w:p>
    <w:p w14:paraId="6BD32AD9" w14:textId="77777777" w:rsidR="000A085A" w:rsidRDefault="007C2534" w:rsidP="0063031D">
      <w:pPr>
        <w:spacing w:after="0" w:line="480" w:lineRule="auto"/>
        <w:jc w:val="both"/>
        <w:rPr>
          <w:ins w:id="529" w:author="Ari Fina Bintarti" w:date="2024-05-24T10:03:00Z"/>
          <w:rFonts w:ascii="Arial" w:hAnsi="Arial" w:cs="Arial"/>
          <w:b/>
          <w:bCs/>
        </w:rPr>
      </w:pPr>
      <w:r w:rsidRPr="00157A05">
        <w:rPr>
          <w:rFonts w:ascii="Arial" w:hAnsi="Arial" w:cs="Arial"/>
          <w:b/>
          <w:bCs/>
        </w:rPr>
        <w:tab/>
      </w:r>
    </w:p>
    <w:p w14:paraId="01B0267B" w14:textId="556B06B0" w:rsidR="004E2185" w:rsidRDefault="00F9108C">
      <w:pPr>
        <w:spacing w:after="0" w:line="480" w:lineRule="auto"/>
        <w:ind w:firstLine="360"/>
        <w:jc w:val="both"/>
        <w:rPr>
          <w:rFonts w:ascii="Arial" w:hAnsi="Arial" w:cs="Arial"/>
        </w:rPr>
        <w:pPrChange w:id="530" w:author="Ari Fina Bintarti" w:date="2024-05-24T15:48:00Z">
          <w:pPr>
            <w:spacing w:after="0" w:line="480" w:lineRule="auto"/>
            <w:jc w:val="both"/>
          </w:pPr>
        </w:pPrChange>
      </w:pPr>
      <w:r w:rsidRPr="00F80D91">
        <w:rPr>
          <w:rFonts w:ascii="Arial" w:hAnsi="Arial" w:cs="Arial"/>
        </w:rPr>
        <w:t>Quantification of the</w:t>
      </w:r>
      <w:r>
        <w:rPr>
          <w:rFonts w:ascii="Arial" w:hAnsi="Arial" w:cs="Arial"/>
          <w:b/>
          <w:bCs/>
        </w:rPr>
        <w:t xml:space="preserve"> </w:t>
      </w:r>
      <w:r w:rsidR="007C2534" w:rsidRPr="00157A05">
        <w:rPr>
          <w:rFonts w:ascii="Arial" w:hAnsi="Arial" w:cs="Arial"/>
        </w:rPr>
        <w:t>abundance</w:t>
      </w:r>
      <w:r w:rsidR="00A66729">
        <w:rPr>
          <w:rFonts w:ascii="Arial" w:hAnsi="Arial" w:cs="Arial"/>
        </w:rPr>
        <w:t>s</w:t>
      </w:r>
      <w:r w:rsidR="007C2534" w:rsidRPr="00157A05">
        <w:rPr>
          <w:rFonts w:ascii="Arial" w:hAnsi="Arial" w:cs="Arial"/>
        </w:rPr>
        <w:t xml:space="preserve"> of ammonia-oxidizing communities </w:t>
      </w:r>
      <w:r w:rsidR="00124495">
        <w:rPr>
          <w:rFonts w:ascii="Arial" w:hAnsi="Arial" w:cs="Arial"/>
        </w:rPr>
        <w:t>showed that the</w:t>
      </w:r>
      <w:r w:rsidR="007C2534"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007C2534"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del w:id="531" w:author="Ari Fina Bintarti" w:date="2024-05-24T15:12:00Z">
        <w:r w:rsidR="008F42C7" w:rsidRPr="004A7D3B" w:rsidDel="00D625C5">
          <w:rPr>
            <w:rFonts w:ascii="Arial" w:hAnsi="Arial" w:cs="Arial"/>
          </w:rPr>
          <w:delText xml:space="preserve">Supplementary </w:delText>
        </w:r>
      </w:del>
      <w:r w:rsidR="008F42C7" w:rsidRPr="004A7D3B">
        <w:rPr>
          <w:rFonts w:ascii="Arial" w:hAnsi="Arial" w:cs="Arial"/>
        </w:rPr>
        <w:t xml:space="preserve">Table </w:t>
      </w:r>
      <w:ins w:id="532" w:author="Ari Fina Bintarti" w:date="2024-05-24T15:12:00Z">
        <w:r w:rsidR="00D625C5">
          <w:rPr>
            <w:rFonts w:ascii="Arial" w:hAnsi="Arial" w:cs="Arial"/>
          </w:rPr>
          <w:t>S</w:t>
        </w:r>
      </w:ins>
      <w:r w:rsidR="008F42C7">
        <w:rPr>
          <w:rFonts w:ascii="Arial" w:hAnsi="Arial" w:cs="Arial"/>
        </w:rPr>
        <w:t>3</w:t>
      </w:r>
      <w:r w:rsidR="00124495" w:rsidRPr="00157A05">
        <w:rPr>
          <w:rFonts w:ascii="Arial" w:hAnsi="Arial" w:cs="Arial"/>
        </w:rPr>
        <w:t>).</w:t>
      </w:r>
      <w:r w:rsidR="007C2534"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w:t>
      </w:r>
      <w:ins w:id="533" w:author="Ari Fina Bintarti" w:date="2024-05-24T15:13:00Z">
        <w:r w:rsidR="00D625C5">
          <w:rPr>
            <w:rFonts w:ascii="Arial" w:hAnsi="Arial" w:cs="Arial"/>
          </w:rPr>
          <w:t xml:space="preserve">, </w:t>
        </w:r>
      </w:ins>
      <w:del w:id="534" w:author="Ari Fina Bintarti" w:date="2024-05-24T15:13:00Z">
        <w:r w:rsidR="00E61796" w:rsidDel="00D625C5">
          <w:rPr>
            <w:rFonts w:ascii="Arial" w:hAnsi="Arial" w:cs="Arial"/>
          </w:rPr>
          <w:delText xml:space="preserve"> </w:delText>
        </w:r>
      </w:del>
      <w:r w:rsidR="00E61796">
        <w:rPr>
          <w:rFonts w:ascii="Arial" w:hAnsi="Arial" w:cs="Arial"/>
        </w:rPr>
        <w:t>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Fig</w:t>
      </w:r>
      <w:ins w:id="535" w:author="Ari Fina Bintarti" w:date="2024-05-24T15:14:00Z">
        <w:r w:rsidR="002376D3">
          <w:rPr>
            <w:rFonts w:ascii="Arial" w:hAnsi="Arial" w:cs="Arial"/>
          </w:rPr>
          <w:t xml:space="preserve">. </w:t>
        </w:r>
      </w:ins>
      <w:del w:id="536" w:author="Ari Fina Bintarti" w:date="2024-05-24T15:14:00Z">
        <w:r w:rsidR="009E6584" w:rsidDel="002376D3">
          <w:rPr>
            <w:rFonts w:ascii="Arial" w:hAnsi="Arial" w:cs="Arial"/>
          </w:rPr>
          <w:delText xml:space="preserve">ure </w:delText>
        </w:r>
      </w:del>
      <w:r w:rsidR="009E6584">
        <w:rPr>
          <w:rFonts w:ascii="Arial" w:hAnsi="Arial" w:cs="Arial"/>
        </w:rPr>
        <w:t xml:space="preserve">4; </w:t>
      </w:r>
      <w:del w:id="537" w:author="Ari Fina Bintarti" w:date="2024-05-24T15:14:00Z">
        <w:r w:rsidR="009E6584" w:rsidRPr="009E6584" w:rsidDel="002376D3">
          <w:rPr>
            <w:rFonts w:ascii="Arial" w:hAnsi="Arial" w:cs="Arial"/>
          </w:rPr>
          <w:delText xml:space="preserve">Supplementary </w:delText>
        </w:r>
      </w:del>
      <w:r w:rsidR="009E6584" w:rsidRPr="009E6584">
        <w:rPr>
          <w:rFonts w:ascii="Arial" w:hAnsi="Arial" w:cs="Arial"/>
        </w:rPr>
        <w:t xml:space="preserve">Table </w:t>
      </w:r>
      <w:ins w:id="538" w:author="Ari Fina Bintarti" w:date="2024-05-24T15:14:00Z">
        <w:r w:rsidR="002376D3">
          <w:rPr>
            <w:rFonts w:ascii="Arial" w:hAnsi="Arial" w:cs="Arial"/>
          </w:rPr>
          <w:t>S</w:t>
        </w:r>
      </w:ins>
      <w:r w:rsidR="009E6584" w:rsidRPr="009E6584">
        <w:rPr>
          <w:rFonts w:ascii="Arial" w:hAnsi="Arial" w:cs="Arial"/>
        </w:rPr>
        <w:t>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ins w:id="539" w:author="Ari Fina Bintarti" w:date="2024-05-24T15:15:00Z">
        <w:r w:rsidR="002376D3">
          <w:rPr>
            <w:rFonts w:ascii="Arial" w:hAnsi="Arial" w:cs="Arial"/>
          </w:rPr>
          <w:t>.</w:t>
        </w:r>
      </w:ins>
      <w:del w:id="540" w:author="Ari Fina Bintarti" w:date="2024-05-24T15:15:00Z">
        <w:r w:rsidR="009E6584" w:rsidRPr="00112B9B" w:rsidDel="002376D3">
          <w:rPr>
            <w:rFonts w:ascii="Arial" w:hAnsi="Arial" w:cs="Arial"/>
          </w:rPr>
          <w:delText>ure</w:delText>
        </w:r>
      </w:del>
      <w:r w:rsidR="009E6584" w:rsidRPr="00112B9B">
        <w:rPr>
          <w:rFonts w:ascii="Arial" w:hAnsi="Arial" w:cs="Arial"/>
        </w:rPr>
        <w:t xml:space="preserv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w:t>
      </w:r>
      <w:ins w:id="541" w:author="Ari Fina Bintarti" w:date="2024-05-24T15:16:00Z">
        <w:r w:rsidR="002376D3">
          <w:rPr>
            <w:rFonts w:ascii="Arial" w:hAnsi="Arial" w:cs="Arial"/>
          </w:rPr>
          <w:t xml:space="preserve">, </w:t>
        </w:r>
      </w:ins>
      <w:del w:id="542" w:author="Ari Fina Bintarti" w:date="2024-05-24T15:16:00Z">
        <w:r w:rsidR="00A66729" w:rsidDel="002376D3">
          <w:rPr>
            <w:rFonts w:ascii="Arial" w:hAnsi="Arial" w:cs="Arial"/>
          </w:rPr>
          <w:delText xml:space="preserve"> </w:delText>
        </w:r>
      </w:del>
      <w:r w:rsidR="00A66729">
        <w:rPr>
          <w:rFonts w:ascii="Arial" w:hAnsi="Arial" w:cs="Arial"/>
        </w:rPr>
        <w:t>and comammox</w:t>
      </w:r>
      <w:ins w:id="543" w:author="Ari Fina Bintarti" w:date="2024-05-24T15:16:00Z">
        <w:r w:rsidR="002376D3">
          <w:rPr>
            <w:rFonts w:ascii="Arial" w:hAnsi="Arial" w:cs="Arial"/>
          </w:rPr>
          <w:t xml:space="preserve"> clade A and B</w:t>
        </w:r>
      </w:ins>
      <w:r w:rsidR="00A66729">
        <w:rPr>
          <w:rFonts w:ascii="Arial" w:hAnsi="Arial" w:cs="Arial"/>
        </w:rPr>
        <w:t xml:space="preserve">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 xml:space="preserve">(LMM, P&lt;0.05, </w:t>
      </w:r>
      <w:del w:id="544" w:author="Ari Fina Bintarti" w:date="2024-05-24T15:17:00Z">
        <w:r w:rsidR="009E6584" w:rsidDel="002376D3">
          <w:rPr>
            <w:rFonts w:ascii="Arial" w:hAnsi="Arial" w:cs="Arial"/>
          </w:rPr>
          <w:delText xml:space="preserve">Supplementary </w:delText>
        </w:r>
      </w:del>
      <w:r w:rsidR="009E6584">
        <w:rPr>
          <w:rFonts w:ascii="Arial" w:hAnsi="Arial" w:cs="Arial"/>
        </w:rPr>
        <w:t>Fig.</w:t>
      </w:r>
      <w:ins w:id="545" w:author="Ari Fina Bintarti" w:date="2024-05-24T15:17:00Z">
        <w:r w:rsidR="002376D3">
          <w:rPr>
            <w:rFonts w:ascii="Arial" w:hAnsi="Arial" w:cs="Arial"/>
          </w:rPr>
          <w:t xml:space="preserve"> S</w:t>
        </w:r>
      </w:ins>
      <w:r w:rsidR="00B036A7">
        <w:rPr>
          <w:rFonts w:ascii="Arial" w:hAnsi="Arial" w:cs="Arial"/>
        </w:rPr>
        <w:t>6</w:t>
      </w:r>
      <w:r w:rsidR="009E6584">
        <w:rPr>
          <w:rFonts w:ascii="Arial" w:hAnsi="Arial" w:cs="Arial"/>
        </w:rPr>
        <w:t xml:space="preserve">; </w:t>
      </w:r>
      <w:del w:id="546" w:author="Ari Fina Bintarti" w:date="2024-05-24T15:17:00Z">
        <w:r w:rsidR="009E6584" w:rsidRPr="009E6584" w:rsidDel="002376D3">
          <w:rPr>
            <w:rFonts w:ascii="Arial" w:hAnsi="Arial" w:cs="Arial"/>
          </w:rPr>
          <w:delText xml:space="preserve">Supplementary </w:delText>
        </w:r>
      </w:del>
      <w:r w:rsidR="009E6584" w:rsidRPr="009E6584">
        <w:rPr>
          <w:rFonts w:ascii="Arial" w:hAnsi="Arial" w:cs="Arial"/>
        </w:rPr>
        <w:t xml:space="preserve">Table </w:t>
      </w:r>
      <w:ins w:id="547" w:author="Ari Fina Bintarti" w:date="2024-05-24T15:17:00Z">
        <w:r w:rsidR="002376D3">
          <w:rPr>
            <w:rFonts w:ascii="Arial" w:hAnsi="Arial" w:cs="Arial"/>
          </w:rPr>
          <w:t>S</w:t>
        </w:r>
      </w:ins>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w:t>
      </w:r>
      <w:del w:id="548" w:author="Ari Fina Bintarti" w:date="2024-05-24T15:18:00Z">
        <w:r w:rsidR="009E6584" w:rsidDel="002376D3">
          <w:rPr>
            <w:rFonts w:ascii="Arial" w:hAnsi="Arial" w:cs="Arial"/>
          </w:rPr>
          <w:delText xml:space="preserve">Supplementary </w:delText>
        </w:r>
      </w:del>
      <w:r w:rsidR="009E6584">
        <w:rPr>
          <w:rFonts w:ascii="Arial" w:hAnsi="Arial" w:cs="Arial"/>
        </w:rPr>
        <w:t xml:space="preserve">Fig. </w:t>
      </w:r>
      <w:ins w:id="549" w:author="Ari Fina Bintarti" w:date="2024-05-24T15:18:00Z">
        <w:r w:rsidR="002376D3">
          <w:rPr>
            <w:rFonts w:ascii="Arial" w:hAnsi="Arial" w:cs="Arial"/>
          </w:rPr>
          <w:t>S</w:t>
        </w:r>
      </w:ins>
      <w:r w:rsidR="00B036A7">
        <w:rPr>
          <w:rFonts w:ascii="Arial" w:hAnsi="Arial" w:cs="Arial"/>
        </w:rPr>
        <w:t>6</w:t>
      </w:r>
      <w:r w:rsidR="009E6584">
        <w:rPr>
          <w:rFonts w:ascii="Arial" w:hAnsi="Arial" w:cs="Arial"/>
        </w:rPr>
        <w:t xml:space="preserve">; </w:t>
      </w:r>
      <w:del w:id="550" w:author="Ari Fina Bintarti" w:date="2024-05-24T15:18:00Z">
        <w:r w:rsidR="009E6584" w:rsidRPr="009E6584" w:rsidDel="002376D3">
          <w:rPr>
            <w:rFonts w:ascii="Arial" w:hAnsi="Arial" w:cs="Arial"/>
          </w:rPr>
          <w:delText xml:space="preserve">Supplementary </w:delText>
        </w:r>
      </w:del>
      <w:r w:rsidR="009E6584" w:rsidRPr="009E6584">
        <w:rPr>
          <w:rFonts w:ascii="Arial" w:hAnsi="Arial" w:cs="Arial"/>
        </w:rPr>
        <w:t xml:space="preserve">Table </w:t>
      </w:r>
      <w:ins w:id="551" w:author="Ari Fina Bintarti" w:date="2024-05-24T15:18:00Z">
        <w:r w:rsidR="002376D3">
          <w:rPr>
            <w:rFonts w:ascii="Arial" w:hAnsi="Arial" w:cs="Arial"/>
          </w:rPr>
          <w:t>S</w:t>
        </w:r>
      </w:ins>
      <w:r w:rsidR="009E6584">
        <w:rPr>
          <w:rFonts w:ascii="Arial" w:hAnsi="Arial" w:cs="Arial"/>
        </w:rPr>
        <w:t>4</w:t>
      </w:r>
      <w:r w:rsidR="00B276DD" w:rsidRPr="00157A05">
        <w:rPr>
          <w:rFonts w:ascii="Arial" w:hAnsi="Arial" w:cs="Arial"/>
        </w:rPr>
        <w:t>).</w:t>
      </w:r>
      <w:r w:rsidR="00A23A19">
        <w:rPr>
          <w:rFonts w:ascii="Arial" w:hAnsi="Arial" w:cs="Arial"/>
        </w:rPr>
        <w:t xml:space="preserve"> </w:t>
      </w:r>
      <w:r w:rsidR="00C830C6">
        <w:rPr>
          <w:rFonts w:ascii="Arial" w:hAnsi="Arial" w:cs="Arial"/>
        </w:rPr>
        <w:t xml:space="preserve">In contrast to the comammox community structure, we found that comammox clade A </w:t>
      </w:r>
      <w:r w:rsidR="00121F3D">
        <w:rPr>
          <w:rFonts w:ascii="Arial" w:hAnsi="Arial" w:cs="Arial"/>
        </w:rPr>
        <w:t>was</w:t>
      </w:r>
      <w:r w:rsidR="00C830C6">
        <w:rPr>
          <w:rFonts w:ascii="Arial" w:hAnsi="Arial" w:cs="Arial"/>
        </w:rPr>
        <w:t xml:space="preserve"> dominating over comammox clade B, which is likely due to primer bias leading to preferential amplification. </w:t>
      </w:r>
      <w:r w:rsidR="00A23A19">
        <w:rPr>
          <w:rFonts w:ascii="Arial" w:hAnsi="Arial" w:cs="Arial"/>
        </w:rPr>
        <w:t>Overall, there was no effect of drought on the AOA/AOB ratio in bulk soil, but we identified a slight increase in AOA/AOB ratio in the CONFYM system in</w:t>
      </w:r>
      <w:ins w:id="552" w:author="Ari Fina Bintarti" w:date="2024-05-24T15:46:00Z">
        <w:r w:rsidR="004B2EB2">
          <w:rPr>
            <w:rFonts w:ascii="Arial" w:hAnsi="Arial" w:cs="Arial"/>
          </w:rPr>
          <w:t xml:space="preserve"> April</w:t>
        </w:r>
      </w:ins>
      <w:ins w:id="553" w:author="Ari Fina Bintarti" w:date="2024-05-24T15:48:00Z">
        <w:r w:rsidR="004B2EB2">
          <w:rPr>
            <w:rFonts w:ascii="Arial" w:hAnsi="Arial" w:cs="Arial"/>
          </w:rPr>
          <w:t xml:space="preserve"> (Fig. S7, Table S5). </w:t>
        </w:r>
      </w:ins>
      <w:del w:id="554" w:author="Ari Fina Bintarti" w:date="2024-05-24T15:48:00Z">
        <w:r w:rsidR="00A23A19" w:rsidDel="004B2EB2">
          <w:rPr>
            <w:rFonts w:ascii="Arial" w:hAnsi="Arial" w:cs="Arial"/>
          </w:rPr>
          <w:delText xml:space="preserve">. </w:delText>
        </w:r>
      </w:del>
      <w:r w:rsidR="00A23A19">
        <w:rPr>
          <w:rFonts w:ascii="Arial" w:hAnsi="Arial" w:cs="Arial"/>
        </w:rPr>
        <w:t xml:space="preserve">Increasing in AOA/AOB </w:t>
      </w:r>
      <w:r w:rsidR="00A23A19">
        <w:rPr>
          <w:rFonts w:ascii="Arial" w:hAnsi="Arial" w:cs="Arial"/>
        </w:rPr>
        <w:lastRenderedPageBreak/>
        <w:t>ratio in response to drought was also detected in rhizosphere</w:t>
      </w:r>
      <w:r w:rsidR="004E2185">
        <w:rPr>
          <w:rFonts w:ascii="Arial" w:hAnsi="Arial" w:cs="Arial"/>
        </w:rPr>
        <w:t>, particularly in the BIODYN and CONMIN systems (</w:t>
      </w:r>
      <w:del w:id="555" w:author="Ari Fina Bintarti" w:date="2024-05-24T15:46:00Z">
        <w:r w:rsidR="004E2185" w:rsidDel="004B2EB2">
          <w:rPr>
            <w:rFonts w:ascii="Arial" w:hAnsi="Arial" w:cs="Arial"/>
          </w:rPr>
          <w:delText xml:space="preserve">Supplementary </w:delText>
        </w:r>
      </w:del>
      <w:r w:rsidR="004E2185">
        <w:rPr>
          <w:rFonts w:ascii="Arial" w:hAnsi="Arial" w:cs="Arial"/>
        </w:rPr>
        <w:t xml:space="preserve">Fig. </w:t>
      </w:r>
      <w:ins w:id="556" w:author="Ari Fina Bintarti" w:date="2024-05-24T15:46:00Z">
        <w:r w:rsidR="004B2EB2">
          <w:rPr>
            <w:rFonts w:ascii="Arial" w:hAnsi="Arial" w:cs="Arial"/>
          </w:rPr>
          <w:t>S</w:t>
        </w:r>
      </w:ins>
      <w:r w:rsidR="004E2185">
        <w:rPr>
          <w:rFonts w:ascii="Arial" w:hAnsi="Arial" w:cs="Arial"/>
        </w:rPr>
        <w:t>7).</w:t>
      </w:r>
    </w:p>
    <w:p w14:paraId="05A059A9" w14:textId="77777777" w:rsidR="007C2534" w:rsidRPr="00157A05" w:rsidRDefault="007C2534" w:rsidP="0063031D">
      <w:pPr>
        <w:spacing w:after="0" w:line="480" w:lineRule="auto"/>
        <w:jc w:val="both"/>
        <w:rPr>
          <w:rFonts w:ascii="Arial" w:hAnsi="Arial" w:cs="Arial"/>
        </w:rPr>
      </w:pPr>
    </w:p>
    <w:p w14:paraId="739C5DE4" w14:textId="6B6AC626" w:rsidR="007C2534" w:rsidRPr="000A085A" w:rsidRDefault="00CC1EF0">
      <w:pPr>
        <w:pStyle w:val="ListParagraph"/>
        <w:numPr>
          <w:ilvl w:val="1"/>
          <w:numId w:val="15"/>
        </w:numPr>
        <w:spacing w:line="480" w:lineRule="auto"/>
        <w:ind w:left="540" w:hanging="540"/>
        <w:jc w:val="both"/>
        <w:rPr>
          <w:rFonts w:ascii="Arial" w:hAnsi="Arial" w:cs="Arial"/>
          <w:i/>
          <w:iCs/>
          <w:rPrChange w:id="557" w:author="Ari Fina Bintarti" w:date="2024-05-24T10:04:00Z">
            <w:rPr/>
          </w:rPrChange>
        </w:rPr>
        <w:pPrChange w:id="558" w:author="Ari Fina Bintarti" w:date="2024-05-24T10:04:00Z">
          <w:pPr>
            <w:spacing w:after="0" w:line="480" w:lineRule="auto"/>
            <w:jc w:val="both"/>
          </w:pPr>
        </w:pPrChange>
      </w:pPr>
      <w:r w:rsidRPr="000A085A">
        <w:rPr>
          <w:rFonts w:ascii="Arial" w:hAnsi="Arial" w:cs="Arial"/>
          <w:i/>
          <w:iCs/>
          <w:rPrChange w:id="559" w:author="Ari Fina Bintarti" w:date="2024-05-24T10:04:00Z">
            <w:rPr/>
          </w:rPrChange>
        </w:rPr>
        <w:t>Correlation between</w:t>
      </w:r>
      <w:r w:rsidR="00A50354" w:rsidRPr="000A085A">
        <w:rPr>
          <w:rFonts w:ascii="Arial" w:hAnsi="Arial" w:cs="Arial"/>
          <w:i/>
          <w:iCs/>
          <w:rPrChange w:id="560" w:author="Ari Fina Bintarti" w:date="2024-05-24T10:04:00Z">
            <w:rPr/>
          </w:rPrChange>
        </w:rPr>
        <w:t xml:space="preserve"> </w:t>
      </w:r>
      <w:r w:rsidRPr="000A085A">
        <w:rPr>
          <w:rFonts w:ascii="Arial" w:hAnsi="Arial" w:cs="Arial"/>
          <w:i/>
          <w:iCs/>
          <w:rPrChange w:id="561" w:author="Ari Fina Bintarti" w:date="2024-05-24T10:04:00Z">
            <w:rPr/>
          </w:rPrChange>
        </w:rPr>
        <w:t>ammonia oxidizing community, N pools, and soil properties</w:t>
      </w:r>
    </w:p>
    <w:p w14:paraId="2EDCDE6C" w14:textId="77777777" w:rsidR="000A085A" w:rsidRDefault="007C2534" w:rsidP="0063031D">
      <w:pPr>
        <w:spacing w:after="0" w:line="480" w:lineRule="auto"/>
        <w:jc w:val="both"/>
        <w:rPr>
          <w:ins w:id="562" w:author="Ari Fina Bintarti" w:date="2024-05-24T10:04:00Z"/>
          <w:rFonts w:ascii="Arial" w:hAnsi="Arial" w:cs="Arial"/>
        </w:rPr>
      </w:pPr>
      <w:r w:rsidRPr="00157A05">
        <w:rPr>
          <w:rFonts w:ascii="Arial" w:hAnsi="Arial" w:cs="Arial"/>
        </w:rPr>
        <w:tab/>
      </w:r>
    </w:p>
    <w:p w14:paraId="50CAE831" w14:textId="5EA9E1A5" w:rsidR="002474CE" w:rsidRDefault="00124495">
      <w:pPr>
        <w:spacing w:after="0" w:line="480" w:lineRule="auto"/>
        <w:ind w:firstLine="360"/>
        <w:jc w:val="both"/>
        <w:rPr>
          <w:rFonts w:ascii="Arial" w:hAnsi="Arial" w:cs="Arial"/>
        </w:rPr>
        <w:pPrChange w:id="563" w:author="Ari Fina Bintarti" w:date="2024-05-24T10:04:00Z">
          <w:pPr>
            <w:spacing w:after="0" w:line="480" w:lineRule="auto"/>
            <w:jc w:val="both"/>
          </w:pPr>
        </w:pPrChange>
      </w:pPr>
      <w:r>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Pr>
          <w:rFonts w:ascii="Arial" w:hAnsi="Arial" w:cs="Arial"/>
        </w:rPr>
        <w:t xml:space="preserve">affected by </w:t>
      </w:r>
      <w:r w:rsidR="00463954">
        <w:rPr>
          <w:rFonts w:ascii="Arial" w:hAnsi="Arial" w:cs="Arial"/>
        </w:rPr>
        <w:t xml:space="preserve">drought </w:t>
      </w:r>
      <w:r w:rsidR="00463954" w:rsidRPr="0030704A">
        <w:rPr>
          <w:rFonts w:ascii="Arial" w:hAnsi="Arial" w:cs="Arial"/>
        </w:rPr>
        <w:t>(</w:t>
      </w:r>
      <w:r w:rsidR="00B70336" w:rsidRPr="0030704A">
        <w:rPr>
          <w:rFonts w:ascii="Arial" w:hAnsi="Arial" w:cs="Arial"/>
        </w:rPr>
        <w:t>Fig</w:t>
      </w:r>
      <w:ins w:id="564" w:author="Ari Fina Bintarti" w:date="2024-05-24T15:49:00Z">
        <w:r w:rsidR="00312857">
          <w:rPr>
            <w:rFonts w:ascii="Arial" w:hAnsi="Arial" w:cs="Arial"/>
          </w:rPr>
          <w:t xml:space="preserve">. </w:t>
        </w:r>
      </w:ins>
      <w:del w:id="565" w:author="Ari Fina Bintarti" w:date="2024-05-24T15:49:00Z">
        <w:r w:rsidR="00B70336" w:rsidRPr="0030704A" w:rsidDel="00312857">
          <w:rPr>
            <w:rFonts w:ascii="Arial" w:hAnsi="Arial" w:cs="Arial"/>
          </w:rPr>
          <w:delText xml:space="preserve">ure </w:delText>
        </w:r>
      </w:del>
      <w:r w:rsidR="00B70336" w:rsidRPr="0030704A">
        <w:rPr>
          <w:rFonts w:ascii="Arial" w:hAnsi="Arial" w:cs="Arial"/>
        </w:rPr>
        <w:t>5</w:t>
      </w:r>
      <w:r w:rsidR="00463954" w:rsidRPr="0030704A">
        <w:rPr>
          <w:rFonts w:ascii="Arial" w:hAnsi="Arial" w:cs="Arial"/>
        </w:rPr>
        <w:t>)</w:t>
      </w:r>
      <w:r w:rsidR="00463954" w:rsidRPr="005A6830">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w:t>
      </w:r>
      <w:del w:id="566" w:author="Ari Fina Bintarti" w:date="2024-05-24T15:50:00Z">
        <w:r w:rsidR="006C473B" w:rsidDel="00312857">
          <w:rPr>
            <w:rFonts w:ascii="Arial" w:hAnsi="Arial" w:cs="Arial"/>
          </w:rPr>
          <w:delText xml:space="preserve"> (Fig</w:delText>
        </w:r>
      </w:del>
      <w:del w:id="567" w:author="Ari Fina Bintarti" w:date="2024-05-24T15:49:00Z">
        <w:r w:rsidR="00B70336" w:rsidDel="00312857">
          <w:rPr>
            <w:rFonts w:ascii="Arial" w:hAnsi="Arial" w:cs="Arial"/>
          </w:rPr>
          <w:delText xml:space="preserve">ure </w:delText>
        </w:r>
      </w:del>
      <w:del w:id="568" w:author="Ari Fina Bintarti" w:date="2024-05-24T15:50:00Z">
        <w:r w:rsidR="00B70336" w:rsidDel="00312857">
          <w:rPr>
            <w:rFonts w:ascii="Arial" w:hAnsi="Arial" w:cs="Arial"/>
          </w:rPr>
          <w:delText>5</w:delText>
        </w:r>
        <w:r w:rsidR="006C473B" w:rsidDel="00312857">
          <w:rPr>
            <w:rFonts w:ascii="Arial" w:hAnsi="Arial" w:cs="Arial"/>
          </w:rPr>
          <w:delText>)</w:delText>
        </w:r>
      </w:del>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del w:id="569" w:author="Ari Fina Bintarti" w:date="2024-05-24T15:50:00Z">
        <w:r w:rsidR="00C518BE" w:rsidDel="00312857">
          <w:rPr>
            <w:rFonts w:ascii="Arial" w:hAnsi="Arial" w:cs="Arial"/>
          </w:rPr>
          <w:delText xml:space="preserve"> (Fi</w:delText>
        </w:r>
      </w:del>
      <w:del w:id="570" w:author="Ari Fina Bintarti" w:date="2024-05-24T15:49:00Z">
        <w:r w:rsidR="00C518BE" w:rsidDel="00312857">
          <w:rPr>
            <w:rFonts w:ascii="Arial" w:hAnsi="Arial" w:cs="Arial"/>
          </w:rPr>
          <w:delText xml:space="preserve">gure </w:delText>
        </w:r>
      </w:del>
      <w:del w:id="571" w:author="Ari Fina Bintarti" w:date="2024-05-24T15:50:00Z">
        <w:r w:rsidR="00C518BE" w:rsidDel="00312857">
          <w:rPr>
            <w:rFonts w:ascii="Arial" w:hAnsi="Arial" w:cs="Arial"/>
          </w:rPr>
          <w:delText>5)</w:delText>
        </w:r>
      </w:del>
      <w:r w:rsidR="004271A6">
        <w:rPr>
          <w:rFonts w:ascii="Arial" w:hAnsi="Arial" w:cs="Arial"/>
        </w:rPr>
        <w:t xml:space="preserve">. Interestingly, all these correlations were negative except </w:t>
      </w:r>
      <w:r w:rsidR="005A424C">
        <w:rPr>
          <w:rFonts w:ascii="Arial" w:hAnsi="Arial" w:cs="Arial"/>
        </w:rPr>
        <w:t xml:space="preserve">for </w:t>
      </w:r>
      <w:r w:rsidR="004271A6">
        <w:rPr>
          <w:rFonts w:ascii="Arial" w:hAnsi="Arial" w:cs="Arial"/>
        </w:rPr>
        <w:t>the alpha diversity of AOB</w:t>
      </w:r>
      <w:r w:rsidR="00C518BE">
        <w:rPr>
          <w:rFonts w:ascii="Arial" w:hAnsi="Arial" w:cs="Arial"/>
        </w:rPr>
        <w:t xml:space="preserve">. </w:t>
      </w:r>
      <w:r w:rsidR="00A11CFE">
        <w:rPr>
          <w:rFonts w:ascii="Arial" w:hAnsi="Arial" w:cs="Arial"/>
        </w:rPr>
        <w:t>Among all AO groups, only the beta diversity of AOB related to the N</w:t>
      </w:r>
      <w:r w:rsidR="00A11CFE" w:rsidRPr="00A11CFE">
        <w:rPr>
          <w:rFonts w:ascii="Arial" w:hAnsi="Arial" w:cs="Arial"/>
          <w:vertAlign w:val="subscript"/>
        </w:rPr>
        <w:t>2</w:t>
      </w:r>
      <w:r w:rsidR="00A11CFE">
        <w:rPr>
          <w:rFonts w:ascii="Arial" w:hAnsi="Arial" w:cs="Arial"/>
        </w:rPr>
        <w:t xml:space="preserve">O flux, and this relationship was only found in the control. </w:t>
      </w:r>
      <w:r w:rsidR="00200928">
        <w:rPr>
          <w:rFonts w:ascii="Arial" w:hAnsi="Arial" w:cs="Arial"/>
        </w:rPr>
        <w:t>In the control, average N</w:t>
      </w:r>
      <w:r w:rsidR="00200928" w:rsidRPr="00F2245F">
        <w:rPr>
          <w:rFonts w:ascii="Arial" w:hAnsi="Arial" w:cs="Arial"/>
          <w:vertAlign w:val="subscript"/>
          <w:rPrChange w:id="572" w:author="Ari Fina Bintarti" w:date="2024-05-24T15:51:00Z">
            <w:rPr>
              <w:rFonts w:ascii="Arial" w:hAnsi="Arial" w:cs="Arial"/>
            </w:rPr>
          </w:rPrChange>
        </w:rPr>
        <w:t>2</w:t>
      </w:r>
      <w:r w:rsidR="00200928">
        <w:rPr>
          <w:rFonts w:ascii="Arial" w:hAnsi="Arial" w:cs="Arial"/>
        </w:rPr>
        <w:t xml:space="preserve">O fluxes were also </w:t>
      </w:r>
      <w:r w:rsidR="00A11CFE">
        <w:rPr>
          <w:rFonts w:ascii="Arial" w:hAnsi="Arial" w:cs="Arial"/>
        </w:rPr>
        <w:t>negative</w:t>
      </w:r>
      <w:r w:rsidR="00200928">
        <w:rPr>
          <w:rFonts w:ascii="Arial" w:hAnsi="Arial" w:cs="Arial"/>
        </w:rPr>
        <w:t>ly</w:t>
      </w:r>
      <w:r w:rsidR="00A11CFE">
        <w:rPr>
          <w:rFonts w:ascii="Arial" w:hAnsi="Arial" w:cs="Arial"/>
        </w:rPr>
        <w:t xml:space="preserve"> </w:t>
      </w:r>
      <w:r w:rsidR="00200928">
        <w:rPr>
          <w:rFonts w:ascii="Arial" w:hAnsi="Arial" w:cs="Arial"/>
        </w:rPr>
        <w:t>correlated to</w:t>
      </w:r>
      <w:r w:rsidR="00A11CFE">
        <w:rPr>
          <w:rFonts w:ascii="Arial" w:hAnsi="Arial" w:cs="Arial"/>
        </w:rPr>
        <w:t xml:space="preserve"> the abundance of AOA and comammox (clade B), as well as with their alpha diversity, </w:t>
      </w:r>
      <w:r w:rsidR="00200928">
        <w:rPr>
          <w:rFonts w:ascii="Arial" w:hAnsi="Arial" w:cs="Arial"/>
        </w:rPr>
        <w:t>and</w:t>
      </w:r>
      <w:r w:rsidR="00A11CFE">
        <w:rPr>
          <w:rFonts w:ascii="Arial" w:hAnsi="Arial" w:cs="Arial"/>
        </w:rPr>
        <w:t xml:space="preserve"> positively correlated with the alpha diversity of AOB. Overall, there were no significant relationship between the N</w:t>
      </w:r>
      <w:r w:rsidR="00A11CFE" w:rsidRPr="0030704A">
        <w:rPr>
          <w:rFonts w:ascii="Arial" w:hAnsi="Arial" w:cs="Arial"/>
          <w:vertAlign w:val="subscript"/>
        </w:rPr>
        <w:t>2</w:t>
      </w:r>
      <w:r w:rsidR="00A11CFE">
        <w:rPr>
          <w:rFonts w:ascii="Arial" w:hAnsi="Arial" w:cs="Arial"/>
        </w:rPr>
        <w:t>O flux with AO communities</w:t>
      </w:r>
      <w:r w:rsidR="00121F3D">
        <w:rPr>
          <w:rFonts w:ascii="Arial" w:hAnsi="Arial" w:cs="Arial"/>
        </w:rPr>
        <w:t xml:space="preserve"> in the drought treatment</w:t>
      </w:r>
      <w:r w:rsidR="00A11CFE">
        <w:rPr>
          <w:rFonts w:ascii="Arial" w:hAnsi="Arial" w:cs="Arial"/>
        </w:rPr>
        <w:t>, except with the AOB abundance</w:t>
      </w:r>
      <w:del w:id="573" w:author="Ari Fina Bintarti" w:date="2024-05-24T15:50:00Z">
        <w:r w:rsidR="00C518BE" w:rsidDel="00312857">
          <w:rPr>
            <w:rFonts w:ascii="Arial" w:hAnsi="Arial" w:cs="Arial"/>
          </w:rPr>
          <w:delText xml:space="preserve"> (Figure 5)</w:delText>
        </w:r>
      </w:del>
      <w:r w:rsidR="00A11CFE">
        <w:rPr>
          <w:rFonts w:ascii="Arial" w:hAnsi="Arial" w:cs="Arial"/>
        </w:rPr>
        <w:t>.</w:t>
      </w:r>
    </w:p>
    <w:p w14:paraId="133A7D17" w14:textId="77777777" w:rsidR="006D66E5" w:rsidRDefault="006D66E5" w:rsidP="0063031D">
      <w:pPr>
        <w:spacing w:after="0" w:line="480" w:lineRule="auto"/>
        <w:jc w:val="both"/>
        <w:rPr>
          <w:rFonts w:ascii="Arial" w:hAnsi="Arial" w:cs="Arial"/>
        </w:rPr>
      </w:pPr>
    </w:p>
    <w:p w14:paraId="45DD944D" w14:textId="5F2A6CE6" w:rsidR="006D66E5" w:rsidRPr="000A085A" w:rsidRDefault="006D66E5">
      <w:pPr>
        <w:pStyle w:val="ListParagraph"/>
        <w:numPr>
          <w:ilvl w:val="0"/>
          <w:numId w:val="15"/>
        </w:numPr>
        <w:spacing w:line="480" w:lineRule="auto"/>
        <w:ind w:left="360"/>
        <w:jc w:val="both"/>
        <w:rPr>
          <w:rFonts w:ascii="Arial" w:hAnsi="Arial" w:cs="Arial"/>
          <w:b/>
          <w:bCs/>
          <w:rPrChange w:id="574" w:author="Ari Fina Bintarti" w:date="2024-05-24T10:04:00Z">
            <w:rPr/>
          </w:rPrChange>
        </w:rPr>
        <w:pPrChange w:id="575" w:author="Ari Fina Bintarti" w:date="2024-05-24T10:04:00Z">
          <w:pPr>
            <w:spacing w:line="480" w:lineRule="auto"/>
            <w:jc w:val="both"/>
          </w:pPr>
        </w:pPrChange>
      </w:pPr>
      <w:r w:rsidRPr="000A085A">
        <w:rPr>
          <w:rFonts w:ascii="Arial" w:hAnsi="Arial" w:cs="Arial"/>
          <w:b/>
          <w:bCs/>
          <w:rPrChange w:id="576" w:author="Ari Fina Bintarti" w:date="2024-05-24T10:04:00Z">
            <w:rPr/>
          </w:rPrChange>
        </w:rPr>
        <w:t>D</w:t>
      </w:r>
      <w:ins w:id="577" w:author="Ari Fina Bintarti" w:date="2024-05-24T10:04:00Z">
        <w:r w:rsidR="000A085A">
          <w:rPr>
            <w:rFonts w:ascii="Arial" w:hAnsi="Arial" w:cs="Arial"/>
            <w:b/>
            <w:bCs/>
          </w:rPr>
          <w:t>iscussion</w:t>
        </w:r>
      </w:ins>
      <w:del w:id="578" w:author="Ari Fina Bintarti" w:date="2024-05-24T10:04:00Z">
        <w:r w:rsidRPr="000A085A" w:rsidDel="000A085A">
          <w:rPr>
            <w:rFonts w:ascii="Arial" w:hAnsi="Arial" w:cs="Arial"/>
            <w:b/>
            <w:bCs/>
            <w:rPrChange w:id="579" w:author="Ari Fina Bintarti" w:date="2024-05-24T10:04:00Z">
              <w:rPr/>
            </w:rPrChange>
          </w:rPr>
          <w:delText>ISCUSSION</w:delText>
        </w:r>
      </w:del>
    </w:p>
    <w:p w14:paraId="0A4282F0" w14:textId="77777777" w:rsidR="000A085A" w:rsidRDefault="000A085A" w:rsidP="0063031D">
      <w:pPr>
        <w:spacing w:line="480" w:lineRule="auto"/>
        <w:jc w:val="both"/>
        <w:rPr>
          <w:ins w:id="580" w:author="Ari Fina Bintarti" w:date="2024-05-24T10:04:00Z"/>
          <w:rFonts w:ascii="Arial" w:hAnsi="Arial" w:cs="Arial"/>
          <w:b/>
          <w:bCs/>
        </w:rPr>
      </w:pPr>
    </w:p>
    <w:p w14:paraId="6F3C2521" w14:textId="2D502F1D" w:rsidR="006D66E5" w:rsidRDefault="006D66E5" w:rsidP="000A085A">
      <w:pPr>
        <w:pStyle w:val="ListParagraph"/>
        <w:numPr>
          <w:ilvl w:val="1"/>
          <w:numId w:val="15"/>
        </w:numPr>
        <w:spacing w:line="480" w:lineRule="auto"/>
        <w:ind w:left="540" w:hanging="540"/>
        <w:jc w:val="both"/>
        <w:rPr>
          <w:ins w:id="581" w:author="Ari Fina Bintarti" w:date="2024-05-24T10:04:00Z"/>
          <w:rFonts w:ascii="Arial" w:hAnsi="Arial" w:cs="Arial"/>
          <w:i/>
          <w:iCs/>
        </w:rPr>
      </w:pPr>
      <w:r w:rsidRPr="000A085A">
        <w:rPr>
          <w:rFonts w:ascii="Arial" w:hAnsi="Arial" w:cs="Arial"/>
          <w:i/>
          <w:iCs/>
          <w:rPrChange w:id="582" w:author="Ari Fina Bintarti" w:date="2024-05-24T10:04:00Z">
            <w:rPr/>
          </w:rPrChange>
        </w:rPr>
        <w:t>The effect</w:t>
      </w:r>
      <w:r w:rsidR="00DF0C12" w:rsidRPr="000A085A">
        <w:rPr>
          <w:rFonts w:ascii="Arial" w:hAnsi="Arial" w:cs="Arial"/>
          <w:i/>
          <w:iCs/>
          <w:rPrChange w:id="583" w:author="Ari Fina Bintarti" w:date="2024-05-24T10:04:00Z">
            <w:rPr/>
          </w:rPrChange>
        </w:rPr>
        <w:t>s</w:t>
      </w:r>
      <w:r w:rsidRPr="000A085A">
        <w:rPr>
          <w:rFonts w:ascii="Arial" w:hAnsi="Arial" w:cs="Arial"/>
          <w:i/>
          <w:iCs/>
          <w:rPrChange w:id="584" w:author="Ari Fina Bintarti" w:date="2024-05-24T10:04:00Z">
            <w:rPr/>
          </w:rPrChange>
        </w:rPr>
        <w:t xml:space="preserve"> of drought on mineral Nitrogen pools (NH</w:t>
      </w:r>
      <w:r w:rsidRPr="000A085A">
        <w:rPr>
          <w:rFonts w:ascii="Arial" w:hAnsi="Arial" w:cs="Arial"/>
          <w:i/>
          <w:iCs/>
          <w:vertAlign w:val="subscript"/>
          <w:rPrChange w:id="585" w:author="Ari Fina Bintarti" w:date="2024-05-24T10:04:00Z">
            <w:rPr>
              <w:vertAlign w:val="subscript"/>
            </w:rPr>
          </w:rPrChange>
        </w:rPr>
        <w:t>4</w:t>
      </w:r>
      <w:r w:rsidRPr="000A085A">
        <w:rPr>
          <w:rFonts w:ascii="Arial" w:hAnsi="Arial" w:cs="Arial"/>
          <w:i/>
          <w:iCs/>
          <w:vertAlign w:val="superscript"/>
          <w:rPrChange w:id="586" w:author="Ari Fina Bintarti" w:date="2024-05-24T10:04:00Z">
            <w:rPr>
              <w:vertAlign w:val="superscript"/>
            </w:rPr>
          </w:rPrChange>
        </w:rPr>
        <w:t>+</w:t>
      </w:r>
      <w:r w:rsidRPr="000A085A">
        <w:rPr>
          <w:rFonts w:ascii="Arial" w:hAnsi="Arial" w:cs="Arial"/>
          <w:i/>
          <w:iCs/>
          <w:vertAlign w:val="subscript"/>
          <w:rPrChange w:id="587" w:author="Ari Fina Bintarti" w:date="2024-05-24T10:04:00Z">
            <w:rPr>
              <w:vertAlign w:val="subscript"/>
            </w:rPr>
          </w:rPrChange>
        </w:rPr>
        <w:t>,</w:t>
      </w:r>
      <w:r w:rsidRPr="000A085A">
        <w:rPr>
          <w:rFonts w:ascii="Arial" w:hAnsi="Arial" w:cs="Arial"/>
          <w:i/>
          <w:iCs/>
          <w:rPrChange w:id="588" w:author="Ari Fina Bintarti" w:date="2024-05-24T10:04:00Z">
            <w:rPr/>
          </w:rPrChange>
        </w:rPr>
        <w:t xml:space="preserve"> NO</w:t>
      </w:r>
      <w:r w:rsidRPr="000A085A">
        <w:rPr>
          <w:rFonts w:ascii="Arial" w:hAnsi="Arial" w:cs="Arial"/>
          <w:i/>
          <w:iCs/>
          <w:vertAlign w:val="subscript"/>
          <w:rPrChange w:id="589" w:author="Ari Fina Bintarti" w:date="2024-05-24T10:04:00Z">
            <w:rPr>
              <w:vertAlign w:val="subscript"/>
            </w:rPr>
          </w:rPrChange>
        </w:rPr>
        <w:t>3</w:t>
      </w:r>
      <w:r w:rsidRPr="000A085A">
        <w:rPr>
          <w:rFonts w:ascii="Arial" w:hAnsi="Arial" w:cs="Arial"/>
          <w:i/>
          <w:iCs/>
          <w:vertAlign w:val="superscript"/>
          <w:rPrChange w:id="590" w:author="Ari Fina Bintarti" w:date="2024-05-24T10:04:00Z">
            <w:rPr>
              <w:vertAlign w:val="superscript"/>
            </w:rPr>
          </w:rPrChange>
        </w:rPr>
        <w:t>-</w:t>
      </w:r>
      <w:r w:rsidR="00DF0C12" w:rsidRPr="000A085A">
        <w:rPr>
          <w:rFonts w:ascii="Arial" w:hAnsi="Arial" w:cs="Arial"/>
          <w:i/>
          <w:iCs/>
          <w:rPrChange w:id="591" w:author="Ari Fina Bintarti" w:date="2024-05-24T10:04:00Z">
            <w:rPr/>
          </w:rPrChange>
        </w:rPr>
        <w:t>) and</w:t>
      </w:r>
      <w:r w:rsidRPr="000A085A">
        <w:rPr>
          <w:rFonts w:ascii="Arial" w:hAnsi="Arial" w:cs="Arial"/>
          <w:i/>
          <w:iCs/>
          <w:rPrChange w:id="592" w:author="Ari Fina Bintarti" w:date="2024-05-24T10:04:00Z">
            <w:rPr/>
          </w:rPrChange>
        </w:rPr>
        <w:t xml:space="preserve"> N</w:t>
      </w:r>
      <w:r w:rsidRPr="000A085A">
        <w:rPr>
          <w:rFonts w:ascii="Arial" w:hAnsi="Arial" w:cs="Arial"/>
          <w:i/>
          <w:iCs/>
          <w:vertAlign w:val="subscript"/>
          <w:rPrChange w:id="593" w:author="Ari Fina Bintarti" w:date="2024-05-24T10:04:00Z">
            <w:rPr>
              <w:vertAlign w:val="subscript"/>
            </w:rPr>
          </w:rPrChange>
        </w:rPr>
        <w:t>2</w:t>
      </w:r>
      <w:r w:rsidRPr="000A085A">
        <w:rPr>
          <w:rFonts w:ascii="Arial" w:hAnsi="Arial" w:cs="Arial"/>
          <w:i/>
          <w:iCs/>
          <w:rPrChange w:id="594" w:author="Ari Fina Bintarti" w:date="2024-05-24T10:04:00Z">
            <w:rPr/>
          </w:rPrChange>
        </w:rPr>
        <w:t>O</w:t>
      </w:r>
      <w:r w:rsidR="00DF0C12" w:rsidRPr="000A085A">
        <w:rPr>
          <w:rFonts w:ascii="Arial" w:hAnsi="Arial" w:cs="Arial"/>
          <w:i/>
          <w:iCs/>
          <w:rPrChange w:id="595" w:author="Ari Fina Bintarti" w:date="2024-05-24T10:04:00Z">
            <w:rPr/>
          </w:rPrChange>
        </w:rPr>
        <w:t xml:space="preserve"> fluxes</w:t>
      </w:r>
      <w:r w:rsidRPr="000A085A">
        <w:rPr>
          <w:rFonts w:ascii="Arial" w:hAnsi="Arial" w:cs="Arial"/>
          <w:i/>
          <w:iCs/>
          <w:rPrChange w:id="596" w:author="Ari Fina Bintarti" w:date="2024-05-24T10:04:00Z">
            <w:rPr/>
          </w:rPrChange>
        </w:rPr>
        <w:t xml:space="preserve"> </w:t>
      </w:r>
      <w:r w:rsidR="00DF0C12" w:rsidRPr="000A085A">
        <w:rPr>
          <w:rFonts w:ascii="Arial" w:hAnsi="Arial" w:cs="Arial"/>
          <w:i/>
          <w:iCs/>
          <w:rPrChange w:id="597" w:author="Ari Fina Bintarti" w:date="2024-05-24T10:04:00Z">
            <w:rPr/>
          </w:rPrChange>
        </w:rPr>
        <w:t>are</w:t>
      </w:r>
      <w:r w:rsidRPr="000A085A">
        <w:rPr>
          <w:rFonts w:ascii="Arial" w:hAnsi="Arial" w:cs="Arial"/>
          <w:i/>
          <w:iCs/>
          <w:rPrChange w:id="598" w:author="Ari Fina Bintarti" w:date="2024-05-24T10:04:00Z">
            <w:rPr/>
          </w:rPrChange>
        </w:rPr>
        <w:t xml:space="preserve"> modulated by </w:t>
      </w:r>
      <w:r w:rsidR="005A424C" w:rsidRPr="000A085A">
        <w:rPr>
          <w:rFonts w:ascii="Arial" w:hAnsi="Arial" w:cs="Arial"/>
          <w:i/>
          <w:iCs/>
          <w:rPrChange w:id="599" w:author="Ari Fina Bintarti" w:date="2024-05-24T10:04:00Z">
            <w:rPr/>
          </w:rPrChange>
        </w:rPr>
        <w:t xml:space="preserve">the </w:t>
      </w:r>
      <w:r w:rsidRPr="000A085A">
        <w:rPr>
          <w:rFonts w:ascii="Arial" w:hAnsi="Arial" w:cs="Arial"/>
          <w:i/>
          <w:iCs/>
          <w:rPrChange w:id="600" w:author="Ari Fina Bintarti" w:date="2024-05-24T10:04:00Z">
            <w:rPr/>
          </w:rPrChange>
        </w:rPr>
        <w:t>cropping system</w:t>
      </w:r>
    </w:p>
    <w:p w14:paraId="74FAA394" w14:textId="77777777" w:rsidR="000A085A" w:rsidRPr="000A085A" w:rsidRDefault="000A085A">
      <w:pPr>
        <w:pStyle w:val="ListParagraph"/>
        <w:spacing w:line="480" w:lineRule="auto"/>
        <w:ind w:left="540"/>
        <w:jc w:val="both"/>
        <w:rPr>
          <w:rFonts w:ascii="Arial" w:hAnsi="Arial" w:cs="Arial"/>
          <w:i/>
          <w:iCs/>
          <w:rPrChange w:id="601" w:author="Ari Fina Bintarti" w:date="2024-05-24T10:04:00Z">
            <w:rPr/>
          </w:rPrChange>
        </w:rPr>
        <w:pPrChange w:id="602" w:author="Ari Fina Bintarti" w:date="2024-05-24T10:04:00Z">
          <w:pPr>
            <w:spacing w:line="480" w:lineRule="auto"/>
            <w:jc w:val="both"/>
          </w:pPr>
        </w:pPrChange>
      </w:pPr>
    </w:p>
    <w:p w14:paraId="71694C8F" w14:textId="44966012" w:rsidR="00054723" w:rsidDel="009844BF" w:rsidRDefault="006D66E5" w:rsidP="009844BF">
      <w:pPr>
        <w:spacing w:line="480" w:lineRule="auto"/>
        <w:ind w:firstLine="360"/>
        <w:jc w:val="both"/>
        <w:rPr>
          <w:del w:id="603" w:author="Ari Fina Bintarti" w:date="2024-05-24T10:05:00Z"/>
          <w:rFonts w:ascii="Arial" w:hAnsi="Arial" w:cs="Arial"/>
        </w:rPr>
      </w:pPr>
      <w:r w:rsidRPr="00ED68EC">
        <w:rPr>
          <w:rFonts w:ascii="Arial" w:hAnsi="Arial" w:cs="Arial"/>
        </w:rPr>
        <w:lastRenderedPageBreak/>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in soil</w:t>
      </w:r>
      <w:r w:rsidR="00C05C46">
        <w:rPr>
          <w:rFonts w:ascii="Arial" w:hAnsi="Arial" w:cs="Arial"/>
        </w:rPr>
        <w:t xml:space="preserve"> </w:t>
      </w:r>
      <w:r w:rsidR="00C05C46">
        <w:rPr>
          <w:rFonts w:ascii="Arial" w:hAnsi="Arial" w:cs="Arial"/>
        </w:rPr>
        <w:fldChar w:fldCharType="begin"/>
      </w:r>
      <w:r w:rsidR="00C05C46">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Pr>
          <w:rFonts w:ascii="Arial" w:hAnsi="Arial" w:cs="Arial"/>
        </w:rPr>
        <w:fldChar w:fldCharType="separate"/>
      </w:r>
      <w:r w:rsidR="00C05C46">
        <w:rPr>
          <w:rFonts w:ascii="Arial" w:hAnsi="Arial" w:cs="Arial"/>
          <w:noProof/>
        </w:rPr>
        <w:t xml:space="preserve">(Deng et al., 2021; </w:t>
      </w:r>
      <w:r w:rsidR="00C05C46" w:rsidRPr="009E189C">
        <w:rPr>
          <w:rFonts w:ascii="Arial" w:hAnsi="Arial" w:cs="Arial"/>
          <w:noProof/>
          <w:rPrChange w:id="604" w:author="Ari Fina Bintarti" w:date="2024-05-24T15:52:00Z">
            <w:rPr>
              <w:rFonts w:ascii="Arial" w:hAnsi="Arial" w:cs="Arial"/>
              <w:noProof/>
              <w:highlight w:val="yellow"/>
            </w:rPr>
          </w:rPrChange>
        </w:rPr>
        <w:t>A. A.</w:t>
      </w:r>
      <w:r w:rsidR="00C05C46" w:rsidRPr="009E189C">
        <w:rPr>
          <w:rFonts w:ascii="Arial" w:hAnsi="Arial" w:cs="Arial"/>
          <w:noProof/>
        </w:rPr>
        <w:t xml:space="preserve"> H</w:t>
      </w:r>
      <w:r w:rsidR="00C05C46">
        <w:rPr>
          <w:rFonts w:ascii="Arial" w:hAnsi="Arial" w:cs="Arial"/>
          <w:noProof/>
        </w:rPr>
        <w:t>artmann et al., 2013; Ullah et al., 2020)</w:t>
      </w:r>
      <w:r w:rsidR="00C05C46">
        <w:rPr>
          <w:rFonts w:ascii="Arial" w:hAnsi="Arial" w:cs="Arial"/>
        </w:rPr>
        <w:fldChar w:fldCharType="end"/>
      </w:r>
      <w:r w:rsidR="00915D00">
        <w:rPr>
          <w:rFonts w:ascii="Arial" w:hAnsi="Arial" w:cs="Arial"/>
        </w:rPr>
        <w:t xml:space="preserve">, </w:t>
      </w:r>
      <w:r w:rsidRPr="00ED68EC">
        <w:rPr>
          <w:rFonts w:ascii="Arial" w:hAnsi="Arial" w:cs="Arial"/>
        </w:rPr>
        <w:t xml:space="preserve">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r w:rsidR="002B1D71">
        <w:rPr>
          <w:rFonts w:ascii="Arial" w:hAnsi="Arial" w:cs="Arial"/>
          <w:vertAlign w:val="superscript"/>
        </w:rPr>
        <w:t xml:space="preserve"> </w:t>
      </w:r>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582B36">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8B5A4C">
        <w:rPr>
          <w:rFonts w:ascii="Arial" w:hAnsi="Arial" w:cs="Arial"/>
        </w:rPr>
        <w:fldChar w:fldCharType="separate"/>
      </w:r>
      <w:r w:rsidR="00582B36">
        <w:rPr>
          <w:rFonts w:ascii="Arial" w:hAnsi="Arial" w:cs="Arial"/>
          <w:noProof/>
        </w:rPr>
        <w:t xml:space="preserve">(Deng et al., 2021; </w:t>
      </w:r>
      <w:r w:rsidR="00582B36" w:rsidRPr="009E189C">
        <w:rPr>
          <w:rFonts w:ascii="Arial" w:hAnsi="Arial" w:cs="Arial"/>
          <w:noProof/>
          <w:rPrChange w:id="605" w:author="Ari Fina Bintarti" w:date="2024-05-24T15:52:00Z">
            <w:rPr>
              <w:rFonts w:ascii="Arial" w:hAnsi="Arial" w:cs="Arial"/>
              <w:noProof/>
              <w:highlight w:val="yellow"/>
            </w:rPr>
          </w:rPrChange>
        </w:rPr>
        <w:t>A. A.</w:t>
      </w:r>
      <w:r w:rsidR="00582B36">
        <w:rPr>
          <w:rFonts w:ascii="Arial" w:hAnsi="Arial" w:cs="Arial"/>
          <w:noProof/>
        </w:rPr>
        <w:t xml:space="preserve"> Hartmann et al., 2013)</w:t>
      </w:r>
      <w:r w:rsidRPr="008B5A4C">
        <w:rPr>
          <w:rFonts w:ascii="Arial" w:hAnsi="Arial" w:cs="Arial"/>
        </w:rPr>
        <w:fldChar w:fldCharType="end"/>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w:t>
      </w:r>
      <w:r w:rsidR="00633F87" w:rsidRPr="00440A1F">
        <w:rPr>
          <w:rFonts w:ascii="Arial" w:hAnsi="Arial" w:cs="Arial"/>
          <w:vertAlign w:val="subscript"/>
          <w:rPrChange w:id="606" w:author="Ari Fina Bintarti" w:date="2024-05-24T15:55:00Z">
            <w:rPr>
              <w:rFonts w:ascii="Arial" w:hAnsi="Arial" w:cs="Arial"/>
            </w:rPr>
          </w:rPrChange>
        </w:rPr>
        <w:t>4</w:t>
      </w:r>
      <w:r w:rsidR="00633F87" w:rsidRPr="00440A1F">
        <w:rPr>
          <w:rFonts w:ascii="Arial" w:hAnsi="Arial" w:cs="Arial"/>
          <w:vertAlign w:val="superscript"/>
          <w:rPrChange w:id="607" w:author="Ari Fina Bintarti" w:date="2024-05-24T15:55:00Z">
            <w:rPr>
              <w:rFonts w:ascii="Arial" w:hAnsi="Arial" w:cs="Arial"/>
            </w:rPr>
          </w:rPrChange>
        </w:rPr>
        <w:t>+</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5A6830">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5A6830">
        <w:rPr>
          <w:rFonts w:ascii="Arial" w:hAnsi="Arial" w:cs="Arial"/>
          <w:noProof/>
        </w:rPr>
        <w:t>(de Vries et al., 2016; 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14247F">
        <w:rPr>
          <w:rFonts w:ascii="Arial" w:hAnsi="Arial" w:cs="Arial"/>
        </w:rPr>
        <w:t>Th</w:t>
      </w:r>
      <w:r w:rsidR="00430DF0">
        <w:rPr>
          <w:rFonts w:ascii="Arial" w:hAnsi="Arial" w:cs="Arial"/>
        </w:rPr>
        <w:t xml:space="preserve">is suggests that </w:t>
      </w:r>
      <w:r w:rsidR="00430DF0" w:rsidRPr="0014247F">
        <w:rPr>
          <w:rFonts w:ascii="Arial" w:hAnsi="Arial" w:cs="Arial"/>
        </w:rPr>
        <w:t xml:space="preserve">differences in fertilization and agricultural management approaches between </w:t>
      </w:r>
      <w:r w:rsidR="00430DF0">
        <w:rPr>
          <w:rFonts w:ascii="Arial" w:hAnsi="Arial" w:cs="Arial"/>
        </w:rPr>
        <w:t xml:space="preserve">the </w:t>
      </w:r>
      <w:r w:rsidR="00430DF0" w:rsidRPr="0014247F">
        <w:rPr>
          <w:rFonts w:ascii="Arial" w:hAnsi="Arial" w:cs="Arial"/>
        </w:rPr>
        <w:t xml:space="preserve">organic and conventional systems </w:t>
      </w:r>
      <w:r w:rsidR="00430DF0">
        <w:rPr>
          <w:rFonts w:ascii="Arial" w:hAnsi="Arial" w:cs="Arial"/>
        </w:rPr>
        <w:t xml:space="preserve">can </w:t>
      </w:r>
      <w:r w:rsidR="00263691">
        <w:rPr>
          <w:rFonts w:ascii="Arial" w:hAnsi="Arial" w:cs="Arial"/>
        </w:rPr>
        <w:t>lead</w:t>
      </w:r>
      <w:r w:rsidR="00430DF0">
        <w:rPr>
          <w:rFonts w:ascii="Arial" w:hAnsi="Arial" w:cs="Arial"/>
        </w:rPr>
        <w:t xml:space="preserve"> to </w:t>
      </w:r>
      <w:r w:rsidR="001A136F" w:rsidRPr="0014247F">
        <w:rPr>
          <w:rFonts w:ascii="Arial" w:hAnsi="Arial" w:cs="Arial"/>
        </w:rPr>
        <w:t>diverging responses of mineral</w:t>
      </w:r>
      <w:r w:rsidR="002F6C64" w:rsidRPr="0014247F">
        <w:rPr>
          <w:rFonts w:ascii="Arial" w:hAnsi="Arial" w:cs="Arial"/>
        </w:rPr>
        <w:t xml:space="preserve"> </w:t>
      </w:r>
      <w:r w:rsidR="001A136F" w:rsidRPr="0014247F">
        <w:rPr>
          <w:rFonts w:ascii="Arial" w:hAnsi="Arial" w:cs="Arial"/>
        </w:rPr>
        <w:t>N to drought</w:t>
      </w:r>
      <w:r w:rsidR="00263691">
        <w:rPr>
          <w:rFonts w:ascii="Arial" w:hAnsi="Arial" w:cs="Arial"/>
        </w:rPr>
        <w:t>.</w:t>
      </w:r>
    </w:p>
    <w:p w14:paraId="166D6A91" w14:textId="77777777" w:rsidR="009844BF" w:rsidRDefault="009844BF">
      <w:pPr>
        <w:spacing w:line="480" w:lineRule="auto"/>
        <w:ind w:firstLine="360"/>
        <w:jc w:val="both"/>
        <w:rPr>
          <w:ins w:id="608" w:author="Ari Fina Bintarti" w:date="2024-05-24T10:05:00Z"/>
          <w:rFonts w:ascii="Arial" w:hAnsi="Arial" w:cs="Arial"/>
        </w:rPr>
        <w:pPrChange w:id="609" w:author="Ari Fina Bintarti" w:date="2024-05-24T10:05:00Z">
          <w:pPr>
            <w:spacing w:line="480" w:lineRule="auto"/>
            <w:ind w:firstLine="720"/>
            <w:jc w:val="both"/>
          </w:pPr>
        </w:pPrChange>
      </w:pPr>
    </w:p>
    <w:p w14:paraId="0F4F9051" w14:textId="7A0E6457" w:rsidR="001948B9" w:rsidDel="009844BF" w:rsidRDefault="001948B9" w:rsidP="009844BF">
      <w:pPr>
        <w:spacing w:line="480" w:lineRule="auto"/>
        <w:ind w:firstLine="360"/>
        <w:jc w:val="both"/>
        <w:rPr>
          <w:del w:id="610" w:author="Ari Fina Bintarti" w:date="2024-05-24T10:05:00Z"/>
          <w:rFonts w:ascii="Arial" w:hAnsi="Arial" w:cs="Arial"/>
        </w:rPr>
      </w:pPr>
      <w:r w:rsidRPr="00ED68EC">
        <w:rPr>
          <w:rFonts w:ascii="Arial" w:hAnsi="Arial" w:cs="Arial"/>
        </w:rPr>
        <w:t xml:space="preserve">The control plots of the conventional cropping systems exhibited </w:t>
      </w:r>
      <w:r w:rsidR="0014247F">
        <w:rPr>
          <w:rFonts w:ascii="Arial" w:hAnsi="Arial" w:cs="Arial"/>
        </w:rPr>
        <w:t>highest average</w:t>
      </w:r>
      <w:r w:rsidR="0014247F" w:rsidRPr="00ED68EC">
        <w:rPr>
          <w:rFonts w:ascii="Arial" w:hAnsi="Arial" w:cs="Arial"/>
        </w:rPr>
        <w:t xml:space="preserv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w:t>
      </w:r>
      <w:r w:rsidR="0014247F">
        <w:rPr>
          <w:rFonts w:ascii="Arial" w:hAnsi="Arial" w:cs="Arial"/>
        </w:rPr>
        <w:t>in the control plots after the</w:t>
      </w:r>
      <w:r w:rsidRPr="00ED68EC">
        <w:rPr>
          <w:rFonts w:ascii="Arial" w:hAnsi="Arial" w:cs="Arial"/>
        </w:rPr>
        <w:t xml:space="preserve"> application of mineral fertilizer</w:t>
      </w:r>
      <w:r w:rsidR="009A327C">
        <w:rPr>
          <w:rFonts w:ascii="Arial" w:hAnsi="Arial" w:cs="Arial"/>
        </w:rPr>
        <w:t>s</w:t>
      </w:r>
      <w:r w:rsidR="0014247F">
        <w:rPr>
          <w:rFonts w:ascii="Arial" w:hAnsi="Arial" w:cs="Arial"/>
        </w:rPr>
        <w:t xml:space="preserve"> early Spring</w:t>
      </w:r>
      <w:r w:rsidRPr="00ED68EC">
        <w:rPr>
          <w:rFonts w:ascii="Arial" w:hAnsi="Arial" w:cs="Arial"/>
        </w:rPr>
        <w:t xml:space="preserve"> </w:t>
      </w:r>
      <w:r w:rsidR="00582B36">
        <w:rPr>
          <w:rFonts w:ascii="Arial" w:hAnsi="Arial" w:cs="Arial"/>
        </w:rPr>
        <w:fldChar w:fldCharType="begin"/>
      </w:r>
      <w:r w:rsidR="00582B36">
        <w:rPr>
          <w:rFonts w:ascii="Arial" w:hAnsi="Arial" w:cs="Arial"/>
        </w:rPr>
        <w:instrText xml:space="preserve"> ADDIN ZOTERO_ITEM CSL_CITATION {"citationID":"aSc5O8FV","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582B36">
        <w:rPr>
          <w:rFonts w:ascii="Arial" w:hAnsi="Arial" w:cs="Arial"/>
        </w:rPr>
        <w:fldChar w:fldCharType="separate"/>
      </w:r>
      <w:r w:rsidR="00582B36">
        <w:rPr>
          <w:rFonts w:ascii="Arial" w:hAnsi="Arial" w:cs="Arial"/>
          <w:noProof/>
        </w:rPr>
        <w:t>(Kost et al., 2024)</w:t>
      </w:r>
      <w:r w:rsidR="00582B36">
        <w:rPr>
          <w:rFonts w:ascii="Arial" w:hAnsi="Arial" w:cs="Arial"/>
        </w:rPr>
        <w:fldChar w:fldCharType="end"/>
      </w:r>
      <w:r w:rsidRPr="00ED68EC">
        <w:rPr>
          <w:rFonts w:ascii="Arial" w:hAnsi="Arial" w:cs="Arial"/>
        </w:rPr>
        <w:t>.</w:t>
      </w:r>
      <w:r w:rsidR="0014247F">
        <w:rPr>
          <w:rFonts w:ascii="Arial" w:hAnsi="Arial" w:cs="Arial"/>
        </w:rPr>
        <w:t xml:space="preserve">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5A424C">
        <w:rPr>
          <w:rFonts w:ascii="Arial" w:hAnsi="Arial" w:cs="Arial"/>
        </w:rPr>
        <w:t xml:space="preserve">a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O flux in response to drought</w:t>
      </w:r>
      <w:r w:rsidR="005E4ED2">
        <w:rPr>
          <w:rFonts w:ascii="Arial" w:hAnsi="Arial" w:cs="Arial"/>
        </w:rPr>
        <w:t xml:space="preserve"> </w:t>
      </w:r>
      <w:r w:rsidR="005E4ED2">
        <w:rPr>
          <w:rFonts w:ascii="Arial" w:hAnsi="Arial" w:cs="Arial"/>
        </w:rPr>
        <w:fldChar w:fldCharType="begin"/>
      </w:r>
      <w:r w:rsidR="005E4ED2">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Pr>
          <w:rFonts w:ascii="Arial" w:hAnsi="Arial" w:cs="Arial"/>
        </w:rPr>
        <w:fldChar w:fldCharType="separate"/>
      </w:r>
      <w:r w:rsidR="005E4ED2">
        <w:rPr>
          <w:rFonts w:ascii="Arial" w:hAnsi="Arial" w:cs="Arial"/>
          <w:noProof/>
        </w:rPr>
        <w:t>(Dobbie &amp; Smith, 2001; Harris et al., 2021; A. A. Hartmann &amp; Niklaus, 2012)</w:t>
      </w:r>
      <w:r w:rsidR="005E4ED2">
        <w:rPr>
          <w:rFonts w:ascii="Arial" w:hAnsi="Arial" w:cs="Arial"/>
        </w:rPr>
        <w:fldChar w:fldCharType="end"/>
      </w:r>
      <w:r w:rsidR="005E4ED2">
        <w:rPr>
          <w:rFonts w:ascii="Arial" w:hAnsi="Arial" w:cs="Arial"/>
        </w:rPr>
        <w:t xml:space="preserve">. </w:t>
      </w:r>
      <w:r w:rsidRPr="006C001A">
        <w:rPr>
          <w:rFonts w:ascii="Arial" w:hAnsi="Arial" w:cs="Arial"/>
        </w:rPr>
        <w:t>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w:t>
      </w:r>
      <w:r w:rsidR="00935BD7" w:rsidRPr="0030704A">
        <w:rPr>
          <w:rFonts w:ascii="Arial" w:hAnsi="Arial" w:cs="Arial"/>
          <w:vertAlign w:val="subscript"/>
        </w:rPr>
        <w:t>2</w:t>
      </w:r>
      <w:r w:rsidR="00935BD7" w:rsidRPr="00772E22">
        <w:rPr>
          <w:rFonts w:ascii="Arial" w:hAnsi="Arial" w:cs="Arial"/>
        </w:rPr>
        <w:t xml:space="preserve">O production by denitrification </w:t>
      </w:r>
      <w:r w:rsidRPr="006C001A">
        <w:rPr>
          <w:rFonts w:ascii="Arial" w:hAnsi="Arial" w:cs="Arial"/>
        </w:rPr>
        <w:fldChar w:fldCharType="begin"/>
      </w:r>
      <w:r w:rsidR="005E4ED2">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5E4ED2">
        <w:rPr>
          <w:rFonts w:ascii="Arial" w:hAnsi="Arial" w:cs="Arial"/>
          <w:noProof/>
          <w:lang w:val="fr-FR"/>
        </w:rPr>
        <w:t>(Dobbie &amp; Smith, 2001; Harris et al., 2021; X. Xu et al., 2024)</w:t>
      </w:r>
      <w:r w:rsidRPr="006C001A">
        <w:rPr>
          <w:rFonts w:ascii="Arial" w:hAnsi="Arial" w:cs="Arial"/>
        </w:rPr>
        <w:fldChar w:fldCharType="end"/>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w:t>
      </w:r>
      <w:r w:rsidRPr="000D77DD">
        <w:rPr>
          <w:rFonts w:ascii="Arial" w:hAnsi="Arial" w:cs="Arial"/>
        </w:rPr>
        <w:t xml:space="preserve">emissions </w:t>
      </w:r>
      <w:r w:rsidRPr="000D77DD">
        <w:rPr>
          <w:rFonts w:ascii="Arial" w:hAnsi="Arial" w:cs="Arial"/>
        </w:rPr>
        <w:fldChar w:fldCharType="begin"/>
      </w:r>
      <w:r w:rsidR="0042497D" w:rsidRPr="000D77DD">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0D77DD">
        <w:rPr>
          <w:rFonts w:ascii="Arial" w:hAnsi="Arial" w:cs="Arial"/>
        </w:rPr>
        <w:fldChar w:fldCharType="separate"/>
      </w:r>
      <w:r w:rsidR="0042497D" w:rsidRPr="000D77DD">
        <w:rPr>
          <w:rFonts w:ascii="Arial" w:hAnsi="Arial" w:cs="Arial"/>
          <w:noProof/>
        </w:rPr>
        <w:t>(</w:t>
      </w:r>
      <w:r w:rsidR="0042497D" w:rsidRPr="000D77DD">
        <w:rPr>
          <w:rFonts w:ascii="Arial" w:hAnsi="Arial" w:cs="Arial"/>
          <w:noProof/>
          <w:rPrChange w:id="611" w:author="Ari Fina Bintarti" w:date="2024-05-24T15:57:00Z">
            <w:rPr>
              <w:rFonts w:ascii="Arial" w:hAnsi="Arial" w:cs="Arial"/>
              <w:noProof/>
              <w:highlight w:val="yellow"/>
            </w:rPr>
          </w:rPrChange>
        </w:rPr>
        <w:t>X. Xu et al., 2016, 2024)</w:t>
      </w:r>
      <w:r w:rsidRPr="000D77DD">
        <w:rPr>
          <w:rFonts w:ascii="Arial" w:hAnsi="Arial" w:cs="Arial"/>
        </w:rPr>
        <w:fldChar w:fldCharType="end"/>
      </w:r>
      <w:r w:rsidRPr="000D77DD">
        <w:rPr>
          <w:rFonts w:ascii="Arial" w:hAnsi="Arial" w:cs="Arial"/>
        </w:rPr>
        <w:t>.</w:t>
      </w:r>
      <w:r w:rsidRPr="00ED68EC">
        <w:rPr>
          <w:rFonts w:ascii="Arial" w:hAnsi="Arial" w:cs="Arial"/>
        </w:rPr>
        <w:t xml:space="preserve"> Overall, our findings </w:t>
      </w:r>
      <w:r w:rsidRPr="00ED68EC">
        <w:rPr>
          <w:rFonts w:ascii="Arial" w:hAnsi="Arial" w:cs="Arial"/>
        </w:rPr>
        <w:lastRenderedPageBreak/>
        <w:t>highlight that the effect of drought on the mineral N pools and N</w:t>
      </w:r>
      <w:r w:rsidRPr="00ED68EC">
        <w:rPr>
          <w:rFonts w:ascii="Arial" w:hAnsi="Arial" w:cs="Arial"/>
          <w:vertAlign w:val="subscript"/>
        </w:rPr>
        <w:t>2</w:t>
      </w:r>
      <w:r w:rsidRPr="00ED68EC">
        <w:rPr>
          <w:rFonts w:ascii="Arial" w:hAnsi="Arial" w:cs="Arial"/>
        </w:rPr>
        <w:t>O flux highly depends on agricultural management practice</w:t>
      </w:r>
      <w:r w:rsidR="00605266">
        <w:rPr>
          <w:rFonts w:ascii="Arial" w:hAnsi="Arial" w:cs="Arial"/>
        </w:rPr>
        <w:t>s</w:t>
      </w:r>
      <w:r w:rsidRPr="00ED68EC">
        <w:rPr>
          <w:rFonts w:ascii="Arial" w:hAnsi="Arial" w:cs="Arial"/>
        </w:rPr>
        <w:t>.</w:t>
      </w:r>
    </w:p>
    <w:p w14:paraId="6BBFE6F6" w14:textId="77777777" w:rsidR="009844BF" w:rsidRDefault="009844BF">
      <w:pPr>
        <w:spacing w:line="480" w:lineRule="auto"/>
        <w:ind w:firstLine="360"/>
        <w:jc w:val="both"/>
        <w:rPr>
          <w:ins w:id="612" w:author="Ari Fina Bintarti" w:date="2024-05-24T10:05:00Z"/>
          <w:rFonts w:ascii="Arial" w:hAnsi="Arial" w:cs="Arial"/>
        </w:rPr>
        <w:pPrChange w:id="613" w:author="Ari Fina Bintarti" w:date="2024-05-24T10:05:00Z">
          <w:pPr>
            <w:spacing w:after="0" w:line="480" w:lineRule="auto"/>
            <w:ind w:firstLine="720"/>
            <w:jc w:val="both"/>
          </w:pPr>
        </w:pPrChange>
      </w:pPr>
    </w:p>
    <w:p w14:paraId="472F406D" w14:textId="54C5A348" w:rsidR="00A802EF" w:rsidRDefault="00A668C9">
      <w:pPr>
        <w:spacing w:line="480" w:lineRule="auto"/>
        <w:ind w:firstLine="360"/>
        <w:jc w:val="both"/>
        <w:rPr>
          <w:rFonts w:ascii="Arial" w:hAnsi="Arial" w:cs="Arial"/>
        </w:rPr>
        <w:pPrChange w:id="614" w:author="Ari Fina Bintarti" w:date="2024-05-24T10:05:00Z">
          <w:pPr>
            <w:spacing w:after="0" w:line="480" w:lineRule="auto"/>
            <w:ind w:firstLine="720"/>
            <w:jc w:val="both"/>
          </w:pPr>
        </w:pPrChange>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 xml:space="preserve">drought legacy effects were affecting </w:t>
      </w:r>
      <w:r w:rsidR="00DA41D5">
        <w:rPr>
          <w:rFonts w:ascii="Arial" w:hAnsi="Arial" w:cs="Arial"/>
        </w:rPr>
        <w:t xml:space="preserve">mineral </w:t>
      </w:r>
      <w:r w:rsidR="00123AC9">
        <w:rPr>
          <w:rFonts w:ascii="Arial" w:hAnsi="Arial" w:cs="Arial"/>
        </w:rPr>
        <w:t xml:space="preserve">N-pools until </w:t>
      </w:r>
      <w:r w:rsidR="0042497D">
        <w:rPr>
          <w:rFonts w:ascii="Arial" w:hAnsi="Arial" w:cs="Arial"/>
        </w:rPr>
        <w:t>eleven</w:t>
      </w:r>
      <w:r w:rsidR="00123AC9">
        <w:rPr>
          <w:rFonts w:ascii="Arial" w:hAnsi="Arial" w:cs="Arial"/>
        </w:rPr>
        <w:t xml:space="preserve"> weeks after rewetting</w:t>
      </w:r>
      <w:r w:rsidRPr="00A668C9">
        <w:rPr>
          <w:rFonts w:ascii="Arial" w:hAnsi="Arial" w:cs="Arial"/>
        </w:rPr>
        <w:t>.</w:t>
      </w:r>
      <w:r w:rsidR="00123AC9">
        <w:rPr>
          <w:rFonts w:ascii="Arial" w:hAnsi="Arial" w:cs="Arial"/>
        </w:rPr>
        <w:t xml:space="preserve"> </w:t>
      </w:r>
      <w:r w:rsidR="00EA1E4C">
        <w:rPr>
          <w:rFonts w:ascii="Arial" w:hAnsi="Arial" w:cs="Arial"/>
        </w:rPr>
        <w:t>A</w:t>
      </w:r>
      <w:r w:rsidR="00DA41D5">
        <w:rPr>
          <w:rFonts w:ascii="Arial" w:hAnsi="Arial" w:cs="Arial"/>
        </w:rPr>
        <w:t>n</w:t>
      </w:r>
      <w:r w:rsidR="00123AC9">
        <w:rPr>
          <w:rFonts w:ascii="Arial" w:hAnsi="Arial" w:cs="Arial"/>
        </w:rPr>
        <w:t xml:space="preserve"> impact of </w:t>
      </w:r>
      <w:r w:rsidR="006D66E5" w:rsidRPr="00ED68EC">
        <w:rPr>
          <w:rFonts w:ascii="Arial" w:hAnsi="Arial" w:cs="Arial"/>
        </w:rPr>
        <w:t>drough</w:t>
      </w:r>
      <w:r w:rsidR="00123AC9">
        <w:rPr>
          <w:rFonts w:ascii="Arial" w:hAnsi="Arial" w:cs="Arial"/>
        </w:rPr>
        <w:t xml:space="preserve">t </w:t>
      </w:r>
      <w:r w:rsidR="00EA1E4C">
        <w:rPr>
          <w:rFonts w:ascii="Arial" w:hAnsi="Arial" w:cs="Arial"/>
        </w:rPr>
        <w:t xml:space="preserve">was still detected </w:t>
      </w:r>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in the conventional systems</w:t>
      </w:r>
      <w:r w:rsidR="00DA41D5">
        <w:rPr>
          <w:rFonts w:ascii="Arial" w:hAnsi="Arial" w:cs="Arial"/>
        </w:rPr>
        <w:t>, but</w:t>
      </w:r>
      <w:r w:rsidR="00123AC9" w:rsidRPr="007504CC">
        <w:rPr>
          <w:rFonts w:ascii="Arial" w:hAnsi="Arial" w:cs="Arial"/>
        </w:rPr>
        <w:t xml:space="preserve"> </w:t>
      </w:r>
      <w:r w:rsidR="007F63D4">
        <w:rPr>
          <w:rFonts w:ascii="Arial" w:hAnsi="Arial" w:cs="Arial"/>
        </w:rPr>
        <w:t xml:space="preserve">the effect </w:t>
      </w:r>
      <w:r w:rsidR="00123AC9" w:rsidRPr="007504CC">
        <w:rPr>
          <w:rFonts w:ascii="Arial" w:hAnsi="Arial" w:cs="Arial"/>
        </w:rPr>
        <w:t xml:space="preserve">was not significant anymore </w:t>
      </w:r>
      <w:r w:rsidR="006D66E5" w:rsidRPr="007504CC">
        <w:rPr>
          <w:rFonts w:ascii="Arial" w:hAnsi="Arial" w:cs="Arial"/>
        </w:rPr>
        <w:t>at the end of rewetting phase</w:t>
      </w:r>
      <w:r w:rsidR="00FC552D" w:rsidRPr="00DF5250">
        <w:rPr>
          <w:rFonts w:ascii="Arial" w:hAnsi="Arial" w:cs="Arial"/>
        </w:rPr>
        <w:t>.</w:t>
      </w:r>
      <w:r w:rsidR="00DA41D5">
        <w:rPr>
          <w:rFonts w:ascii="Arial" w:hAnsi="Arial" w:cs="Arial"/>
        </w:rPr>
        <w:t xml:space="preserve"> Th</w:t>
      </w:r>
      <w:r w:rsidR="00EA1E4C">
        <w:rPr>
          <w:rFonts w:ascii="Arial" w:hAnsi="Arial" w:cs="Arial"/>
        </w:rPr>
        <w:t xml:space="preserve">is </w:t>
      </w:r>
      <w:r w:rsidR="001834E9">
        <w:rPr>
          <w:rFonts w:ascii="Arial" w:hAnsi="Arial" w:cs="Arial"/>
        </w:rPr>
        <w:t xml:space="preserve">mild legacy effect </w:t>
      </w:r>
      <w:r w:rsidR="007F63D4">
        <w:rPr>
          <w:rFonts w:ascii="Arial" w:hAnsi="Arial" w:cs="Arial"/>
        </w:rPr>
        <w:t>of drought</w:t>
      </w:r>
      <w:r w:rsidR="00DA41D5">
        <w:rPr>
          <w:rFonts w:ascii="Arial" w:hAnsi="Arial" w:cs="Arial"/>
        </w:rPr>
        <w:t xml:space="preserve"> </w:t>
      </w:r>
      <w:r w:rsidR="00605266">
        <w:rPr>
          <w:rFonts w:ascii="Arial" w:hAnsi="Arial" w:cs="Arial"/>
        </w:rPr>
        <w:t xml:space="preserve">indicates </w:t>
      </w:r>
      <w:r w:rsidR="00DA41D5">
        <w:rPr>
          <w:rFonts w:ascii="Arial" w:hAnsi="Arial" w:cs="Arial"/>
        </w:rPr>
        <w:t>a strong resilience of the N-cycling processes</w:t>
      </w:r>
      <w:r w:rsidR="007F63D4">
        <w:rPr>
          <w:rFonts w:ascii="Arial" w:hAnsi="Arial" w:cs="Arial"/>
        </w:rPr>
        <w:t>.</w:t>
      </w:r>
      <w:r w:rsidR="00407893">
        <w:rPr>
          <w:rFonts w:ascii="Arial" w:hAnsi="Arial" w:cs="Arial"/>
        </w:rPr>
        <w:t xml:space="preserve"> </w:t>
      </w:r>
      <w:r w:rsidR="00DF5250">
        <w:rPr>
          <w:rFonts w:ascii="Arial" w:hAnsi="Arial" w:cs="Arial"/>
        </w:rPr>
        <w:t>Thus, previous studies showed that</w:t>
      </w:r>
      <w:r w:rsidR="00407893">
        <w:rPr>
          <w:rFonts w:ascii="Arial" w:hAnsi="Arial" w:cs="Arial"/>
        </w:rPr>
        <w:t xml:space="preserve">, nitrification </w:t>
      </w:r>
      <w:r w:rsidR="007D0813">
        <w:rPr>
          <w:rFonts w:ascii="Arial" w:hAnsi="Arial" w:cs="Arial"/>
        </w:rPr>
        <w:t xml:space="preserve">can initiate </w:t>
      </w:r>
      <w:r w:rsidR="00407893">
        <w:rPr>
          <w:rFonts w:ascii="Arial" w:hAnsi="Arial" w:cs="Arial"/>
        </w:rPr>
        <w:t>rapidly when dry soil becomes wet</w:t>
      </w:r>
      <w:r w:rsidR="00993909">
        <w:rPr>
          <w:rFonts w:ascii="Arial" w:hAnsi="Arial" w:cs="Arial"/>
        </w:rPr>
        <w:t xml:space="preserve"> </w:t>
      </w:r>
      <w:r w:rsidR="00993909">
        <w:rPr>
          <w:rFonts w:ascii="Arial" w:hAnsi="Arial" w:cs="Arial"/>
        </w:rPr>
        <w:fldChar w:fldCharType="begin"/>
      </w:r>
      <w:r w:rsidR="0099390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Pr>
          <w:rFonts w:ascii="Arial" w:hAnsi="Arial" w:cs="Arial"/>
        </w:rPr>
        <w:fldChar w:fldCharType="separate"/>
      </w:r>
      <w:r w:rsidR="00993909">
        <w:rPr>
          <w:rFonts w:ascii="Arial" w:hAnsi="Arial" w:cs="Arial"/>
          <w:noProof/>
        </w:rPr>
        <w:t>(Parker &amp; Schimel, 2011)</w:t>
      </w:r>
      <w:r w:rsidR="00993909">
        <w:rPr>
          <w:rFonts w:ascii="Arial" w:hAnsi="Arial" w:cs="Arial"/>
        </w:rPr>
        <w:fldChar w:fldCharType="end"/>
      </w:r>
      <w:r w:rsidR="00993909">
        <w:rPr>
          <w:rFonts w:ascii="Arial" w:hAnsi="Arial" w:cs="Arial"/>
        </w:rPr>
        <w:t>, as a result of</w:t>
      </w:r>
      <w:r w:rsidR="008E2DD3">
        <w:rPr>
          <w:rFonts w:ascii="Arial" w:hAnsi="Arial" w:cs="Arial"/>
        </w:rPr>
        <w:t xml:space="preserve"> increasing N mineralization and NH</w:t>
      </w:r>
      <w:r w:rsidR="008E2DD3" w:rsidRPr="0030704A">
        <w:rPr>
          <w:rFonts w:ascii="Arial" w:hAnsi="Arial" w:cs="Arial"/>
          <w:vertAlign w:val="subscript"/>
        </w:rPr>
        <w:t>4</w:t>
      </w:r>
      <w:r w:rsidR="008E2DD3" w:rsidRPr="0030704A">
        <w:rPr>
          <w:rFonts w:ascii="Arial" w:hAnsi="Arial" w:cs="Arial"/>
          <w:vertAlign w:val="superscript"/>
        </w:rPr>
        <w:t>+</w:t>
      </w:r>
      <w:r w:rsidR="008E2DD3">
        <w:rPr>
          <w:rFonts w:ascii="Arial" w:hAnsi="Arial" w:cs="Arial"/>
        </w:rPr>
        <w:t xml:space="preserve"> diffusion</w:t>
      </w:r>
      <w:r w:rsidR="0085763D">
        <w:rPr>
          <w:rFonts w:ascii="Arial" w:hAnsi="Arial" w:cs="Arial"/>
        </w:rPr>
        <w:t xml:space="preserve"> </w:t>
      </w:r>
      <w:r w:rsidR="0085763D">
        <w:rPr>
          <w:rFonts w:ascii="Arial" w:hAnsi="Arial" w:cs="Arial"/>
        </w:rPr>
        <w:fldChar w:fldCharType="begin"/>
      </w:r>
      <w:r w:rsidR="0085763D">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Pr>
          <w:rFonts w:ascii="Cambria Math" w:hAnsi="Cambria Math" w:cs="Cambria Math"/>
        </w:rPr>
        <w:instrText>∼</w:instrText>
      </w:r>
      <w:r w:rsidR="0085763D">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Pr>
          <w:rFonts w:ascii="Arial" w:hAnsi="Arial" w:cs="Arial"/>
        </w:rPr>
        <w:fldChar w:fldCharType="separate"/>
      </w:r>
      <w:r w:rsidR="0085763D">
        <w:rPr>
          <w:rFonts w:ascii="Arial" w:hAnsi="Arial" w:cs="Arial"/>
          <w:noProof/>
        </w:rPr>
        <w:t>(Leitner et al., 2017; Schimel, 2018)</w:t>
      </w:r>
      <w:r w:rsidR="0085763D">
        <w:rPr>
          <w:rFonts w:ascii="Arial" w:hAnsi="Arial" w:cs="Arial"/>
        </w:rPr>
        <w:fldChar w:fldCharType="end"/>
      </w:r>
      <w:r w:rsidR="008E2DD3">
        <w:rPr>
          <w:rFonts w:ascii="Arial" w:hAnsi="Arial" w:cs="Arial"/>
        </w:rPr>
        <w:t xml:space="preserve">, </w:t>
      </w:r>
      <w:r w:rsidR="0085763D">
        <w:rPr>
          <w:rFonts w:ascii="Arial" w:hAnsi="Arial" w:cs="Arial"/>
        </w:rPr>
        <w:t>as well as</w:t>
      </w:r>
      <w:r w:rsidR="008E2DD3">
        <w:rPr>
          <w:rFonts w:ascii="Arial" w:hAnsi="Arial" w:cs="Arial"/>
        </w:rPr>
        <w:t xml:space="preserve"> available N </w:t>
      </w:r>
      <w:r w:rsidR="002C3B15">
        <w:rPr>
          <w:rFonts w:ascii="Arial" w:hAnsi="Arial" w:cs="Arial"/>
        </w:rPr>
        <w:t>flus</w:t>
      </w:r>
      <w:r w:rsidR="00993909">
        <w:rPr>
          <w:rFonts w:ascii="Arial" w:hAnsi="Arial" w:cs="Arial"/>
        </w:rPr>
        <w:t>h</w:t>
      </w:r>
      <w:r w:rsidR="0085763D">
        <w:rPr>
          <w:rFonts w:ascii="Arial" w:hAnsi="Arial" w:cs="Arial"/>
        </w:rPr>
        <w:t xml:space="preserve"> </w:t>
      </w:r>
      <w:r w:rsidR="0085763D">
        <w:rPr>
          <w:rFonts w:ascii="Arial" w:hAnsi="Arial" w:cs="Arial"/>
        </w:rPr>
        <w:fldChar w:fldCharType="begin"/>
      </w:r>
      <w:r w:rsidR="0085763D">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Pr>
          <w:rFonts w:ascii="Arial" w:hAnsi="Arial" w:cs="Arial"/>
        </w:rPr>
        <w:fldChar w:fldCharType="separate"/>
      </w:r>
      <w:r w:rsidR="0085763D">
        <w:rPr>
          <w:rFonts w:ascii="Arial" w:hAnsi="Arial" w:cs="Arial"/>
          <w:noProof/>
        </w:rPr>
        <w:t>(Homyak et al., 2014)</w:t>
      </w:r>
      <w:r w:rsidR="0085763D">
        <w:rPr>
          <w:rFonts w:ascii="Arial" w:hAnsi="Arial" w:cs="Arial"/>
        </w:rPr>
        <w:fldChar w:fldCharType="end"/>
      </w:r>
      <w:r w:rsidR="0085763D">
        <w:rPr>
          <w:rFonts w:ascii="Arial" w:hAnsi="Arial" w:cs="Arial"/>
        </w:rPr>
        <w:t>.</w:t>
      </w:r>
      <w:r w:rsidR="00710D67">
        <w:rPr>
          <w:rFonts w:ascii="Arial" w:hAnsi="Arial" w:cs="Arial"/>
        </w:rPr>
        <w:t xml:space="preserve"> Particularly, rewetting leads to </w:t>
      </w:r>
      <w:r w:rsidR="0079748D">
        <w:rPr>
          <w:rFonts w:ascii="Arial" w:hAnsi="Arial" w:cs="Arial"/>
        </w:rPr>
        <w:t xml:space="preserve">a rapid transcriptional response by all groups of ammonia oxidizers despite </w:t>
      </w:r>
      <w:r w:rsidR="0079748D" w:rsidRPr="0079748D">
        <w:rPr>
          <w:rFonts w:ascii="Arial" w:hAnsi="Arial" w:cs="Arial"/>
        </w:rPr>
        <w:t xml:space="preserve">months of </w:t>
      </w:r>
      <w:r w:rsidR="0079748D">
        <w:rPr>
          <w:rFonts w:ascii="Arial" w:hAnsi="Arial" w:cs="Arial"/>
        </w:rPr>
        <w:t>drought</w:t>
      </w:r>
      <w:r w:rsidR="0079748D" w:rsidRPr="0079748D">
        <w:rPr>
          <w:rFonts w:ascii="Arial" w:hAnsi="Arial" w:cs="Arial"/>
        </w:rPr>
        <w:t>-induced inactivation</w:t>
      </w:r>
      <w:r w:rsidR="0075604C">
        <w:rPr>
          <w:rFonts w:ascii="Arial" w:hAnsi="Arial" w:cs="Arial"/>
        </w:rPr>
        <w:t xml:space="preserve"> </w:t>
      </w:r>
      <w:r w:rsidR="0075604C">
        <w:rPr>
          <w:rFonts w:ascii="Arial" w:hAnsi="Arial" w:cs="Arial"/>
        </w:rPr>
        <w:fldChar w:fldCharType="begin"/>
      </w:r>
      <w:r w:rsidR="0075604C">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Pr>
          <w:rFonts w:ascii="Arial" w:hAnsi="Arial" w:cs="Arial"/>
        </w:rPr>
        <w:fldChar w:fldCharType="separate"/>
      </w:r>
      <w:r w:rsidR="0075604C">
        <w:rPr>
          <w:rFonts w:ascii="Arial" w:hAnsi="Arial" w:cs="Arial"/>
          <w:noProof/>
        </w:rPr>
        <w:t>(Placella &amp; Firestone, 2013)</w:t>
      </w:r>
      <w:r w:rsidR="0075604C">
        <w:rPr>
          <w:rFonts w:ascii="Arial" w:hAnsi="Arial" w:cs="Arial"/>
        </w:rPr>
        <w:fldChar w:fldCharType="end"/>
      </w:r>
      <w:r w:rsidR="00365557">
        <w:rPr>
          <w:rFonts w:ascii="Arial" w:hAnsi="Arial" w:cs="Arial"/>
        </w:rPr>
        <w:t>.</w:t>
      </w:r>
    </w:p>
    <w:p w14:paraId="4389F6E7" w14:textId="77777777" w:rsidR="00DF0C12" w:rsidRPr="00ED68EC" w:rsidRDefault="00DF0C12" w:rsidP="0030704A">
      <w:pPr>
        <w:spacing w:after="0" w:line="480" w:lineRule="auto"/>
        <w:jc w:val="both"/>
        <w:rPr>
          <w:rFonts w:ascii="Arial" w:hAnsi="Arial" w:cs="Arial"/>
        </w:rPr>
      </w:pPr>
    </w:p>
    <w:p w14:paraId="1ED1DC47" w14:textId="780D2D5F" w:rsidR="006D66E5" w:rsidRPr="009844BF" w:rsidRDefault="006D66E5">
      <w:pPr>
        <w:pStyle w:val="ListParagraph"/>
        <w:numPr>
          <w:ilvl w:val="1"/>
          <w:numId w:val="15"/>
        </w:numPr>
        <w:spacing w:line="480" w:lineRule="auto"/>
        <w:ind w:left="540" w:hanging="540"/>
        <w:jc w:val="both"/>
        <w:rPr>
          <w:rFonts w:ascii="Arial" w:hAnsi="Arial" w:cs="Arial"/>
          <w:i/>
          <w:iCs/>
          <w:rPrChange w:id="615" w:author="Ari Fina Bintarti" w:date="2024-05-24T10:05:00Z">
            <w:rPr/>
          </w:rPrChange>
        </w:rPr>
        <w:pPrChange w:id="616" w:author="Ari Fina Bintarti" w:date="2024-05-24T10:05:00Z">
          <w:pPr>
            <w:spacing w:line="480" w:lineRule="auto"/>
            <w:jc w:val="both"/>
          </w:pPr>
        </w:pPrChange>
      </w:pPr>
      <w:r w:rsidRPr="009844BF">
        <w:rPr>
          <w:rFonts w:ascii="Arial" w:hAnsi="Arial" w:cs="Arial"/>
          <w:i/>
          <w:iCs/>
          <w:rPrChange w:id="617" w:author="Ari Fina Bintarti" w:date="2024-05-24T10:05:00Z">
            <w:rPr/>
          </w:rPrChange>
        </w:rPr>
        <w:t xml:space="preserve">The effect of drought on the diversity and abundance varied depending on the ammonia-oxidizing groups and </w:t>
      </w:r>
      <w:r w:rsidR="005A424C" w:rsidRPr="009844BF">
        <w:rPr>
          <w:rFonts w:ascii="Arial" w:hAnsi="Arial" w:cs="Arial"/>
          <w:i/>
          <w:iCs/>
          <w:rPrChange w:id="618" w:author="Ari Fina Bintarti" w:date="2024-05-24T10:05:00Z">
            <w:rPr/>
          </w:rPrChange>
        </w:rPr>
        <w:t xml:space="preserve">the </w:t>
      </w:r>
      <w:r w:rsidRPr="009844BF">
        <w:rPr>
          <w:rFonts w:ascii="Arial" w:hAnsi="Arial" w:cs="Arial"/>
          <w:i/>
          <w:iCs/>
          <w:rPrChange w:id="619" w:author="Ari Fina Bintarti" w:date="2024-05-24T10:05:00Z">
            <w:rPr/>
          </w:rPrChange>
        </w:rPr>
        <w:t>cropping system</w:t>
      </w:r>
    </w:p>
    <w:p w14:paraId="49F61089" w14:textId="77777777" w:rsidR="00D758ED" w:rsidRDefault="00D758ED" w:rsidP="009844BF">
      <w:pPr>
        <w:spacing w:line="480" w:lineRule="auto"/>
        <w:jc w:val="both"/>
        <w:rPr>
          <w:ins w:id="620" w:author="Ari Fina Bintarti" w:date="2024-05-24T10:05:00Z"/>
          <w:rFonts w:ascii="Arial" w:hAnsi="Arial" w:cs="Arial"/>
        </w:rPr>
      </w:pPr>
    </w:p>
    <w:p w14:paraId="451B3A08" w14:textId="3976BCC2" w:rsidR="00A76F20" w:rsidDel="00D758ED" w:rsidRDefault="00B05966" w:rsidP="00D758ED">
      <w:pPr>
        <w:spacing w:line="480" w:lineRule="auto"/>
        <w:ind w:firstLine="360"/>
        <w:jc w:val="both"/>
        <w:rPr>
          <w:del w:id="621" w:author="Ari Fina Bintarti" w:date="2024-05-24T10:06:00Z"/>
          <w:rFonts w:ascii="Arial" w:hAnsi="Arial" w:cs="Arial"/>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r w:rsidR="00283586">
        <w:rPr>
          <w:rFonts w:ascii="Arial" w:hAnsi="Arial" w:cs="Arial"/>
        </w:rPr>
        <w:t>Particularly</w:t>
      </w:r>
      <w:r w:rsidR="00A1701C">
        <w:rPr>
          <w:rFonts w:ascii="Arial" w:hAnsi="Arial" w:cs="Arial"/>
        </w:rPr>
        <w:t>,</w:t>
      </w:r>
      <w:r w:rsidR="00283586">
        <w:rPr>
          <w:rFonts w:ascii="Arial" w:hAnsi="Arial" w:cs="Arial"/>
        </w:rPr>
        <w:t xml:space="preserve">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w:t>
      </w:r>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described</w:t>
      </w:r>
      <w:r w:rsidR="00283586">
        <w:rPr>
          <w:rFonts w:ascii="Arial" w:hAnsi="Arial" w:cs="Arial"/>
        </w:rPr>
        <w:t xml:space="preserve"> </w:t>
      </w:r>
      <w:r w:rsidR="00283586">
        <w:rPr>
          <w:rFonts w:ascii="Arial" w:hAnsi="Arial" w:cs="Arial"/>
        </w:rPr>
        <w:fldChar w:fldCharType="begin"/>
      </w:r>
      <w:r w:rsidR="00283586">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Pr>
          <w:rFonts w:ascii="Arial" w:hAnsi="Arial" w:cs="Arial"/>
        </w:rPr>
        <w:fldChar w:fldCharType="separate"/>
      </w:r>
      <w:r w:rsidR="00283586" w:rsidRPr="00283586">
        <w:rPr>
          <w:rFonts w:ascii="Arial" w:hAnsi="Arial" w:cs="Arial"/>
        </w:rPr>
        <w:t>(Séneca et al., 2020; Thion &amp; Prosser, 2014)</w:t>
      </w:r>
      <w:r w:rsidR="00283586">
        <w:rPr>
          <w:rFonts w:ascii="Arial" w:hAnsi="Arial" w:cs="Arial"/>
        </w:rPr>
        <w:fldChar w:fldCharType="end"/>
      </w:r>
      <w:r w:rsidR="006D66E5" w:rsidRPr="00ED68EC">
        <w:rPr>
          <w:rFonts w:ascii="Arial" w:hAnsi="Arial" w:cs="Arial"/>
        </w:rPr>
        <w:t>.</w:t>
      </w:r>
      <w:r w:rsidR="005B5F3D">
        <w:rPr>
          <w:rFonts w:ascii="Arial" w:hAnsi="Arial" w:cs="Arial"/>
        </w:rPr>
        <w:t xml:space="preserve"> </w:t>
      </w:r>
      <w:r w:rsidR="00077F9F">
        <w:rPr>
          <w:rFonts w:ascii="Arial" w:hAnsi="Arial" w:cs="Arial"/>
          <w:color w:val="000000" w:themeColor="text1"/>
          <w:shd w:val="clear" w:color="auto" w:fill="FFFFFF"/>
        </w:rPr>
        <w:t>Such differences in</w:t>
      </w:r>
      <w:r w:rsidR="005B5F3D">
        <w:rPr>
          <w:rFonts w:ascii="Arial" w:hAnsi="Arial" w:cs="Arial"/>
          <w:color w:val="000000" w:themeColor="text1"/>
          <w:shd w:val="clear" w:color="auto" w:fill="FFFFFF"/>
        </w:rPr>
        <w:t xml:space="preserve"> drought sensitivities between AO groups </w:t>
      </w:r>
      <w:r w:rsidR="00077F9F">
        <w:rPr>
          <w:rFonts w:ascii="Arial" w:hAnsi="Arial" w:cs="Arial"/>
          <w:color w:val="000000" w:themeColor="text1"/>
          <w:shd w:val="clear" w:color="auto" w:fill="FFFFFF"/>
        </w:rPr>
        <w:t>can be</w:t>
      </w:r>
      <w:r w:rsidR="00077F9F" w:rsidRPr="00077F9F">
        <w:rPr>
          <w:rFonts w:ascii="Arial" w:hAnsi="Arial" w:cs="Arial"/>
          <w:color w:val="000000" w:themeColor="text1"/>
          <w:shd w:val="clear" w:color="auto" w:fill="FFFFFF"/>
        </w:rPr>
        <w:t xml:space="preserve"> explained by </w:t>
      </w:r>
      <w:r w:rsidR="000D0EBC">
        <w:rPr>
          <w:rFonts w:ascii="Arial" w:hAnsi="Arial" w:cs="Arial"/>
          <w:color w:val="000000" w:themeColor="text1"/>
          <w:shd w:val="clear" w:color="auto" w:fill="FFFFFF"/>
        </w:rPr>
        <w:t xml:space="preserve">the </w:t>
      </w:r>
      <w:r w:rsidR="00077F9F">
        <w:rPr>
          <w:rFonts w:ascii="Arial" w:hAnsi="Arial" w:cs="Arial"/>
          <w:color w:val="000000" w:themeColor="text1"/>
          <w:shd w:val="clear" w:color="auto" w:fill="FFFFFF"/>
        </w:rPr>
        <w:t>low to</w:t>
      </w:r>
      <w:r w:rsidR="006D0684">
        <w:rPr>
          <w:rFonts w:ascii="Arial" w:hAnsi="Arial" w:cs="Arial"/>
          <w:color w:val="000000" w:themeColor="text1"/>
          <w:shd w:val="clear" w:color="auto" w:fill="FFFFFF"/>
        </w:rPr>
        <w:t>lerance</w:t>
      </w:r>
      <w:r w:rsidR="00077F9F" w:rsidRPr="00077F9F">
        <w:rPr>
          <w:rFonts w:ascii="Arial" w:hAnsi="Arial" w:cs="Arial"/>
          <w:color w:val="000000" w:themeColor="text1"/>
          <w:shd w:val="clear" w:color="auto" w:fill="FFFFFF"/>
        </w:rPr>
        <w:t xml:space="preserve"> of AOA to </w:t>
      </w:r>
      <w:r w:rsidR="006D0684">
        <w:rPr>
          <w:rFonts w:ascii="Arial" w:hAnsi="Arial" w:cs="Arial"/>
          <w:color w:val="000000" w:themeColor="text1"/>
          <w:shd w:val="clear" w:color="auto" w:fill="FFFFFF"/>
        </w:rPr>
        <w:t>increas</w:t>
      </w:r>
      <w:r w:rsidR="000D0EBC">
        <w:rPr>
          <w:rFonts w:ascii="Arial" w:hAnsi="Arial" w:cs="Arial"/>
          <w:color w:val="000000" w:themeColor="text1"/>
          <w:shd w:val="clear" w:color="auto" w:fill="FFFFFF"/>
        </w:rPr>
        <w:t>ing</w:t>
      </w:r>
      <w:r w:rsidR="006D0684">
        <w:rPr>
          <w:rFonts w:ascii="Arial" w:hAnsi="Arial" w:cs="Arial"/>
          <w:color w:val="000000" w:themeColor="text1"/>
          <w:shd w:val="clear" w:color="auto" w:fill="FFFFFF"/>
        </w:rPr>
        <w:t xml:space="preserve"> </w:t>
      </w:r>
      <w:r w:rsidR="00077F9F" w:rsidRPr="00077F9F">
        <w:rPr>
          <w:rFonts w:ascii="Arial" w:hAnsi="Arial" w:cs="Arial"/>
          <w:color w:val="000000" w:themeColor="text1"/>
          <w:shd w:val="clear" w:color="auto" w:fill="FFFFFF"/>
        </w:rPr>
        <w:t>ammonia concentration</w:t>
      </w:r>
      <w:r w:rsidR="000D0EBC">
        <w:rPr>
          <w:rFonts w:ascii="Arial" w:hAnsi="Arial" w:cs="Arial"/>
          <w:color w:val="000000" w:themeColor="text1"/>
          <w:shd w:val="clear" w:color="auto" w:fill="FFFFFF"/>
        </w:rPr>
        <w:t>s</w:t>
      </w:r>
      <w:r w:rsidR="00077F9F" w:rsidRPr="00077F9F">
        <w:rPr>
          <w:rFonts w:ascii="Arial" w:hAnsi="Arial" w:cs="Arial"/>
          <w:color w:val="000000" w:themeColor="text1"/>
          <w:shd w:val="clear" w:color="auto" w:fill="FFFFFF"/>
        </w:rPr>
        <w:t xml:space="preserve"> </w:t>
      </w:r>
      <w:r w:rsidR="00077F9F">
        <w:rPr>
          <w:rFonts w:ascii="Arial" w:hAnsi="Arial" w:cs="Arial"/>
          <w:color w:val="000000" w:themeColor="text1"/>
          <w:shd w:val="clear" w:color="auto" w:fill="FFFFFF"/>
        </w:rPr>
        <w:t xml:space="preserve">during </w:t>
      </w:r>
      <w:r w:rsidR="00077F9F" w:rsidRPr="00077F9F">
        <w:rPr>
          <w:rFonts w:ascii="Arial" w:hAnsi="Arial" w:cs="Arial"/>
          <w:color w:val="000000" w:themeColor="text1"/>
          <w:shd w:val="clear" w:color="auto" w:fill="FFFFFF"/>
        </w:rPr>
        <w:t xml:space="preserve">drought, but </w:t>
      </w:r>
      <w:r w:rsidR="00077F9F">
        <w:rPr>
          <w:rFonts w:ascii="Arial" w:hAnsi="Arial" w:cs="Arial"/>
          <w:color w:val="000000" w:themeColor="text1"/>
          <w:shd w:val="clear" w:color="auto" w:fill="FFFFFF"/>
        </w:rPr>
        <w:t xml:space="preserve">also to the higher sensitivity of </w:t>
      </w:r>
      <w:r w:rsidR="00077F9F" w:rsidRPr="00077F9F">
        <w:rPr>
          <w:rFonts w:ascii="Arial" w:hAnsi="Arial" w:cs="Arial"/>
          <w:color w:val="000000" w:themeColor="text1"/>
          <w:shd w:val="clear" w:color="auto" w:fill="FFFFFF"/>
        </w:rPr>
        <w:t xml:space="preserve">AOA to osmotic stress </w:t>
      </w:r>
      <w:r w:rsidR="000D0EBC">
        <w:rPr>
          <w:rFonts w:ascii="Arial" w:hAnsi="Arial" w:cs="Arial"/>
          <w:color w:val="000000" w:themeColor="text1"/>
          <w:shd w:val="clear" w:color="auto" w:fill="FFFFFF"/>
        </w:rPr>
        <w:t xml:space="preserve">than AOB </w:t>
      </w:r>
      <w:r w:rsidR="00077F9F">
        <w:rPr>
          <w:rFonts w:ascii="Arial" w:hAnsi="Arial" w:cs="Arial"/>
          <w:color w:val="000000" w:themeColor="text1"/>
          <w:shd w:val="clear" w:color="auto" w:fill="FFFFFF"/>
        </w:rPr>
        <w:t xml:space="preserve">as demonstrated by </w:t>
      </w:r>
      <w:r w:rsidR="005B5F3D">
        <w:rPr>
          <w:rFonts w:ascii="Arial" w:hAnsi="Arial" w:cs="Arial"/>
          <w:color w:val="000000" w:themeColor="text1"/>
          <w:shd w:val="clear" w:color="auto" w:fill="FFFFFF"/>
        </w:rPr>
        <w:fldChar w:fldCharType="begin"/>
      </w:r>
      <w:r w:rsidR="005B5F3D">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Pr>
          <w:rFonts w:ascii="Arial" w:hAnsi="Arial" w:cs="Arial"/>
          <w:color w:val="000000" w:themeColor="text1"/>
          <w:shd w:val="clear" w:color="auto" w:fill="FFFFFF"/>
        </w:rPr>
        <w:fldChar w:fldCharType="separate"/>
      </w:r>
      <w:r w:rsidR="005B5F3D">
        <w:rPr>
          <w:rFonts w:ascii="Arial" w:hAnsi="Arial" w:cs="Arial"/>
          <w:noProof/>
          <w:color w:val="000000" w:themeColor="text1"/>
          <w:shd w:val="clear" w:color="auto" w:fill="FFFFFF"/>
        </w:rPr>
        <w:t>(Bello et al., 2019)</w:t>
      </w:r>
      <w:r w:rsidR="005B5F3D">
        <w:rPr>
          <w:rFonts w:ascii="Arial" w:hAnsi="Arial" w:cs="Arial"/>
          <w:color w:val="000000" w:themeColor="text1"/>
          <w:shd w:val="clear" w:color="auto" w:fill="FFFFFF"/>
        </w:rPr>
        <w:fldChar w:fldCharType="end"/>
      </w:r>
      <w:r w:rsidR="005B5F3D">
        <w:rPr>
          <w:rFonts w:ascii="Arial" w:hAnsi="Arial" w:cs="Arial"/>
          <w:color w:val="000000" w:themeColor="text1"/>
          <w:shd w:val="clear" w:color="auto" w:fill="FFFFFF"/>
        </w:rPr>
        <w:t>.</w:t>
      </w:r>
      <w:r w:rsidR="006D66E5" w:rsidRPr="00ED68EC">
        <w:rPr>
          <w:rFonts w:ascii="Arial" w:hAnsi="Arial" w:cs="Arial"/>
        </w:rPr>
        <w:t xml:space="preserve"> </w:t>
      </w:r>
      <w:r w:rsidR="00EF114C" w:rsidRPr="0030704A">
        <w:rPr>
          <w:rFonts w:ascii="Arial" w:hAnsi="Arial" w:cs="Arial"/>
        </w:rPr>
        <w:t>L</w:t>
      </w:r>
      <w:r w:rsidR="006D66E5" w:rsidRPr="0030704A">
        <w:rPr>
          <w:rFonts w:ascii="Arial" w:hAnsi="Arial" w:cs="Arial"/>
        </w:rPr>
        <w:t xml:space="preserve">ittle is known on how comammox </w:t>
      </w:r>
      <w:r w:rsidR="006D66E5" w:rsidRPr="0030704A">
        <w:rPr>
          <w:rFonts w:ascii="Arial" w:hAnsi="Arial" w:cs="Arial"/>
          <w:i/>
          <w:iCs/>
        </w:rPr>
        <w:t>Nitrospira</w:t>
      </w:r>
      <w:r w:rsidR="006D66E5" w:rsidRPr="0030704A">
        <w:rPr>
          <w:rFonts w:ascii="Arial" w:hAnsi="Arial" w:cs="Arial"/>
        </w:rPr>
        <w:t xml:space="preserve"> responds to drought and the niche specification of this group is still under debate</w:t>
      </w:r>
      <w:r w:rsidR="00283A89">
        <w:rPr>
          <w:rFonts w:ascii="Arial" w:hAnsi="Arial" w:cs="Arial"/>
        </w:rPr>
        <w:t xml:space="preserve"> </w:t>
      </w:r>
      <w:r w:rsidR="00283A89">
        <w:rPr>
          <w:rFonts w:ascii="Arial" w:hAnsi="Arial" w:cs="Arial"/>
        </w:rPr>
        <w:fldChar w:fldCharType="begin"/>
      </w:r>
      <w:r w:rsidR="00283A8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Pr>
          <w:rFonts w:ascii="Arial" w:hAnsi="Arial" w:cs="Arial"/>
        </w:rPr>
        <w:fldChar w:fldCharType="separate"/>
      </w:r>
      <w:r w:rsidR="00283A89">
        <w:rPr>
          <w:rFonts w:ascii="Arial" w:hAnsi="Arial" w:cs="Arial"/>
          <w:noProof/>
        </w:rPr>
        <w:t xml:space="preserve">(Sakoula et al., 2021; </w:t>
      </w:r>
      <w:r w:rsidR="00283A89" w:rsidRPr="000D77DD">
        <w:rPr>
          <w:rFonts w:ascii="Arial" w:hAnsi="Arial" w:cs="Arial"/>
          <w:noProof/>
          <w:rPrChange w:id="622" w:author="Ari Fina Bintarti" w:date="2024-05-24T16:00:00Z">
            <w:rPr>
              <w:rFonts w:ascii="Arial" w:hAnsi="Arial" w:cs="Arial"/>
              <w:noProof/>
              <w:highlight w:val="yellow"/>
            </w:rPr>
          </w:rPrChange>
        </w:rPr>
        <w:t>S.</w:t>
      </w:r>
      <w:r w:rsidR="00283A89">
        <w:rPr>
          <w:rFonts w:ascii="Arial" w:hAnsi="Arial" w:cs="Arial"/>
          <w:noProof/>
        </w:rPr>
        <w:t xml:space="preserve"> Xu et al., 2020)</w:t>
      </w:r>
      <w:r w:rsidR="00283A89">
        <w:rPr>
          <w:rFonts w:ascii="Arial" w:hAnsi="Arial" w:cs="Arial"/>
        </w:rPr>
        <w:fldChar w:fldCharType="end"/>
      </w:r>
      <w:r w:rsidR="006D66E5" w:rsidRPr="0030704A">
        <w:rPr>
          <w:rFonts w:ascii="Arial" w:hAnsi="Arial" w:cs="Arial"/>
        </w:rPr>
        <w:t xml:space="preserve">. </w:t>
      </w:r>
      <w:r w:rsidR="00E75DAE" w:rsidRPr="0030704A">
        <w:rPr>
          <w:rFonts w:ascii="Arial" w:hAnsi="Arial" w:cs="Arial"/>
        </w:rPr>
        <w:t xml:space="preserve">Here we found a small yet significantly impact of drought on both the alpha diversity and beta-diversity of </w:t>
      </w:r>
      <w:r w:rsidR="006D66E5" w:rsidRPr="0030704A">
        <w:rPr>
          <w:rFonts w:ascii="Arial" w:hAnsi="Arial" w:cs="Arial"/>
        </w:rPr>
        <w:t>comammox</w:t>
      </w:r>
      <w:r w:rsidR="00E75DAE" w:rsidRPr="0030704A">
        <w:rPr>
          <w:rFonts w:ascii="Arial" w:hAnsi="Arial" w:cs="Arial"/>
        </w:rPr>
        <w:t>, which were dependent on the cropping system</w:t>
      </w:r>
      <w:r w:rsidR="001D4A2A" w:rsidRPr="0030704A">
        <w:rPr>
          <w:rFonts w:ascii="Arial" w:hAnsi="Arial" w:cs="Arial"/>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lastRenderedPageBreak/>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 xml:space="preserve">by filtering out the rarest and least prevalent ASVs for the analysis of differential abundance, we may have </w:t>
      </w:r>
      <w:r w:rsidR="00605266">
        <w:rPr>
          <w:rFonts w:ascii="Arial" w:hAnsi="Arial" w:cs="Arial"/>
        </w:rPr>
        <w:t>overlooked</w:t>
      </w:r>
      <w:r w:rsidR="00605266" w:rsidRPr="006419B6">
        <w:rPr>
          <w:rFonts w:ascii="Arial" w:hAnsi="Arial" w:cs="Arial"/>
        </w:rPr>
        <w:t xml:space="preserve"> </w:t>
      </w:r>
      <w:r w:rsidR="006419B6" w:rsidRPr="006419B6">
        <w:rPr>
          <w:rFonts w:ascii="Arial" w:hAnsi="Arial" w:cs="Arial"/>
        </w:rPr>
        <w:t>the impact of drought on less common members of AOA and comammox</w:t>
      </w:r>
      <w:r w:rsidR="00753AAE">
        <w:rPr>
          <w:rFonts w:ascii="Arial" w:hAnsi="Arial" w:cs="Arial"/>
        </w:rPr>
        <w:t xml:space="preserve">. </w:t>
      </w:r>
      <w:r w:rsidR="00527CFF">
        <w:rPr>
          <w:rFonts w:ascii="Arial" w:hAnsi="Arial" w:cs="Arial"/>
        </w:rPr>
        <w:t>While</w:t>
      </w:r>
      <w:ins w:id="623" w:author="Ari Fina Bintarti" w:date="2024-05-24T16:06:00Z">
        <w:r w:rsidR="00D515C9" w:rsidRPr="00D515C9">
          <w:rPr>
            <w:rFonts w:ascii="Arial" w:hAnsi="Arial" w:cs="Arial"/>
          </w:rPr>
          <w:t xml:space="preserve"> </w:t>
        </w:r>
        <w:r w:rsidR="00D515C9">
          <w:rPr>
            <w:rFonts w:ascii="Arial" w:hAnsi="Arial" w:cs="Arial"/>
          </w:rPr>
          <w:t>Lavallee et al.</w:t>
        </w:r>
      </w:ins>
      <w:r w:rsidR="00527CFF">
        <w:rPr>
          <w:rFonts w:ascii="Arial" w:hAnsi="Arial" w:cs="Arial"/>
        </w:rPr>
        <w:t xml:space="preserve"> </w:t>
      </w:r>
      <w:r w:rsidR="00D515C9">
        <w:rPr>
          <w:rFonts w:ascii="Arial" w:hAnsi="Arial" w:cs="Arial"/>
        </w:rPr>
        <w:fldChar w:fldCharType="begin"/>
      </w:r>
      <w:r w:rsidR="00D515C9">
        <w:rPr>
          <w:rFonts w:ascii="Arial" w:hAnsi="Arial" w:cs="Arial"/>
        </w:rPr>
        <w:instrText xml:space="preserve"> ADDIN ZOTERO_ITEM CSL_CITATION {"citationID":"iAL7NZQ7","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D515C9">
        <w:rPr>
          <w:rFonts w:ascii="Arial" w:hAnsi="Arial" w:cs="Arial"/>
        </w:rPr>
        <w:fldChar w:fldCharType="separate"/>
      </w:r>
      <w:r w:rsidR="00D515C9">
        <w:rPr>
          <w:rFonts w:ascii="Arial" w:hAnsi="Arial" w:cs="Arial"/>
          <w:noProof/>
        </w:rPr>
        <w:t>(2024)</w:t>
      </w:r>
      <w:r w:rsidR="00D515C9">
        <w:rPr>
          <w:rFonts w:ascii="Arial" w:hAnsi="Arial" w:cs="Arial"/>
        </w:rPr>
        <w:fldChar w:fldCharType="end"/>
      </w:r>
      <w:ins w:id="624" w:author="Ari Fina Bintarti" w:date="2024-05-24T16:06:00Z">
        <w:r w:rsidR="00D515C9">
          <w:rPr>
            <w:rFonts w:ascii="Arial" w:hAnsi="Arial" w:cs="Arial"/>
          </w:rPr>
          <w:t xml:space="preserve"> </w:t>
        </w:r>
      </w:ins>
      <w:del w:id="625" w:author="Ari Fina Bintarti" w:date="2024-05-24T16:06:00Z">
        <w:r w:rsidR="00527CFF" w:rsidDel="00D515C9">
          <w:rPr>
            <w:rFonts w:ascii="Arial" w:hAnsi="Arial" w:cs="Arial"/>
          </w:rPr>
          <w:delText>Lavalee</w:delText>
        </w:r>
      </w:del>
      <w:del w:id="626" w:author="Ari Fina Bintarti" w:date="2024-05-24T16:03:00Z">
        <w:r w:rsidR="00527CFF" w:rsidDel="000D77DD">
          <w:rPr>
            <w:rFonts w:ascii="Arial" w:hAnsi="Arial" w:cs="Arial"/>
          </w:rPr>
          <w:delText xml:space="preserve"> </w:delText>
        </w:r>
        <w:r w:rsidR="00527CFF" w:rsidDel="000D77DD">
          <w:rPr>
            <w:rFonts w:ascii="Arial" w:hAnsi="Arial" w:cs="Arial"/>
          </w:rPr>
          <w:fldChar w:fldCharType="begin"/>
        </w:r>
        <w:r w:rsidR="00527CFF" w:rsidDel="000D77DD">
          <w:rPr>
            <w:rFonts w:ascii="Arial" w:hAnsi="Arial" w:cs="Arial"/>
          </w:rPr>
          <w:delInstrText xml:space="preserve"> ADDIN ZOTERO_ITEM CSL_CITATION {"citationID":"JkSQKdiB","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delInstrText>
        </w:r>
        <w:r w:rsidR="00527CFF" w:rsidDel="000D77DD">
          <w:rPr>
            <w:rFonts w:ascii="Arial" w:hAnsi="Arial" w:cs="Arial"/>
          </w:rPr>
          <w:fldChar w:fldCharType="separate"/>
        </w:r>
        <w:r w:rsidR="00527CFF" w:rsidDel="000D77DD">
          <w:rPr>
            <w:rFonts w:ascii="Arial" w:hAnsi="Arial" w:cs="Arial"/>
            <w:noProof/>
          </w:rPr>
          <w:delText>(Lavallee et al., 2024)</w:delText>
        </w:r>
        <w:r w:rsidR="00527CFF" w:rsidDel="000D77DD">
          <w:rPr>
            <w:rFonts w:ascii="Arial" w:hAnsi="Arial" w:cs="Arial"/>
          </w:rPr>
          <w:fldChar w:fldCharType="end"/>
        </w:r>
        <w:r w:rsidR="00527CFF" w:rsidDel="000D77DD">
          <w:rPr>
            <w:rFonts w:ascii="Arial" w:hAnsi="Arial" w:cs="Arial"/>
          </w:rPr>
          <w:delText xml:space="preserve"> </w:delText>
        </w:r>
      </w:del>
      <w:r w:rsidR="00527CFF">
        <w:rPr>
          <w:rFonts w:ascii="Arial" w:hAnsi="Arial" w:cs="Arial"/>
        </w:rPr>
        <w:t xml:space="preserve">found that dominant microbial taxa were highly resistant to drought, our study showed that some </w:t>
      </w:r>
      <w:r w:rsidR="00527CFF" w:rsidRPr="00ED68EC">
        <w:rPr>
          <w:rFonts w:ascii="Arial" w:hAnsi="Arial" w:cs="Arial"/>
        </w:rPr>
        <w:t xml:space="preserve">the drought-affected ASVs were </w:t>
      </w:r>
      <w:r w:rsidR="00527CFF">
        <w:rPr>
          <w:rFonts w:ascii="Arial" w:hAnsi="Arial" w:cs="Arial"/>
        </w:rPr>
        <w:t>among the</w:t>
      </w:r>
      <w:r w:rsidR="00527CFF" w:rsidRPr="00ED68EC">
        <w:rPr>
          <w:rFonts w:ascii="Arial" w:hAnsi="Arial" w:cs="Arial"/>
        </w:rPr>
        <w:t xml:space="preserve"> most </w:t>
      </w:r>
      <w:r w:rsidR="00527CFF">
        <w:rPr>
          <w:rFonts w:ascii="Arial" w:hAnsi="Arial" w:cs="Arial"/>
        </w:rPr>
        <w:t>prevalent</w:t>
      </w:r>
      <w:r w:rsidR="00527CFF" w:rsidRPr="00ED68EC">
        <w:rPr>
          <w:rFonts w:ascii="Arial" w:hAnsi="Arial" w:cs="Arial"/>
        </w:rPr>
        <w:t xml:space="preserve"> taxa</w:t>
      </w:r>
      <w:r w:rsidR="00527CFF">
        <w:rPr>
          <w:rFonts w:ascii="Arial" w:hAnsi="Arial" w:cs="Arial"/>
        </w:rPr>
        <w:t xml:space="preserve">. </w:t>
      </w:r>
      <w:r w:rsidR="00B54301">
        <w:rPr>
          <w:rFonts w:ascii="Arial" w:hAnsi="Arial" w:cs="Arial"/>
        </w:rPr>
        <w:t>Notably</w:t>
      </w:r>
      <w:r w:rsidR="00B54301" w:rsidRPr="00ED68EC">
        <w:rPr>
          <w:rFonts w:ascii="Arial" w:hAnsi="Arial" w:cs="Arial"/>
        </w:rPr>
        <w:t xml:space="preserve"> </w:t>
      </w:r>
      <w:r w:rsidR="00B54301">
        <w:rPr>
          <w:rFonts w:ascii="Arial" w:hAnsi="Arial" w:cs="Arial"/>
        </w:rPr>
        <w:t xml:space="preserve">the </w:t>
      </w:r>
      <w:r w:rsidR="00B54301" w:rsidRPr="00ED68EC">
        <w:rPr>
          <w:rFonts w:ascii="Arial" w:hAnsi="Arial" w:cs="Arial"/>
        </w:rPr>
        <w:t xml:space="preserve">affected AOB ASVs belonged to the dominant </w:t>
      </w:r>
      <w:r w:rsidR="00B54301" w:rsidRPr="00ED68EC">
        <w:rPr>
          <w:rFonts w:ascii="Arial" w:hAnsi="Arial" w:cs="Arial"/>
          <w:i/>
          <w:iCs/>
        </w:rPr>
        <w:t>Nitrosospira</w:t>
      </w:r>
      <w:r w:rsidR="00B54301">
        <w:rPr>
          <w:rFonts w:ascii="Arial" w:hAnsi="Arial" w:cs="Arial"/>
        </w:rPr>
        <w:t>, which has been described as a</w:t>
      </w:r>
      <w:r w:rsidR="00B54301" w:rsidRPr="00ED68EC">
        <w:rPr>
          <w:rFonts w:ascii="Arial" w:hAnsi="Arial" w:cs="Arial"/>
        </w:rPr>
        <w:t xml:space="preserve"> key player of ammonia oxidation with wide distribution across ecosystems</w:t>
      </w:r>
      <w:r w:rsidR="00B54301">
        <w:rPr>
          <w:rFonts w:ascii="Arial" w:hAnsi="Arial" w:cs="Arial"/>
        </w:rPr>
        <w:t xml:space="preserve"> </w:t>
      </w:r>
      <w:r w:rsidR="00B54301">
        <w:rPr>
          <w:rFonts w:ascii="Arial" w:hAnsi="Arial" w:cs="Arial"/>
        </w:rPr>
        <w:fldChar w:fldCharType="begin"/>
      </w:r>
      <w:r w:rsidR="00B54301">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B54301">
        <w:rPr>
          <w:rFonts w:ascii="Arial" w:hAnsi="Arial" w:cs="Arial"/>
        </w:rPr>
        <w:fldChar w:fldCharType="separate"/>
      </w:r>
      <w:r w:rsidR="00B54301" w:rsidRPr="00D22DFB">
        <w:rPr>
          <w:rFonts w:ascii="Arial" w:hAnsi="Arial" w:cs="Arial"/>
        </w:rPr>
        <w:t>(Krüger et al., 2021; Sanders et al., 2019)</w:t>
      </w:r>
      <w:r w:rsidR="00B54301">
        <w:rPr>
          <w:rFonts w:ascii="Arial" w:hAnsi="Arial" w:cs="Arial"/>
        </w:rPr>
        <w:fldChar w:fldCharType="end"/>
      </w:r>
      <w:r w:rsidR="00B54301"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w:t>
      </w:r>
      <w:r w:rsidR="00A76F20" w:rsidRPr="00D22DFB">
        <w:rPr>
          <w:rFonts w:ascii="Arial" w:hAnsi="Arial" w:cs="Arial"/>
        </w:rPr>
        <w:t xml:space="preserve">, </w:t>
      </w:r>
      <w:r w:rsidR="00A76F20" w:rsidRPr="0030704A">
        <w:rPr>
          <w:rFonts w:ascii="Arial" w:hAnsi="Arial" w:cs="Arial"/>
        </w:rPr>
        <w:t>which suggest</w:t>
      </w:r>
      <w:r w:rsidR="00E75DAE" w:rsidRPr="0030704A">
        <w:rPr>
          <w:rFonts w:ascii="Arial" w:hAnsi="Arial" w:cs="Arial"/>
        </w:rPr>
        <w:t>s</w:t>
      </w:r>
      <w:r w:rsidR="00A76F20" w:rsidRPr="0030704A">
        <w:rPr>
          <w:rFonts w:ascii="Arial" w:hAnsi="Arial" w:cs="Arial"/>
        </w:rPr>
        <w:t xml:space="preserve"> a dynamic response to drought without any clear resilience</w:t>
      </w:r>
      <w:r w:rsidR="00E8455D" w:rsidRPr="0030704A">
        <w:rPr>
          <w:rFonts w:ascii="Arial" w:hAnsi="Arial" w:cs="Arial"/>
        </w:rPr>
        <w:t xml:space="preserve"> after rewetting. </w:t>
      </w:r>
      <w:r w:rsidR="00B54301">
        <w:rPr>
          <w:rFonts w:ascii="Arial" w:hAnsi="Arial" w:cs="Arial"/>
        </w:rPr>
        <w:t>T</w:t>
      </w:r>
      <w:r w:rsidR="00B54301" w:rsidRPr="00B54301">
        <w:rPr>
          <w:rFonts w:ascii="Arial" w:hAnsi="Arial" w:cs="Arial"/>
        </w:rPr>
        <w:t xml:space="preserve">his indicates that within the AO, the dominant taxa are not necessarily resistant to drought, </w:t>
      </w:r>
      <w:r w:rsidR="005A424C">
        <w:rPr>
          <w:rFonts w:ascii="Arial" w:hAnsi="Arial" w:cs="Arial"/>
        </w:rPr>
        <w:t>and</w:t>
      </w:r>
      <w:r w:rsidR="00B54301" w:rsidRPr="00B54301">
        <w:rPr>
          <w:rFonts w:ascii="Arial" w:hAnsi="Arial" w:cs="Arial"/>
        </w:rPr>
        <w:t xml:space="preserve"> the period of drought in this study may have been severe enough to prevent th</w:t>
      </w:r>
      <w:r w:rsidR="00B54301">
        <w:rPr>
          <w:rFonts w:ascii="Arial" w:hAnsi="Arial" w:cs="Arial"/>
        </w:rPr>
        <w:t>e</w:t>
      </w:r>
      <w:r w:rsidR="00B54301" w:rsidRPr="00B54301">
        <w:rPr>
          <w:rFonts w:ascii="Arial" w:hAnsi="Arial" w:cs="Arial"/>
        </w:rPr>
        <w:t xml:space="preserve"> </w:t>
      </w:r>
      <w:r w:rsidR="00B54301">
        <w:rPr>
          <w:rFonts w:ascii="Arial" w:hAnsi="Arial" w:cs="Arial"/>
        </w:rPr>
        <w:t xml:space="preserve">affected </w:t>
      </w:r>
      <w:r w:rsidR="00B54301" w:rsidRPr="00B54301">
        <w:rPr>
          <w:rFonts w:ascii="Arial" w:hAnsi="Arial" w:cs="Arial"/>
        </w:rPr>
        <w:t xml:space="preserve">ASVs from recovering after the stress </w:t>
      </w:r>
      <w:r w:rsidR="00B54301">
        <w:rPr>
          <w:rFonts w:ascii="Arial" w:hAnsi="Arial" w:cs="Arial"/>
        </w:rPr>
        <w:t>ended.</w:t>
      </w:r>
      <w:r w:rsidR="00845B00">
        <w:rPr>
          <w:rFonts w:ascii="Arial" w:hAnsi="Arial" w:cs="Arial"/>
        </w:rPr>
        <w:t xml:space="preserve"> </w:t>
      </w:r>
      <w:r w:rsidR="0063031D">
        <w:rPr>
          <w:rFonts w:ascii="Arial" w:hAnsi="Arial" w:cs="Arial"/>
        </w:rPr>
        <w:t xml:space="preserve">The impact of drought on AO communities </w:t>
      </w:r>
      <w:r w:rsidR="00F53134">
        <w:rPr>
          <w:rFonts w:ascii="Arial" w:hAnsi="Arial" w:cs="Arial"/>
        </w:rPr>
        <w:t>was very similar between</w:t>
      </w:r>
      <w:r w:rsidR="0063031D">
        <w:rPr>
          <w:rFonts w:ascii="Arial" w:hAnsi="Arial" w:cs="Arial"/>
        </w:rPr>
        <w:t xml:space="preserve"> the </w:t>
      </w:r>
      <w:r w:rsidR="00F53134">
        <w:rPr>
          <w:rFonts w:ascii="Arial" w:hAnsi="Arial" w:cs="Arial"/>
        </w:rPr>
        <w:t xml:space="preserve">bulk and </w:t>
      </w:r>
      <w:r w:rsidR="0063031D">
        <w:rPr>
          <w:rFonts w:ascii="Arial" w:hAnsi="Arial" w:cs="Arial"/>
        </w:rPr>
        <w:t xml:space="preserve">rhizosphere </w:t>
      </w:r>
      <w:r w:rsidR="00F53134">
        <w:rPr>
          <w:rFonts w:ascii="Arial" w:hAnsi="Arial" w:cs="Arial"/>
        </w:rPr>
        <w:t>soil</w:t>
      </w:r>
      <w:r w:rsidR="0063031D">
        <w:rPr>
          <w:rFonts w:ascii="Arial" w:hAnsi="Arial" w:cs="Arial"/>
        </w:rPr>
        <w:t>.</w:t>
      </w:r>
      <w:r w:rsidR="000F5743">
        <w:rPr>
          <w:rFonts w:ascii="Arial" w:hAnsi="Arial" w:cs="Arial"/>
        </w:rPr>
        <w:t xml:space="preserve"> </w:t>
      </w:r>
      <w:r w:rsidR="007D6EC6">
        <w:rPr>
          <w:rFonts w:ascii="Arial" w:hAnsi="Arial" w:cs="Arial"/>
        </w:rPr>
        <w:t>In contrast,</w:t>
      </w:r>
      <w:r w:rsidR="00B40C04">
        <w:rPr>
          <w:rFonts w:ascii="Arial" w:hAnsi="Arial" w:cs="Arial"/>
        </w:rPr>
        <w:t xml:space="preserve"> </w:t>
      </w:r>
      <w:r w:rsidR="00EF2C1C">
        <w:rPr>
          <w:rFonts w:ascii="Arial" w:hAnsi="Arial" w:cs="Arial"/>
        </w:rPr>
        <w:t>previous stud</w:t>
      </w:r>
      <w:r w:rsidR="002B6EC2">
        <w:rPr>
          <w:rFonts w:ascii="Arial" w:hAnsi="Arial" w:cs="Arial"/>
        </w:rPr>
        <w:t>ies</w:t>
      </w:r>
      <w:r w:rsidR="00EF2C1C">
        <w:rPr>
          <w:rFonts w:ascii="Arial" w:hAnsi="Arial" w:cs="Arial"/>
        </w:rPr>
        <w:t xml:space="preserve"> </w:t>
      </w:r>
      <w:r w:rsidR="00B40C04">
        <w:rPr>
          <w:rFonts w:ascii="Arial" w:hAnsi="Arial" w:cs="Arial"/>
        </w:rPr>
        <w:t>reported that rhizosphere microbi</w:t>
      </w:r>
      <w:r w:rsidR="00E44259">
        <w:rPr>
          <w:rFonts w:ascii="Arial" w:hAnsi="Arial" w:cs="Arial"/>
        </w:rPr>
        <w:t xml:space="preserve">omes </w:t>
      </w:r>
      <w:r w:rsidR="00B40C04">
        <w:rPr>
          <w:rFonts w:ascii="Arial" w:hAnsi="Arial" w:cs="Arial"/>
        </w:rPr>
        <w:t xml:space="preserve">are more </w:t>
      </w:r>
      <w:r w:rsidR="00E44259">
        <w:rPr>
          <w:rFonts w:ascii="Arial" w:hAnsi="Arial" w:cs="Arial"/>
        </w:rPr>
        <w:t>responsive</w:t>
      </w:r>
      <w:r w:rsidR="00B40C04">
        <w:rPr>
          <w:rFonts w:ascii="Arial" w:hAnsi="Arial" w:cs="Arial"/>
        </w:rPr>
        <w:t xml:space="preserve"> </w:t>
      </w:r>
      <w:r w:rsidR="00EF2C1C">
        <w:rPr>
          <w:rFonts w:ascii="Arial" w:hAnsi="Arial" w:cs="Arial"/>
        </w:rPr>
        <w:t>to</w:t>
      </w:r>
      <w:r w:rsidR="00B40C04">
        <w:rPr>
          <w:rFonts w:ascii="Arial" w:hAnsi="Arial" w:cs="Arial"/>
        </w:rPr>
        <w:t xml:space="preserve"> drought </w:t>
      </w:r>
      <w:r w:rsidR="00A1604D">
        <w:rPr>
          <w:rFonts w:ascii="Arial" w:hAnsi="Arial" w:cs="Arial"/>
        </w:rPr>
        <w:t xml:space="preserve">than bulk soil, </w:t>
      </w:r>
      <w:r w:rsidR="00B40C04">
        <w:rPr>
          <w:rFonts w:ascii="Arial" w:hAnsi="Arial" w:cs="Arial"/>
        </w:rPr>
        <w:t xml:space="preserve">due to its proximity with plant roots and greater influences of plant </w:t>
      </w:r>
      <w:r w:rsidR="00A1604D">
        <w:rPr>
          <w:rFonts w:ascii="Arial" w:hAnsi="Arial" w:cs="Arial"/>
        </w:rPr>
        <w:t>rhizodeposition</w:t>
      </w:r>
      <w:r w:rsidR="00E44259">
        <w:rPr>
          <w:rFonts w:ascii="Arial" w:hAnsi="Arial" w:cs="Arial"/>
        </w:rPr>
        <w:t xml:space="preserve"> </w:t>
      </w:r>
      <w:r w:rsidR="00976C5A">
        <w:rPr>
          <w:rFonts w:ascii="Arial" w:hAnsi="Arial" w:cs="Arial"/>
        </w:rPr>
        <w:fldChar w:fldCharType="begin"/>
      </w:r>
      <w:r w:rsidR="006018A5">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Pr>
          <w:rFonts w:ascii="Arial" w:hAnsi="Arial" w:cs="Arial"/>
        </w:rPr>
        <w:fldChar w:fldCharType="separate"/>
      </w:r>
      <w:r w:rsidR="006018A5" w:rsidRPr="006018A5">
        <w:rPr>
          <w:rFonts w:ascii="Arial" w:hAnsi="Arial" w:cs="Arial"/>
        </w:rPr>
        <w:t>(Kost et al., 2024; Santos-Medellín et al., 2017)</w:t>
      </w:r>
      <w:r w:rsidR="00976C5A">
        <w:rPr>
          <w:rFonts w:ascii="Arial" w:hAnsi="Arial" w:cs="Arial"/>
        </w:rPr>
        <w:fldChar w:fldCharType="end"/>
      </w:r>
      <w:r w:rsidR="007D6EC6">
        <w:rPr>
          <w:rFonts w:ascii="Arial" w:hAnsi="Arial" w:cs="Arial"/>
        </w:rPr>
        <w:t xml:space="preserve">. As changes in root exudates play a key role in </w:t>
      </w:r>
      <w:r w:rsidR="007D6EC6" w:rsidRPr="0030704A">
        <w:rPr>
          <w:rFonts w:ascii="Arial" w:hAnsi="Arial" w:cs="Arial"/>
        </w:rPr>
        <w:t>plant and microbial response to drought</w:t>
      </w:r>
      <w:ins w:id="627" w:author="Ari Fina Bintarti" w:date="2024-05-24T16:10:00Z">
        <w:r w:rsidR="008333F5">
          <w:rPr>
            <w:rFonts w:ascii="Arial" w:hAnsi="Arial" w:cs="Arial"/>
          </w:rPr>
          <w:t xml:space="preserve"> </w:t>
        </w:r>
      </w:ins>
      <w:r w:rsidR="008333F5">
        <w:rPr>
          <w:rFonts w:ascii="Arial" w:hAnsi="Arial" w:cs="Arial"/>
        </w:rPr>
        <w:fldChar w:fldCharType="begin"/>
      </w:r>
      <w:r w:rsidR="008333F5">
        <w:rPr>
          <w:rFonts w:ascii="Arial" w:hAnsi="Arial" w:cs="Arial"/>
        </w:rPr>
        <w:instrText xml:space="preserve"> ADDIN ZOTERO_ITEM CSL_CITATION {"citationID":"1oqidk1F","properties":{"formattedCitation":"(Williams &amp; de Vries, 2020)","plainCitation":"(Williams &amp; de Vries, 2020)","noteIndex":0},"citationItems":[{"id":861,"uris":["http://zotero.org/users/local/4LgJUJlW/items/ZQEW6K3Q"],"itemData":{"id":861,"type":"article-journal","abstract":"Root exudates are a pathway for plant–microbial communication and play a key role in ecosystem response to environmental change. Here, we collate recent evidence that shows that plants of different growth strategies differ in their root exudation, that root exudates can select for beneficial soil microbial communities, and that drought affects the quantity and quality of root exudation. We use this evidence to argue for a central involvement of root exudates in plant and microbial response to drought and propose a framework for understanding how root exudates influence ecosystem form and function during and after drought. Specifically, we propose that fast-growing plants modify their root exudates to recruit beneficial microbes that facilitate their regrowth after drought, with cascading impacts on their abundance and ecosystem functioning. We identify outstanding questions and methodological challenges that need to be addressed to advance and solidify our comprehension of the importance of root exudates in ecosystem response to drought.","container-title":"New Phytologist","DOI":"10.1111/nph.16223","ISSN":"1469-8137","issue":"5","language":"en","note":"_eprint: https://onlinelibrary.wiley.com/doi/pdf/10.1111/nph.16223","page":"1899-1905","source":"Wiley Online Library","title":"Plant root exudation under drought: implications for ecosystem functioning","title-short":"Plant root exudation under drought","volume":"225","author":[{"family":"Williams","given":"Alex"},{"family":"Vries","given":"Franciska T.","non-dropping-particle":"de"}],"issued":{"date-parts":[["2020"]]}}}],"schema":"https://github.com/citation-style-language/schema/raw/master/csl-citation.json"} </w:instrText>
      </w:r>
      <w:r w:rsidR="008333F5">
        <w:rPr>
          <w:rFonts w:ascii="Arial" w:hAnsi="Arial" w:cs="Arial"/>
        </w:rPr>
        <w:fldChar w:fldCharType="separate"/>
      </w:r>
      <w:r w:rsidR="008333F5">
        <w:rPr>
          <w:rFonts w:ascii="Arial" w:hAnsi="Arial" w:cs="Arial"/>
          <w:noProof/>
        </w:rPr>
        <w:t>(Williams &amp; de Vries, 2020)</w:t>
      </w:r>
      <w:r w:rsidR="008333F5">
        <w:rPr>
          <w:rFonts w:ascii="Arial" w:hAnsi="Arial" w:cs="Arial"/>
        </w:rPr>
        <w:fldChar w:fldCharType="end"/>
      </w:r>
      <w:del w:id="628" w:author="Ari Fina Bintarti" w:date="2024-05-24T16:10:00Z">
        <w:r w:rsidR="007D6EC6" w:rsidDel="008333F5">
          <w:delText xml:space="preserve"> (Wilimas</w:delText>
        </w:r>
      </w:del>
      <w:del w:id="629" w:author="Ari Fina Bintarti" w:date="2024-05-24T16:09:00Z">
        <w:r w:rsidR="007D6EC6" w:rsidDel="008333F5">
          <w:delText>)</w:delText>
        </w:r>
      </w:del>
      <w:r w:rsidR="007D6EC6">
        <w:t xml:space="preserve">, </w:t>
      </w:r>
      <w:r w:rsidR="007D6EC6">
        <w:rPr>
          <w:rFonts w:ascii="Arial" w:hAnsi="Arial" w:cs="Arial"/>
        </w:rPr>
        <w:t xml:space="preserve">the lack </w:t>
      </w:r>
      <w:r w:rsidR="00A1604D">
        <w:rPr>
          <w:rFonts w:ascii="Arial" w:hAnsi="Arial" w:cs="Arial"/>
        </w:rPr>
        <w:t>o</w:t>
      </w:r>
      <w:r w:rsidR="007D6EC6">
        <w:rPr>
          <w:rFonts w:ascii="Arial" w:hAnsi="Arial" w:cs="Arial"/>
        </w:rPr>
        <w:t>f</w:t>
      </w:r>
      <w:r w:rsidR="00A1604D">
        <w:rPr>
          <w:rFonts w:ascii="Arial" w:hAnsi="Arial" w:cs="Arial"/>
        </w:rPr>
        <w:t xml:space="preserve"> distinct responses </w:t>
      </w:r>
      <w:r w:rsidR="006018A5">
        <w:rPr>
          <w:rFonts w:ascii="Arial" w:hAnsi="Arial" w:cs="Arial"/>
        </w:rPr>
        <w:t xml:space="preserve">of AO communities </w:t>
      </w:r>
      <w:r w:rsidR="00A1604D">
        <w:rPr>
          <w:rFonts w:ascii="Arial" w:hAnsi="Arial" w:cs="Arial"/>
        </w:rPr>
        <w:t>between the two compartments</w:t>
      </w:r>
      <w:r w:rsidR="007D6EC6">
        <w:rPr>
          <w:rFonts w:ascii="Arial" w:hAnsi="Arial" w:cs="Arial"/>
        </w:rPr>
        <w:t xml:space="preserve"> in our study could be explained by the fact AO are mostly autotrophs </w:t>
      </w:r>
      <w:r w:rsidR="00226ACE">
        <w:rPr>
          <w:rFonts w:ascii="Arial" w:hAnsi="Arial" w:cs="Arial"/>
        </w:rPr>
        <w:t xml:space="preserve">and thus </w:t>
      </w:r>
      <w:r w:rsidR="007D6EC6">
        <w:rPr>
          <w:rFonts w:ascii="Arial" w:hAnsi="Arial" w:cs="Arial"/>
        </w:rPr>
        <w:t>less dependent on root exudates</w:t>
      </w:r>
      <w:r w:rsidR="00A1604D">
        <w:rPr>
          <w:rFonts w:ascii="Arial" w:hAnsi="Arial" w:cs="Arial"/>
        </w:rPr>
        <w:t>.</w:t>
      </w:r>
    </w:p>
    <w:p w14:paraId="1C57E0BD" w14:textId="77777777" w:rsidR="00D758ED" w:rsidRPr="0030704A" w:rsidRDefault="00D758ED">
      <w:pPr>
        <w:spacing w:line="480" w:lineRule="auto"/>
        <w:ind w:firstLine="360"/>
        <w:jc w:val="both"/>
        <w:rPr>
          <w:ins w:id="630" w:author="Ari Fina Bintarti" w:date="2024-05-24T10:06:00Z"/>
          <w:rFonts w:ascii="Arial" w:hAnsi="Arial" w:cs="Arial"/>
        </w:rPr>
        <w:pPrChange w:id="631" w:author="Ari Fina Bintarti" w:date="2024-05-24T10:06:00Z">
          <w:pPr>
            <w:spacing w:line="480" w:lineRule="auto"/>
            <w:ind w:firstLine="720"/>
            <w:jc w:val="both"/>
          </w:pPr>
        </w:pPrChange>
      </w:pPr>
    </w:p>
    <w:p w14:paraId="408E112F" w14:textId="55848AE7" w:rsidR="00860C0A" w:rsidDel="00D758ED" w:rsidRDefault="00FC7E62" w:rsidP="00D758ED">
      <w:pPr>
        <w:spacing w:line="480" w:lineRule="auto"/>
        <w:ind w:firstLine="360"/>
        <w:jc w:val="both"/>
        <w:rPr>
          <w:del w:id="632" w:author="Ari Fina Bintarti" w:date="2024-05-24T10:06:00Z"/>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t>
      </w:r>
      <w:r w:rsidR="00421098">
        <w:rPr>
          <w:rFonts w:ascii="Arial" w:hAnsi="Arial" w:cs="Arial"/>
        </w:rPr>
        <w:lastRenderedPageBreak/>
        <w:t xml:space="preserve">with </w:t>
      </w:r>
      <w:r w:rsidR="005A424C">
        <w:rPr>
          <w:rFonts w:ascii="Arial" w:hAnsi="Arial" w:cs="Arial"/>
        </w:rPr>
        <w:t xml:space="preserve">the </w:t>
      </w:r>
      <w:r w:rsidR="00FA50F6">
        <w:rPr>
          <w:rFonts w:ascii="Arial" w:hAnsi="Arial" w:cs="Arial"/>
        </w:rPr>
        <w:t>sampling time</w:t>
      </w:r>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r w:rsidR="007D3EF9" w:rsidRPr="00ED68EC">
        <w:rPr>
          <w:rFonts w:ascii="Arial" w:hAnsi="Arial" w:cs="Arial"/>
        </w:rPr>
        <w:t>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w:t>
      </w:r>
      <w:r w:rsidR="004C23CD">
        <w:rPr>
          <w:rFonts w:ascii="Arial" w:hAnsi="Arial" w:cs="Arial"/>
        </w:rPr>
        <w:fldChar w:fldCharType="begin"/>
      </w:r>
      <w:r w:rsidR="00C530D6">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Pr>
          <w:rFonts w:ascii="Arial" w:hAnsi="Arial" w:cs="Arial"/>
        </w:rPr>
        <w:fldChar w:fldCharType="separate"/>
      </w:r>
      <w:r w:rsidR="00C530D6">
        <w:rPr>
          <w:rFonts w:ascii="Arial" w:hAnsi="Arial" w:cs="Arial"/>
          <w:noProof/>
        </w:rPr>
        <w:t>(Prosser &amp; Nicol, 2008, 2012; Verhamme et al., 2011)</w:t>
      </w:r>
      <w:r w:rsidR="004C23CD">
        <w:rPr>
          <w:rFonts w:ascii="Arial" w:hAnsi="Arial" w:cs="Arial"/>
        </w:rPr>
        <w:fldChar w:fldCharType="end"/>
      </w:r>
      <w:r w:rsidR="00B2124A">
        <w:rPr>
          <w:rFonts w:ascii="Arial" w:hAnsi="Arial" w:cs="Arial"/>
        </w:rPr>
        <w:t xml:space="preserve">,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is scarce</w:t>
      </w:r>
      <w:ins w:id="633" w:author="Ari Fina Bintarti" w:date="2024-05-24T16:12:00Z">
        <w:r w:rsidR="000B088D">
          <w:rPr>
            <w:rFonts w:ascii="Arial" w:hAnsi="Arial" w:cs="Arial"/>
          </w:rPr>
          <w:t xml:space="preserve"> </w:t>
        </w:r>
      </w:ins>
      <w:r w:rsidR="000B088D">
        <w:rPr>
          <w:rFonts w:ascii="Arial" w:hAnsi="Arial" w:cs="Arial"/>
        </w:rPr>
        <w:fldChar w:fldCharType="begin"/>
      </w:r>
      <w:r w:rsidR="000B088D">
        <w:rPr>
          <w:rFonts w:ascii="Arial" w:hAnsi="Arial" w:cs="Arial"/>
        </w:rPr>
        <w:instrText xml:space="preserve"> ADDIN ZOTERO_ITEM CSL_CITATION {"citationID":"WIRKljkb","properties":{"formattedCitation":"(Li et al., 2023)","plainCitation":"(Li et al., 2023)","noteIndex":0},"citationItems":[{"id":317,"uris":["http://zotero.org/users/local/4LgJUJlW/items/4ASDI4YZ"],"itemData":{"id":317,"type":"article-journal","abstract":"The discovery of complete ammonia oxidizers, comammox Nitrospira, represents a breakthrough in the history of nitrification research. Nitrospira inopinata, which was obtained from an aquatic ecosystem, is the only pure comammox bacterial isolate reported so far. Ammonia oxidation kinetics of N. inopinata indicated that they prefer an oligotrophic lifestyle and may directly compete with ammonia-oxidizing archaea (AOA), but representatives of comammox Nitrospira from terrestrial ecosystems are lacking. Current studies demonstrate that the functionally dominant comammox Nitrospira in terrestrial ecosystems are separated from most sequences obtained from aquatic and engineering systems. Clades A and B of comammox Nitrospira seemingly have different ecological preferences in soils, possibly due to their different ammonium uptake systems. Analyses of the evolutionary history indicate that some genes of comammox Nitrospira involved in ammonia oxidation could be laterally transferred from β-ammonia-oxidizing bacteria (AOB). Some comammox Nitrospira species may have similar ecological preferences with AOB and be functionally active in the niches where nitrification was previously considered to be dominated by AOB. Taken together, this review summarizes the recent findings of the biogeographical distribution and ecological preference of comammox Nitrospira in large-scale soil surveys, the responses of comammox Nitrospira to nitrogen application in soil, and the putative mechanisms underpinning the ecological niche of terrestrial comammox Nitrospira. These studies from terrestrial ecosystems suggest that comammox Nitrospira are not strictly oligotrophic but both oligotrophic and copiotrophic with a broader ecological niche breadth. Comammox Nitrospira in terrestrial ecosystems are abundant and active in both oligotrophic and copiotrophic environments. These findings have profoundly expanded our knowledge of the environmental niches of comammox Nitrospira and their relative contribution to nitrification in soils.","container-title":"Critical Reviews in Environmental Science and Technology","DOI":"10.1080/10643389.2022.2049578","ISSN":"1064-3389","issue":"2","note":"publisher: Taylor &amp; Francis\n_eprint: https://doi.org/10.1080/10643389.2022.2049578","page":"161–176","source":"Taylor and Francis+NEJM","title":"Niche specialization of comammox Nitrospira in terrestrial ecosystems: Oligotrophic or copiotrophic?","title-short":"Niche specialization of comammox Nitrospira in terrestrial ecosystems","volume":"53","author":[{"family":"Li","given":"Chaoyu"},{"family":"He","given":"Zi-Yang"},{"family":"Hu","given":"Hang-Wei"},{"family":"He","given":"Ji-Zheng"}],"issued":{"date-parts":[["2023",1,17]]}}}],"schema":"https://github.com/citation-style-language/schema/raw/master/csl-citation.json"} </w:instrText>
      </w:r>
      <w:r w:rsidR="000B088D">
        <w:rPr>
          <w:rFonts w:ascii="Arial" w:hAnsi="Arial" w:cs="Arial"/>
        </w:rPr>
        <w:fldChar w:fldCharType="separate"/>
      </w:r>
      <w:r w:rsidR="000B088D">
        <w:rPr>
          <w:rFonts w:ascii="Arial" w:hAnsi="Arial" w:cs="Arial"/>
          <w:noProof/>
        </w:rPr>
        <w:t>(Li et al., 2023)</w:t>
      </w:r>
      <w:r w:rsidR="000B088D">
        <w:rPr>
          <w:rFonts w:ascii="Arial" w:hAnsi="Arial" w:cs="Arial"/>
        </w:rPr>
        <w:fldChar w:fldCharType="end"/>
      </w:r>
      <w:ins w:id="634" w:author="Ari Fina Bintarti" w:date="2024-05-24T16:13:00Z">
        <w:r w:rsidR="000B088D">
          <w:rPr>
            <w:rFonts w:ascii="Arial" w:hAnsi="Arial" w:cs="Arial"/>
          </w:rPr>
          <w:t xml:space="preserve">. </w:t>
        </w:r>
      </w:ins>
      <w:del w:id="635" w:author="Ari Fina Bintarti" w:date="2024-05-24T16:13:00Z">
        <w:r w:rsidR="00EA3350" w:rsidDel="000B088D">
          <w:rPr>
            <w:rFonts w:ascii="Arial" w:hAnsi="Arial" w:cs="Arial"/>
          </w:rPr>
          <w:delText xml:space="preserve"> (</w:delText>
        </w:r>
        <w:commentRangeStart w:id="636"/>
        <w:r w:rsidR="00EA3350" w:rsidDel="000B088D">
          <w:rPr>
            <w:rFonts w:ascii="Arial" w:hAnsi="Arial" w:cs="Arial"/>
          </w:rPr>
          <w:delText>ref</w:delText>
        </w:r>
        <w:commentRangeEnd w:id="636"/>
        <w:r w:rsidR="00EA3350" w:rsidDel="000B088D">
          <w:rPr>
            <w:rStyle w:val="CommentReference"/>
          </w:rPr>
          <w:commentReference w:id="636"/>
        </w:r>
        <w:r w:rsidR="00EA3350" w:rsidDel="000B088D">
          <w:rPr>
            <w:rFonts w:ascii="Arial" w:hAnsi="Arial" w:cs="Arial"/>
          </w:rPr>
          <w:delText>)</w:delText>
        </w:r>
        <w:r w:rsidR="00B2124A" w:rsidDel="000B088D">
          <w:rPr>
            <w:rFonts w:ascii="Arial" w:hAnsi="Arial" w:cs="Arial"/>
          </w:rPr>
          <w:delText xml:space="preserve">. </w:delText>
        </w:r>
      </w:del>
      <w:r w:rsidR="00B2124A">
        <w:rPr>
          <w:rFonts w:ascii="Arial" w:hAnsi="Arial" w:cs="Arial"/>
        </w:rPr>
        <w:t xml:space="preserve">However, </w:t>
      </w:r>
      <w:ins w:id="637" w:author="Ari Fina Bintarti" w:date="2024-05-24T16:13:00Z">
        <w:r w:rsidR="000B088D">
          <w:rPr>
            <w:rFonts w:ascii="Arial" w:hAnsi="Arial" w:cs="Arial"/>
          </w:rPr>
          <w:t xml:space="preserve">a </w:t>
        </w:r>
      </w:ins>
      <w:r w:rsidR="00B2124A">
        <w:rPr>
          <w:rFonts w:ascii="Arial" w:hAnsi="Arial" w:cs="Arial"/>
        </w:rPr>
        <w:t xml:space="preserve">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860C0A">
        <w:rPr>
          <w:rFonts w:ascii="Arial" w:hAnsi="Arial" w:cs="Arial"/>
        </w:rPr>
        <w:t xml:space="preserv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3A6A33">
        <w:rPr>
          <w:rFonts w:ascii="Arial" w:hAnsi="Arial" w:cs="Arial"/>
        </w:rPr>
        <w:t xml:space="preserve"> </w:t>
      </w:r>
      <w:r w:rsidR="003A6A33">
        <w:rPr>
          <w:rFonts w:ascii="Arial" w:hAnsi="Arial" w:cs="Arial"/>
        </w:rPr>
        <w:fldChar w:fldCharType="begin"/>
      </w:r>
      <w:r w:rsidR="009E73A4">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Pr>
          <w:rFonts w:ascii="Arial" w:hAnsi="Arial" w:cs="Arial"/>
        </w:rPr>
        <w:fldChar w:fldCharType="separate"/>
      </w:r>
      <w:r w:rsidR="009E73A4">
        <w:rPr>
          <w:rFonts w:ascii="Arial" w:hAnsi="Arial" w:cs="Arial"/>
          <w:noProof/>
        </w:rPr>
        <w:t>(Griffiths &amp; Philippot, 2013; Schimel, 2018)</w:t>
      </w:r>
      <w:r w:rsidR="003A6A33">
        <w:rPr>
          <w:rFonts w:ascii="Arial" w:hAnsi="Arial" w:cs="Arial"/>
        </w:rPr>
        <w:fldChar w:fldCharType="end"/>
      </w:r>
      <w:r w:rsidR="001A2431">
        <w:rPr>
          <w:rFonts w:ascii="Arial" w:hAnsi="Arial" w:cs="Arial"/>
        </w:rPr>
        <w:t>.</w:t>
      </w:r>
    </w:p>
    <w:p w14:paraId="4AD96F9E" w14:textId="77777777" w:rsidR="00D758ED" w:rsidRDefault="00D758ED">
      <w:pPr>
        <w:spacing w:line="480" w:lineRule="auto"/>
        <w:ind w:firstLine="360"/>
        <w:jc w:val="both"/>
        <w:rPr>
          <w:ins w:id="638" w:author="Ari Fina Bintarti" w:date="2024-05-24T10:06:00Z"/>
          <w:rFonts w:ascii="Arial" w:hAnsi="Arial" w:cs="Arial"/>
        </w:rPr>
        <w:pPrChange w:id="639" w:author="Ari Fina Bintarti" w:date="2024-05-24T10:06:00Z">
          <w:pPr>
            <w:spacing w:line="480" w:lineRule="auto"/>
            <w:ind w:firstLine="720"/>
            <w:jc w:val="both"/>
          </w:pPr>
        </w:pPrChange>
      </w:pPr>
    </w:p>
    <w:p w14:paraId="25D5D5A1" w14:textId="622CA9EC" w:rsidR="006D66E5" w:rsidRPr="00ED68EC" w:rsidRDefault="00274337">
      <w:pPr>
        <w:spacing w:line="480" w:lineRule="auto"/>
        <w:ind w:firstLine="360"/>
        <w:jc w:val="both"/>
        <w:rPr>
          <w:rFonts w:ascii="Arial" w:hAnsi="Arial" w:cs="Arial"/>
        </w:rPr>
        <w:pPrChange w:id="640" w:author="Ari Fina Bintarti" w:date="2024-05-24T10:06:00Z">
          <w:pPr>
            <w:spacing w:after="0" w:line="480" w:lineRule="auto"/>
            <w:ind w:firstLine="720"/>
            <w:jc w:val="both"/>
          </w:pPr>
        </w:pPrChange>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in the BIODYN</w:t>
      </w:r>
      <w:r w:rsidR="00FF3CD0">
        <w:rPr>
          <w:rFonts w:ascii="Arial" w:hAnsi="Arial" w:cs="Arial"/>
        </w:rPr>
        <w:t xml:space="preserve"> and</w:t>
      </w:r>
      <w:r w:rsidR="00420C83">
        <w:rPr>
          <w:rFonts w:ascii="Arial" w:hAnsi="Arial" w:cs="Arial"/>
        </w:rPr>
        <w:t xml:space="preserve"> to a lesser extent in the</w:t>
      </w:r>
      <w:r w:rsidR="00FF3CD0">
        <w:rPr>
          <w:rFonts w:ascii="Arial" w:hAnsi="Arial" w:cs="Arial"/>
        </w:rPr>
        <w:t xml:space="preserve"> CONFYM</w:t>
      </w:r>
      <w:r w:rsidR="006D66E5" w:rsidRPr="00ED68EC">
        <w:rPr>
          <w:rFonts w:ascii="Arial" w:hAnsi="Arial" w:cs="Arial"/>
        </w:rPr>
        <w:t xml:space="preserve"> </w:t>
      </w:r>
      <w:r w:rsidR="00AE74C4">
        <w:rPr>
          <w:rFonts w:ascii="Arial" w:hAnsi="Arial" w:cs="Arial"/>
        </w:rPr>
        <w:t>system</w:t>
      </w:r>
      <w:r w:rsidR="00FF3CD0">
        <w:rPr>
          <w:rFonts w:ascii="Arial" w:hAnsi="Arial" w:cs="Arial"/>
        </w:rPr>
        <w:t>s</w:t>
      </w:r>
      <w:r w:rsidR="00AE74C4">
        <w:rPr>
          <w:rFonts w:ascii="Arial" w:hAnsi="Arial" w:cs="Arial"/>
        </w:rPr>
        <w:t xml:space="preserve"> </w:t>
      </w:r>
      <w:r w:rsidR="00E24970">
        <w:rPr>
          <w:rFonts w:ascii="Arial" w:hAnsi="Arial" w:cs="Arial"/>
        </w:rPr>
        <w:t xml:space="preserve">compared to the </w:t>
      </w:r>
      <w:r w:rsidR="00FF3CD0">
        <w:rPr>
          <w:rFonts w:ascii="Arial" w:hAnsi="Arial" w:cs="Arial"/>
        </w:rPr>
        <w:t>CONMIN</w:t>
      </w:r>
      <w:r w:rsidR="00E24970">
        <w:rPr>
          <w:rFonts w:ascii="Arial" w:hAnsi="Arial" w:cs="Arial"/>
        </w:rPr>
        <w:t xml:space="preserve">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AO taxa vary in their sensitivity and strategies to soil water fluctuation</w:t>
      </w:r>
      <w:r w:rsidR="00FF3CD0">
        <w:rPr>
          <w:rFonts w:ascii="Arial" w:hAnsi="Arial" w:cs="Arial"/>
        </w:rPr>
        <w:t xml:space="preserve"> </w:t>
      </w:r>
      <w:r w:rsidR="00FF3CD0">
        <w:rPr>
          <w:rFonts w:ascii="Arial" w:hAnsi="Arial" w:cs="Arial"/>
        </w:rPr>
        <w:fldChar w:fldCharType="begin"/>
      </w:r>
      <w:r w:rsidR="0024376F">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Pr>
          <w:rFonts w:ascii="Arial" w:hAnsi="Arial" w:cs="Arial"/>
        </w:rPr>
        <w:fldChar w:fldCharType="separate"/>
      </w:r>
      <w:r w:rsidR="0024376F" w:rsidRPr="0024376F">
        <w:rPr>
          <w:rFonts w:ascii="Arial" w:hAnsi="Arial" w:cs="Arial"/>
        </w:rPr>
        <w:t>(Lehtovirta-Morley, 2018; Séneca et al., 2020)</w:t>
      </w:r>
      <w:r w:rsidR="00FF3CD0">
        <w:rPr>
          <w:rFonts w:ascii="Arial" w:hAnsi="Arial" w:cs="Arial"/>
        </w:rPr>
        <w:fldChar w:fldCharType="end"/>
      </w:r>
      <w:r w:rsidR="00E24970">
        <w:rPr>
          <w:rFonts w:ascii="Arial" w:hAnsi="Arial" w:cs="Arial"/>
        </w:rPr>
        <w:t xml:space="preserve">.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r w:rsidR="00F81DAB">
        <w:rPr>
          <w:rFonts w:ascii="Arial" w:hAnsi="Arial" w:cs="Arial"/>
        </w:rPr>
        <w:t>abundance,</w:t>
      </w:r>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ins w:id="641" w:author="Ari Fina Bintarti" w:date="2024-05-24T16:15:00Z">
        <w:r w:rsidR="000B088D">
          <w:rPr>
            <w:rFonts w:ascii="Arial" w:hAnsi="Arial" w:cs="Arial"/>
          </w:rPr>
          <w:t xml:space="preserve"> Lavallee et al. </w:t>
        </w:r>
      </w:ins>
      <w:r w:rsidR="000B088D">
        <w:rPr>
          <w:rFonts w:ascii="Arial" w:hAnsi="Arial" w:cs="Arial"/>
        </w:rPr>
        <w:fldChar w:fldCharType="begin"/>
      </w:r>
      <w:r w:rsidR="000B088D">
        <w:rPr>
          <w:rFonts w:ascii="Arial" w:hAnsi="Arial" w:cs="Arial"/>
        </w:rPr>
        <w:instrText xml:space="preserve"> ADDIN ZOTERO_ITEM CSL_CITATION {"citationID":"M1Lgjs9t","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0B088D">
        <w:rPr>
          <w:rFonts w:ascii="Arial" w:hAnsi="Arial" w:cs="Arial"/>
        </w:rPr>
        <w:fldChar w:fldCharType="separate"/>
      </w:r>
      <w:r w:rsidR="000B088D">
        <w:rPr>
          <w:rFonts w:ascii="Arial" w:hAnsi="Arial" w:cs="Arial"/>
          <w:noProof/>
        </w:rPr>
        <w:t>(2024)</w:t>
      </w:r>
      <w:r w:rsidR="000B088D">
        <w:rPr>
          <w:rFonts w:ascii="Arial" w:hAnsi="Arial" w:cs="Arial"/>
        </w:rPr>
        <w:fldChar w:fldCharType="end"/>
      </w:r>
      <w:del w:id="642" w:author="Ari Fina Bintarti" w:date="2024-05-24T16:14:00Z">
        <w:r w:rsidR="000B088D" w:rsidDel="000B088D">
          <w:rPr>
            <w:rFonts w:ascii="Arial" w:hAnsi="Arial" w:cs="Arial"/>
          </w:rPr>
          <w:fldChar w:fldCharType="begin"/>
        </w:r>
        <w:r w:rsidR="000B088D" w:rsidDel="000B088D">
          <w:rPr>
            <w:rFonts w:ascii="Arial" w:hAnsi="Arial" w:cs="Arial"/>
          </w:rPr>
          <w:delInstrText xml:space="preserve"> ADDIN ZOTERO_ITEM CSL_CITATION {"citationID":"fGPxoFK4","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delInstrText>
        </w:r>
        <w:r w:rsidR="000B088D" w:rsidDel="000B088D">
          <w:rPr>
            <w:rFonts w:ascii="Arial" w:hAnsi="Arial" w:cs="Arial"/>
          </w:rPr>
          <w:fldChar w:fldCharType="separate"/>
        </w:r>
        <w:r w:rsidR="000B088D" w:rsidDel="000B088D">
          <w:rPr>
            <w:rFonts w:ascii="Arial" w:hAnsi="Arial" w:cs="Arial"/>
            <w:noProof/>
          </w:rPr>
          <w:delText>(Lavallee et al., 2024)</w:delText>
        </w:r>
        <w:r w:rsidR="000B088D" w:rsidDel="000B088D">
          <w:rPr>
            <w:rFonts w:ascii="Arial" w:hAnsi="Arial" w:cs="Arial"/>
          </w:rPr>
          <w:fldChar w:fldCharType="end"/>
        </w:r>
        <w:r w:rsidR="00975CA6" w:rsidDel="000B088D">
          <w:rPr>
            <w:rFonts w:ascii="Arial" w:hAnsi="Arial" w:cs="Arial"/>
          </w:rPr>
          <w:delText xml:space="preserve"> </w:delText>
        </w:r>
        <w:r w:rsidR="006D3D3F" w:rsidDel="000B088D">
          <w:rPr>
            <w:rFonts w:ascii="Arial" w:hAnsi="Arial" w:cs="Arial"/>
          </w:rPr>
          <w:fldChar w:fldCharType="begin"/>
        </w:r>
        <w:r w:rsidR="006D3D3F" w:rsidDel="000B088D">
          <w:rPr>
            <w:rFonts w:ascii="Arial" w:hAnsi="Arial" w:cs="Arial"/>
          </w:rPr>
          <w:delInstrText xml:space="preserve"> ADDIN ZOTERO_ITEM CSL_CITATION {"citationID":"pHkgft1G","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delInstrText>
        </w:r>
        <w:r w:rsidR="006D3D3F" w:rsidDel="000B088D">
          <w:rPr>
            <w:rFonts w:ascii="Arial" w:hAnsi="Arial" w:cs="Arial"/>
          </w:rPr>
          <w:fldChar w:fldCharType="separate"/>
        </w:r>
        <w:r w:rsidR="006D3D3F" w:rsidDel="000B088D">
          <w:rPr>
            <w:rFonts w:ascii="Arial" w:hAnsi="Arial" w:cs="Arial"/>
            <w:noProof/>
          </w:rPr>
          <w:delText>(Lavallee et al., 2024)</w:delText>
        </w:r>
        <w:r w:rsidR="006D3D3F" w:rsidDel="000B088D">
          <w:rPr>
            <w:rFonts w:ascii="Arial" w:hAnsi="Arial" w:cs="Arial"/>
          </w:rPr>
          <w:fldChar w:fldCharType="end"/>
        </w:r>
      </w:del>
      <w:del w:id="643" w:author="Ari Fina Bintarti" w:date="2024-05-24T16:15:00Z">
        <w:r w:rsidR="004D4320" w:rsidDel="000B088D">
          <w:rPr>
            <w:rFonts w:ascii="Arial" w:hAnsi="Arial" w:cs="Arial"/>
          </w:rPr>
          <w:delText>,</w:delText>
        </w:r>
      </w:del>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C1340F">
        <w:rPr>
          <w:rFonts w:ascii="Arial" w:hAnsi="Arial" w:cs="Arial"/>
        </w:rPr>
        <w:t>For example</w:t>
      </w:r>
      <w:r w:rsidR="00F870D1">
        <w:rPr>
          <w:rFonts w:ascii="Arial" w:hAnsi="Arial" w:cs="Arial"/>
        </w:rPr>
        <w:t xml:space="preserve">,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w:t>
      </w:r>
      <w:r w:rsidR="00C1340F">
        <w:rPr>
          <w:rFonts w:ascii="Arial" w:hAnsi="Arial" w:cs="Arial"/>
          <w:color w:val="000000" w:themeColor="text1"/>
          <w:shd w:val="clear" w:color="auto" w:fill="FFFFFF"/>
        </w:rPr>
        <w:t>led to</w:t>
      </w:r>
      <w:r w:rsidR="00C1340F" w:rsidRPr="00ED68EC">
        <w:rPr>
          <w:rFonts w:ascii="Arial" w:hAnsi="Arial" w:cs="Arial"/>
          <w:color w:val="000000" w:themeColor="text1"/>
          <w:shd w:val="clear" w:color="auto" w:fill="FFFFFF"/>
        </w:rPr>
        <w:t xml:space="preserve"> </w:t>
      </w:r>
      <w:r w:rsidR="004D4320" w:rsidRPr="00ED68EC">
        <w:rPr>
          <w:rFonts w:ascii="Arial" w:hAnsi="Arial" w:cs="Arial"/>
          <w:color w:val="000000" w:themeColor="text1"/>
          <w:shd w:val="clear" w:color="auto" w:fill="FFFFFF"/>
        </w:rPr>
        <w:t xml:space="preserve">distinct </w:t>
      </w:r>
      <w:r w:rsidR="00C1340F">
        <w:rPr>
          <w:rFonts w:ascii="Arial" w:hAnsi="Arial" w:cs="Arial"/>
          <w:color w:val="000000" w:themeColor="text1"/>
          <w:shd w:val="clear" w:color="auto" w:fill="FFFFFF"/>
        </w:rPr>
        <w:t xml:space="preserve">soil </w:t>
      </w:r>
      <w:r w:rsidR="004D4320" w:rsidRPr="00ED68EC">
        <w:rPr>
          <w:rFonts w:ascii="Arial" w:hAnsi="Arial" w:cs="Arial"/>
          <w:color w:val="000000" w:themeColor="text1"/>
          <w:shd w:val="clear" w:color="auto" w:fill="FFFFFF"/>
        </w:rPr>
        <w:t>pH</w:t>
      </w:r>
      <w:r w:rsidR="00C1340F">
        <w:rPr>
          <w:rFonts w:ascii="Arial" w:hAnsi="Arial" w:cs="Arial"/>
          <w:color w:val="000000" w:themeColor="text1"/>
          <w:shd w:val="clear" w:color="auto" w:fill="FFFFFF"/>
        </w:rPr>
        <w:t xml:space="preserve">, and </w:t>
      </w:r>
      <w:r w:rsidR="00523ACE">
        <w:rPr>
          <w:rFonts w:ascii="Arial" w:hAnsi="Arial" w:cs="Arial"/>
        </w:rPr>
        <w:t xml:space="preserve">pH is widely known as the major factor that regulate </w:t>
      </w:r>
      <w:r w:rsidR="00D206BD">
        <w:rPr>
          <w:rFonts w:ascii="Arial" w:hAnsi="Arial" w:cs="Arial"/>
        </w:rPr>
        <w:t>the microbial communities, as well as their functional activities, including N cycling</w:t>
      </w:r>
      <w:r w:rsidR="000F293E">
        <w:rPr>
          <w:rFonts w:ascii="Arial" w:hAnsi="Arial" w:cs="Arial"/>
        </w:rPr>
        <w:t xml:space="preserve"> </w:t>
      </w:r>
      <w:r w:rsidR="000F293E">
        <w:rPr>
          <w:rFonts w:ascii="Arial" w:hAnsi="Arial" w:cs="Arial"/>
        </w:rPr>
        <w:fldChar w:fldCharType="begin"/>
      </w:r>
      <w:r w:rsidR="000F293E">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Pr>
          <w:rFonts w:ascii="Cambria Math" w:hAnsi="Cambria Math" w:cs="Cambria Math"/>
        </w:rPr>
        <w:instrText>‐</w:instrText>
      </w:r>
      <w:r w:rsidR="000F293E">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Pr>
          <w:rFonts w:ascii="Arial" w:hAnsi="Arial" w:cs="Arial"/>
        </w:rPr>
        <w:fldChar w:fldCharType="separate"/>
      </w:r>
      <w:r w:rsidR="000F293E">
        <w:rPr>
          <w:rFonts w:ascii="Arial" w:hAnsi="Arial" w:cs="Arial"/>
          <w:noProof/>
        </w:rPr>
        <w:t>(Nicol et al., 2008)</w:t>
      </w:r>
      <w:r w:rsidR="000F293E">
        <w:rPr>
          <w:rFonts w:ascii="Arial" w:hAnsi="Arial" w:cs="Arial"/>
        </w:rPr>
        <w:fldChar w:fldCharType="end"/>
      </w:r>
      <w:r w:rsidR="00D206BD">
        <w:rPr>
          <w:rFonts w:ascii="Arial" w:hAnsi="Arial" w:cs="Arial"/>
        </w:rPr>
        <w:t xml:space="preserve">. </w:t>
      </w:r>
      <w:r w:rsidR="009C2A37">
        <w:rPr>
          <w:rFonts w:ascii="Arial" w:hAnsi="Arial" w:cs="Arial"/>
        </w:rPr>
        <w:t>It</w:t>
      </w:r>
      <w:r w:rsidR="00D206BD">
        <w:rPr>
          <w:rFonts w:ascii="Arial" w:hAnsi="Arial" w:cs="Arial"/>
        </w:rPr>
        <w:t xml:space="preserve"> has been reported that </w:t>
      </w:r>
      <w:r w:rsidR="000F293E">
        <w:rPr>
          <w:rFonts w:ascii="Arial" w:hAnsi="Arial" w:cs="Arial"/>
        </w:rPr>
        <w:t>pH drives the diversification of ammonia oxidizers</w:t>
      </w:r>
      <w:r w:rsidR="009C2A37">
        <w:rPr>
          <w:rFonts w:ascii="Arial" w:hAnsi="Arial" w:cs="Arial"/>
        </w:rPr>
        <w:t xml:space="preserve"> </w:t>
      </w:r>
      <w:r w:rsidR="009C2A37">
        <w:rPr>
          <w:rFonts w:ascii="Arial" w:hAnsi="Arial" w:cs="Arial"/>
        </w:rPr>
        <w:fldChar w:fldCharType="begin"/>
      </w:r>
      <w:r w:rsidR="009C2A37">
        <w:rPr>
          <w:rFonts w:ascii="Arial" w:hAnsi="Arial" w:cs="Arial"/>
        </w:rPr>
        <w:instrText xml:space="preserve"> ADDIN ZOTERO_ITEM CSL_CITATION {"citationID":"YPaIQjbX","properties":{"formattedCitation":"(Gubry-Rangin et al., 2015)","plainCitation":"(Gubry-Rangin et al., 2015)","noteIndex":0},"citationItems":[{"id":807,"uris":["http://zotero.org/users/local/4LgJUJlW/items/3MXYR8YI"],"itemData":{"id":807,"type":"article-journal","abstract":"The Thaumarchaeota is an abundant and ubiquitous phylum of archaea that plays a major role in the global nitrogen cycle. Previous analyses of the ammonia monooxygenase gene amoA suggest that pH is an important driver of niche specialization in these organisms. Although the ecological distribution and ecophysiology of extant Thaumarchaeota have been studied extensively, the evolutionary rise of these prokaryotes to ecological dominance in many habitats remains poorly understood. To characterize processes leading to their diversification, we investigated coevolutionary relationships between amoA, a conserved marker gene for Thaumarchaeota, and soil characteristics, by using deep sequencing and comprehensive environmental data in Bayesian comparative phylogenetics. These analyses reveal a large and rapid increase in diversification rates during early thaumarchaeotal evolution; this finding was verified by independent analyses of 16S rRNA. Our findings suggest that the entire Thaumarchaeota diversification regime was strikingly coupled to pH adaptation but less clearly correlated with several other tested environmental factors. Interestingly, the early radiation event coincided with a period of pH adaptation that enabled the terrestrial Thaumarchaeota ancestor to initially move from neutral to more acidic and alkaline conditions. In contrast to classic evolutionary models, whereby niches become rapidly filled after adaptive radiation, global diversification rates have remained stably high in Thaumarchaeota during the past 400–700 million years, suggesting an ongoing high rate of niche formation or switching for these microbes. Our study highlights the enduring importance of environmental adaptation during thaumarchaeotal evolution and, to our knowledge, is the first to link evolutionary diversification to environmental adaptation in a prokaryotic phylum.","container-title":"Proceedings of the National Academy of Sciences","DOI":"10.1073/pnas.1419329112","issue":"30","note":"publisher: Proceedings of the National Academy of Sciences","page":"9370-9375","source":"pnas.org (Atypon)","title":"Coupling of diversification and pH adaptation during the evolution of terrestrial Thaumarchaeota","volume":"112","author":[{"family":"Gubry-Rangin","given":"Cécile"},{"family":"Kratsch","given":"Christina"},{"family":"Williams","given":"Tom A."},{"family":"McHardy","given":"Alice C."},{"family":"Embley","given":"T. Martin"},{"family":"Prosser","given":"James I."},{"family":"Macqueen","given":"Daniel J."}],"issued":{"date-parts":[["2015",7,28]]}}}],"schema":"https://github.com/citation-style-language/schema/raw/master/csl-citation.json"} </w:instrText>
      </w:r>
      <w:r w:rsidR="009C2A37">
        <w:rPr>
          <w:rFonts w:ascii="Arial" w:hAnsi="Arial" w:cs="Arial"/>
        </w:rPr>
        <w:fldChar w:fldCharType="separate"/>
      </w:r>
      <w:r w:rsidR="009C2A37">
        <w:rPr>
          <w:rFonts w:ascii="Arial" w:hAnsi="Arial" w:cs="Arial"/>
          <w:noProof/>
        </w:rPr>
        <w:t>(Gubry-Rangin et al., 2015)</w:t>
      </w:r>
      <w:r w:rsidR="009C2A37">
        <w:rPr>
          <w:rFonts w:ascii="Arial" w:hAnsi="Arial" w:cs="Arial"/>
        </w:rPr>
        <w:fldChar w:fldCharType="end"/>
      </w:r>
      <w:r w:rsidR="009A4124">
        <w:rPr>
          <w:rFonts w:ascii="Arial" w:hAnsi="Arial" w:cs="Arial"/>
        </w:rPr>
        <w:t>, as well as leads to changes</w:t>
      </w:r>
      <w:r w:rsidR="00B1300A">
        <w:rPr>
          <w:rFonts w:ascii="Arial" w:hAnsi="Arial" w:cs="Arial"/>
        </w:rPr>
        <w:t xml:space="preserve"> (e.g. ionization)</w:t>
      </w:r>
      <w:r w:rsidR="009A4124">
        <w:rPr>
          <w:rFonts w:ascii="Arial" w:hAnsi="Arial" w:cs="Arial"/>
        </w:rPr>
        <w:t xml:space="preserve"> in ammonium substrates</w:t>
      </w:r>
      <w:r w:rsidR="00B1300A">
        <w:rPr>
          <w:rFonts w:ascii="Arial" w:hAnsi="Arial" w:cs="Arial"/>
        </w:rPr>
        <w:t xml:space="preserve"> </w:t>
      </w:r>
      <w:r w:rsidR="00B1300A">
        <w:rPr>
          <w:rFonts w:ascii="Arial" w:hAnsi="Arial" w:cs="Arial"/>
        </w:rPr>
        <w:fldChar w:fldCharType="begin"/>
      </w:r>
      <w:r w:rsidR="00B1300A">
        <w:rPr>
          <w:rFonts w:ascii="Arial" w:hAnsi="Arial" w:cs="Arial"/>
        </w:rPr>
        <w:instrText xml:space="preserve"> ADDIN ZOTERO_ITEM CSL_CITATION {"citationID":"hRvNOz4w","properties":{"formattedCitation":"(Burton &amp; Prosser, 2001)","plainCitation":"(Burton &amp; Prosser, 2001)","noteIndex":0},"citationItems":[{"id":815,"uris":["http://zotero.org/users/local/4LgJUJlW/items/P4L754NG"],"itemData":{"id":815,"type":"article-journal","abstract":"ABSTRACT\n            \n              Ammonia oxidation in laboratory liquid batch cultures of autotrophic ammonia oxidizers rarely occurs at pH values less than 7, due to ionization of ammonia and the requirement for ammonium transport rather than diffusion of ammonia. Nevertheless, there is strong evidence for autotrophic nitrification in acid soils, which may be carried out by ammonia oxidizers capable of using urea as a source of ammonia. To determine the mechanism of urea-linked ammonia oxidation, a ureolytic autotrophic ammonia oxidizer,\n              Nitrosospira\n              sp. strain NPAV, was grown in liquid batch culture at a range of pH values with either ammonium or urea as the sole nitrogen source. Growth and nitrite production from ammonium did not occur at pH values below 7. Growth on urea occurred at pH values in the range 4 to 7.5 but ceased when urea hydrolysis was complete, even though ammonia, released during urea hydrolysis, remained in the medium. The results support a mechanism whereby urea enters the cells by diffusion and intracellular urea hydrolysis and ammonia oxidation occur independently of extracellular pH in the range 4 to 7.5. A proportion of the ammonia produced during this process diffuses from the cell and is not subsequently available for growth if the extracellular pH is less than 7. Ureolysis therefore provides a mechanism for nitrification in acid soils, but a proportion of the ammonium produced is likely to be released from the cell and may be used by other soil organisms.","container-title":"Applied and Environmental Microbiology","DOI":"10.1128/AEM.67.7.2952-2957.2001","ISSN":"0099-2240, 1098-5336","issue":"7","journalAbbreviation":"Appl Environ Microbiol","language":"en","page":"2952-2957","source":"DOI.org (Crossref)","title":"Autotrophic Ammonia Oxidation at Low pH through Urea Hydrolysis","volume":"67","author":[{"family":"Burton","given":"Simon A. Q."},{"family":"Prosser","given":"Jim I."}],"issued":{"date-parts":[["2001",7]]}}}],"schema":"https://github.com/citation-style-language/schema/raw/master/csl-citation.json"} </w:instrText>
      </w:r>
      <w:r w:rsidR="00B1300A">
        <w:rPr>
          <w:rFonts w:ascii="Arial" w:hAnsi="Arial" w:cs="Arial"/>
        </w:rPr>
        <w:fldChar w:fldCharType="separate"/>
      </w:r>
      <w:r w:rsidR="00B1300A">
        <w:rPr>
          <w:rFonts w:ascii="Arial" w:hAnsi="Arial" w:cs="Arial"/>
          <w:noProof/>
        </w:rPr>
        <w:t>(Burton &amp; Prosser, 2001)</w:t>
      </w:r>
      <w:r w:rsidR="00B1300A">
        <w:rPr>
          <w:rFonts w:ascii="Arial" w:hAnsi="Arial" w:cs="Arial"/>
        </w:rPr>
        <w:fldChar w:fldCharType="end"/>
      </w:r>
      <w:r w:rsidR="009A4124">
        <w:rPr>
          <w:rFonts w:ascii="Arial" w:hAnsi="Arial" w:cs="Arial"/>
        </w:rPr>
        <w:t>, which then</w:t>
      </w:r>
      <w:r w:rsidR="00FC276F">
        <w:rPr>
          <w:rFonts w:ascii="Arial" w:hAnsi="Arial" w:cs="Arial"/>
        </w:rPr>
        <w:t xml:space="preserve"> can significantly</w:t>
      </w:r>
      <w:r w:rsidR="009A4124">
        <w:rPr>
          <w:rFonts w:ascii="Arial" w:hAnsi="Arial" w:cs="Arial"/>
        </w:rPr>
        <w:t xml:space="preserve"> influence </w:t>
      </w:r>
      <w:r w:rsidR="00FC276F">
        <w:rPr>
          <w:rFonts w:ascii="Arial" w:hAnsi="Arial" w:cs="Arial"/>
        </w:rPr>
        <w:t xml:space="preserve">the </w:t>
      </w:r>
      <w:r w:rsidR="009A4124">
        <w:rPr>
          <w:rFonts w:ascii="Arial" w:hAnsi="Arial" w:cs="Arial"/>
        </w:rPr>
        <w:t xml:space="preserve">nitrification </w:t>
      </w:r>
      <w:r w:rsidR="009A4124">
        <w:rPr>
          <w:rFonts w:ascii="Arial" w:hAnsi="Arial" w:cs="Arial"/>
        </w:rPr>
        <w:lastRenderedPageBreak/>
        <w:t>process</w:t>
      </w:r>
      <w:r w:rsidR="008A4AB1">
        <w:rPr>
          <w:rFonts w:ascii="Arial" w:hAnsi="Arial" w:cs="Arial"/>
        </w:rPr>
        <w:t xml:space="preserve">. Thus, </w:t>
      </w:r>
      <w:r w:rsidR="008A4AB1">
        <w:rPr>
          <w:rFonts w:ascii="Arial" w:hAnsi="Arial" w:cs="Arial"/>
        </w:rPr>
        <w:fldChar w:fldCharType="begin"/>
      </w:r>
      <w:r w:rsidR="008A4AB1">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rPr>
        <w:fldChar w:fldCharType="separate"/>
      </w:r>
      <w:r w:rsidR="008A4AB1">
        <w:rPr>
          <w:rFonts w:ascii="Arial" w:hAnsi="Arial" w:cs="Arial"/>
          <w:noProof/>
        </w:rPr>
        <w:t>(Shu et al., 2023)</w:t>
      </w:r>
      <w:r w:rsidR="008A4AB1">
        <w:rPr>
          <w:rFonts w:ascii="Arial" w:hAnsi="Arial" w:cs="Arial"/>
        </w:rPr>
        <w:fldChar w:fldCharType="end"/>
      </w:r>
      <w:r w:rsidR="008A4AB1">
        <w:rPr>
          <w:rFonts w:ascii="Arial" w:hAnsi="Arial" w:cs="Arial"/>
        </w:rPr>
        <w:t xml:space="preserve"> </w:t>
      </w:r>
      <w:r w:rsidR="008A4AB1">
        <w:rPr>
          <w:rFonts w:ascii="Arial" w:hAnsi="Arial" w:cs="Arial"/>
          <w:color w:val="000000" w:themeColor="text1"/>
          <w:shd w:val="clear" w:color="auto" w:fill="FFFFFF"/>
        </w:rPr>
        <w:t>found that pH moderates the resistance and the resilience of N-cycling to disturbance</w:t>
      </w:r>
      <w:r w:rsidR="00AF4399">
        <w:rPr>
          <w:rFonts w:ascii="Arial" w:hAnsi="Arial" w:cs="Arial"/>
          <w:color w:val="000000" w:themeColor="text1"/>
          <w:shd w:val="clear" w:color="auto" w:fill="FFFFFF"/>
        </w:rPr>
        <w:t>, with a</w:t>
      </w:r>
      <w:r w:rsidR="008A4AB1">
        <w:rPr>
          <w:rFonts w:ascii="Arial" w:hAnsi="Arial" w:cs="Arial"/>
          <w:color w:val="000000" w:themeColor="text1"/>
          <w:shd w:val="clear" w:color="auto" w:fill="FFFFFF"/>
        </w:rPr>
        <w:t xml:space="preserve"> greater resilience in more neutral soils </w:t>
      </w:r>
      <w:r w:rsidR="008A4AB1">
        <w:rPr>
          <w:rFonts w:ascii="Arial" w:hAnsi="Arial" w:cs="Arial"/>
          <w:color w:val="000000" w:themeColor="text1"/>
          <w:shd w:val="clear" w:color="auto" w:fill="FFFFFF"/>
        </w:rPr>
        <w:fldChar w:fldCharType="begin"/>
      </w:r>
      <w:r w:rsidR="008A4AB1">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color w:val="000000" w:themeColor="text1"/>
          <w:shd w:val="clear" w:color="auto" w:fill="FFFFFF"/>
        </w:rPr>
        <w:fldChar w:fldCharType="separate"/>
      </w:r>
      <w:r w:rsidR="008A4AB1">
        <w:rPr>
          <w:rFonts w:ascii="Arial" w:hAnsi="Arial" w:cs="Arial"/>
          <w:noProof/>
          <w:color w:val="000000" w:themeColor="text1"/>
          <w:shd w:val="clear" w:color="auto" w:fill="FFFFFF"/>
        </w:rPr>
        <w:t>(Shu et al., 2023)</w:t>
      </w:r>
      <w:r w:rsidR="008A4AB1">
        <w:rPr>
          <w:rFonts w:ascii="Arial" w:hAnsi="Arial" w:cs="Arial"/>
          <w:color w:val="000000" w:themeColor="text1"/>
          <w:shd w:val="clear" w:color="auto" w:fill="FFFFFF"/>
        </w:rPr>
        <w:fldChar w:fldCharType="end"/>
      </w:r>
      <w:r w:rsidR="008A4AB1">
        <w:rPr>
          <w:rFonts w:ascii="Arial" w:hAnsi="Arial" w:cs="Arial"/>
          <w:color w:val="000000" w:themeColor="text1"/>
          <w:shd w:val="clear" w:color="auto" w:fill="FFFFFF"/>
        </w:rPr>
        <w:t>.</w:t>
      </w:r>
      <w:r w:rsidR="00087717">
        <w:rPr>
          <w:rFonts w:ascii="Arial" w:hAnsi="Arial" w:cs="Arial"/>
          <w:color w:val="000000" w:themeColor="text1"/>
          <w:shd w:val="clear" w:color="auto" w:fill="FFFFFF"/>
        </w:rPr>
        <w:t xml:space="preserve"> </w:t>
      </w:r>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63031D">
      <w:pPr>
        <w:spacing w:after="0" w:line="480" w:lineRule="auto"/>
        <w:jc w:val="both"/>
        <w:rPr>
          <w:rFonts w:ascii="Arial" w:hAnsi="Arial" w:cs="Arial"/>
        </w:rPr>
      </w:pPr>
    </w:p>
    <w:p w14:paraId="658340DC" w14:textId="67F277DA" w:rsidR="006D66E5" w:rsidRPr="00D758ED" w:rsidRDefault="006D66E5">
      <w:pPr>
        <w:pStyle w:val="ListParagraph"/>
        <w:numPr>
          <w:ilvl w:val="1"/>
          <w:numId w:val="15"/>
        </w:numPr>
        <w:spacing w:line="480" w:lineRule="auto"/>
        <w:ind w:left="540" w:hanging="540"/>
        <w:jc w:val="both"/>
        <w:rPr>
          <w:rFonts w:ascii="Arial" w:hAnsi="Arial" w:cs="Arial"/>
          <w:i/>
          <w:iCs/>
          <w:color w:val="000000" w:themeColor="text1"/>
          <w:rPrChange w:id="644" w:author="Ari Fina Bintarti" w:date="2024-05-24T10:06:00Z">
            <w:rPr/>
          </w:rPrChange>
        </w:rPr>
        <w:pPrChange w:id="645" w:author="Ari Fina Bintarti" w:date="2024-05-24T10:06:00Z">
          <w:pPr>
            <w:spacing w:after="0" w:line="480" w:lineRule="auto"/>
            <w:jc w:val="both"/>
          </w:pPr>
        </w:pPrChange>
      </w:pPr>
      <w:r w:rsidRPr="00D758ED">
        <w:rPr>
          <w:rFonts w:ascii="Arial" w:hAnsi="Arial" w:cs="Arial"/>
          <w:i/>
          <w:iCs/>
          <w:color w:val="000000" w:themeColor="text1"/>
          <w:rPrChange w:id="646" w:author="Ari Fina Bintarti" w:date="2024-05-24T10:06:00Z">
            <w:rPr/>
          </w:rPrChange>
        </w:rPr>
        <w:t xml:space="preserve">Drought </w:t>
      </w:r>
      <w:r w:rsidR="00A759C0" w:rsidRPr="00D758ED">
        <w:rPr>
          <w:rFonts w:ascii="Arial" w:hAnsi="Arial" w:cs="Arial"/>
          <w:i/>
          <w:iCs/>
          <w:color w:val="000000" w:themeColor="text1"/>
          <w:rPrChange w:id="647" w:author="Ari Fina Bintarti" w:date="2024-05-24T10:06:00Z">
            <w:rPr/>
          </w:rPrChange>
        </w:rPr>
        <w:t xml:space="preserve">influenced the </w:t>
      </w:r>
      <w:r w:rsidRPr="00D758ED">
        <w:rPr>
          <w:rFonts w:ascii="Arial" w:hAnsi="Arial" w:cs="Arial"/>
          <w:i/>
          <w:iCs/>
          <w:color w:val="000000" w:themeColor="text1"/>
          <w:rPrChange w:id="648" w:author="Ari Fina Bintarti" w:date="2024-05-24T10:06:00Z">
            <w:rPr/>
          </w:rPrChange>
        </w:rPr>
        <w:t>relationship between soil properties, mineral N pools, and AO community</w:t>
      </w:r>
    </w:p>
    <w:p w14:paraId="4C79F664" w14:textId="77777777" w:rsidR="00D758ED" w:rsidRDefault="006D66E5" w:rsidP="00A75B25">
      <w:pPr>
        <w:spacing w:line="480" w:lineRule="auto"/>
        <w:jc w:val="both"/>
        <w:rPr>
          <w:ins w:id="649" w:author="Ari Fina Bintarti" w:date="2024-05-24T10:06:00Z"/>
          <w:rFonts w:ascii="Arial" w:hAnsi="Arial" w:cs="Arial"/>
          <w:b/>
          <w:bCs/>
          <w:color w:val="000000" w:themeColor="text1"/>
        </w:rPr>
      </w:pPr>
      <w:r w:rsidRPr="00ED68EC">
        <w:rPr>
          <w:rFonts w:ascii="Arial" w:hAnsi="Arial" w:cs="Arial"/>
          <w:b/>
          <w:bCs/>
          <w:color w:val="000000" w:themeColor="text1"/>
        </w:rPr>
        <w:tab/>
      </w:r>
    </w:p>
    <w:p w14:paraId="002F586A" w14:textId="5795E445" w:rsidR="00845B00" w:rsidDel="00D758ED" w:rsidRDefault="006D66E5" w:rsidP="00D758ED">
      <w:pPr>
        <w:spacing w:line="480" w:lineRule="auto"/>
        <w:ind w:firstLine="360"/>
        <w:jc w:val="both"/>
        <w:rPr>
          <w:del w:id="650" w:author="Ari Fina Bintarti" w:date="2024-05-24T10:07:00Z"/>
          <w:rFonts w:ascii="Arial" w:hAnsi="Arial" w:cs="Arial"/>
          <w:color w:val="000000" w:themeColor="text1"/>
          <w:shd w:val="clear" w:color="auto" w:fill="FFFFFF"/>
        </w:rPr>
      </w:pP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w:t>
      </w:r>
      <w:r w:rsidR="00FA7217">
        <w:rPr>
          <w:rFonts w:ascii="Arial" w:hAnsi="Arial" w:cs="Arial"/>
          <w:color w:val="000000" w:themeColor="text1"/>
          <w:shd w:val="clear" w:color="auto" w:fill="FFFFFF"/>
        </w:rPr>
        <w:t xml:space="preserve"> </w:t>
      </w:r>
      <w:r w:rsidR="00FA7217">
        <w:rPr>
          <w:rFonts w:ascii="Arial" w:hAnsi="Arial" w:cs="Arial"/>
          <w:color w:val="000000" w:themeColor="text1"/>
          <w:shd w:val="clear" w:color="auto" w:fill="FFFFFF"/>
        </w:rPr>
        <w:fldChar w:fldCharType="begin"/>
      </w:r>
      <w:r w:rsidR="00FA7217">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Pr>
          <w:rFonts w:ascii="Arial" w:hAnsi="Arial" w:cs="Arial"/>
          <w:color w:val="000000" w:themeColor="text1"/>
          <w:shd w:val="clear" w:color="auto" w:fill="FFFFFF"/>
        </w:rPr>
        <w:fldChar w:fldCharType="separate"/>
      </w:r>
      <w:r w:rsidR="00FA7217">
        <w:rPr>
          <w:rFonts w:ascii="Arial" w:hAnsi="Arial" w:cs="Arial"/>
          <w:noProof/>
          <w:color w:val="000000" w:themeColor="text1"/>
          <w:shd w:val="clear" w:color="auto" w:fill="FFFFFF"/>
        </w:rPr>
        <w:t>(Philippot et al., 2024)</w:t>
      </w:r>
      <w:r w:rsidR="00FA7217">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are affected by climate change</w:t>
      </w:r>
      <w:r w:rsidR="00CD1ED9">
        <w:rPr>
          <w:rFonts w:ascii="Arial" w:hAnsi="Arial" w:cs="Arial"/>
          <w:color w:val="000000" w:themeColor="text1"/>
          <w:shd w:val="clear" w:color="auto" w:fill="FFFFFF"/>
        </w:rPr>
        <w:t xml:space="preserve"> </w:t>
      </w:r>
      <w:r w:rsidR="00CD1ED9">
        <w:rPr>
          <w:rFonts w:ascii="Arial" w:hAnsi="Arial" w:cs="Arial"/>
          <w:color w:val="000000" w:themeColor="text1"/>
          <w:shd w:val="clear" w:color="auto" w:fill="FFFFFF"/>
        </w:rPr>
        <w:fldChar w:fldCharType="begin"/>
      </w:r>
      <w:r w:rsidR="00CD1ED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Pr>
          <w:rFonts w:ascii="Arial" w:hAnsi="Arial" w:cs="Arial"/>
          <w:color w:val="000000" w:themeColor="text1"/>
          <w:shd w:val="clear" w:color="auto" w:fill="FFFFFF"/>
        </w:rPr>
        <w:fldChar w:fldCharType="separate"/>
      </w:r>
      <w:r w:rsidR="00CD1ED9">
        <w:rPr>
          <w:rFonts w:ascii="Arial" w:hAnsi="Arial" w:cs="Arial"/>
          <w:noProof/>
          <w:color w:val="000000" w:themeColor="text1"/>
          <w:shd w:val="clear" w:color="auto" w:fill="FFFFFF"/>
        </w:rPr>
        <w:t>(Graham et al., 2016; Wallenstein &amp; Hall, 2012)</w:t>
      </w:r>
      <w:r w:rsidR="00CD1ED9">
        <w:rPr>
          <w:rFonts w:ascii="Arial" w:hAnsi="Arial" w:cs="Arial"/>
          <w:color w:val="000000" w:themeColor="text1"/>
          <w:shd w:val="clear" w:color="auto" w:fill="FFFFFF"/>
        </w:rPr>
        <w:fldChar w:fldCharType="end"/>
      </w:r>
      <w:r w:rsidR="00CD1ED9">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N</w:t>
      </w:r>
      <w:r w:rsidR="00F50DBF" w:rsidRPr="0030704A">
        <w:rPr>
          <w:rFonts w:ascii="Arial" w:hAnsi="Arial" w:cs="Arial"/>
          <w:color w:val="000000" w:themeColor="text1"/>
          <w:shd w:val="clear" w:color="auto" w:fill="FFFFFF"/>
          <w:vertAlign w:val="subscript"/>
        </w:rPr>
        <w:t>2</w:t>
      </w:r>
      <w:r w:rsidR="00F50DBF">
        <w:rPr>
          <w:rFonts w:ascii="Arial" w:hAnsi="Arial" w:cs="Arial"/>
          <w:color w:val="000000" w:themeColor="text1"/>
          <w:shd w:val="clear" w:color="auto" w:fill="FFFFFF"/>
        </w:rPr>
        <w:t xml:space="preserve">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ins w:id="651" w:author="Ari Fina Bintarti" w:date="2024-05-24T16:19:00Z">
        <w:r w:rsidR="00832082">
          <w:rPr>
            <w:rFonts w:ascii="Arial" w:hAnsi="Arial" w:cs="Arial"/>
            <w:color w:val="000000" w:themeColor="text1"/>
            <w:shd w:val="clear" w:color="auto" w:fill="FFFFFF"/>
          </w:rPr>
          <w:t xml:space="preserve">Mantel test with Spearman’s </w:t>
        </w:r>
      </w:ins>
      <w:del w:id="652" w:author="Ari Fina Bintarti" w:date="2024-05-24T16:16:00Z">
        <w:r w:rsidR="000D79B2" w:rsidDel="00832082">
          <w:rPr>
            <w:rFonts w:ascii="Arial" w:hAnsi="Arial" w:cs="Arial"/>
            <w:color w:val="000000" w:themeColor="text1"/>
            <w:shd w:val="clear" w:color="auto" w:fill="FFFFFF"/>
          </w:rPr>
          <w:delText xml:space="preserve">a </w:delText>
        </w:r>
      </w:del>
      <w:r w:rsidRPr="00ED68EC">
        <w:rPr>
          <w:rFonts w:ascii="Arial" w:hAnsi="Arial" w:cs="Arial"/>
          <w:color w:val="000000" w:themeColor="text1"/>
          <w:shd w:val="clear" w:color="auto" w:fill="FFFFFF"/>
        </w:rPr>
        <w:t xml:space="preserve">correlation analysis.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0320EB">
        <w:rPr>
          <w:rFonts w:ascii="Arial" w:hAnsi="Arial" w:cs="Arial"/>
          <w:color w:val="000000" w:themeColor="text1"/>
          <w:shd w:val="clear" w:color="auto" w:fill="FFFFFF"/>
        </w:rPr>
        <w:t>were</w:t>
      </w:r>
      <w:r w:rsidR="000320EB"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laying an important role in the fate of the mineral N pools in the studied </w:t>
      </w:r>
      <w:r w:rsidR="000320EB">
        <w:rPr>
          <w:rFonts w:ascii="Arial" w:hAnsi="Arial" w:cs="Arial"/>
          <w:color w:val="000000" w:themeColor="text1"/>
          <w:shd w:val="clear" w:color="auto" w:fill="FFFFFF"/>
        </w:rPr>
        <w:t xml:space="preserve">cropping </w:t>
      </w:r>
      <w:r w:rsidR="000231AE">
        <w:rPr>
          <w:rFonts w:ascii="Arial" w:hAnsi="Arial" w:cs="Arial"/>
          <w:color w:val="000000" w:themeColor="text1"/>
          <w:shd w:val="clear" w:color="auto" w:fill="FFFFFF"/>
        </w:rPr>
        <w:t>systems</w:t>
      </w:r>
      <w:r w:rsidR="00443151">
        <w:rPr>
          <w:rFonts w:ascii="Arial" w:hAnsi="Arial" w:cs="Arial"/>
          <w:color w:val="000000" w:themeColor="text1"/>
          <w:shd w:val="clear" w:color="auto" w:fill="FFFFFF"/>
        </w:rPr>
        <w:t>.</w:t>
      </w:r>
      <w:r w:rsidR="0037651C">
        <w:rPr>
          <w:rFonts w:ascii="Arial" w:hAnsi="Arial" w:cs="Arial"/>
          <w:color w:val="000000" w:themeColor="text1"/>
          <w:shd w:val="clear" w:color="auto" w:fill="FFFFFF"/>
        </w:rPr>
        <w:t xml:space="preserve"> </w:t>
      </w:r>
      <w:r w:rsidR="000320EB">
        <w:rPr>
          <w:rFonts w:ascii="Arial" w:hAnsi="Arial" w:cs="Arial"/>
          <w:color w:val="000000" w:themeColor="text1"/>
          <w:shd w:val="clear" w:color="auto" w:fill="FFFFFF"/>
        </w:rPr>
        <w:t>In line with our findings,</w:t>
      </w:r>
      <w:ins w:id="653" w:author="Ari Fina Bintarti" w:date="2024-05-24T16:24:00Z">
        <w:r w:rsidR="004B5D95">
          <w:rPr>
            <w:rFonts w:ascii="Arial" w:hAnsi="Arial" w:cs="Arial"/>
            <w:color w:val="000000" w:themeColor="text1"/>
            <w:shd w:val="clear" w:color="auto" w:fill="FFFFFF"/>
          </w:rPr>
          <w:t xml:space="preserve"> Ouyang et al.</w:t>
        </w:r>
      </w:ins>
      <w:ins w:id="654" w:author="Ari Fina Bintarti" w:date="2024-05-24T16:23:00Z">
        <w:r w:rsidR="004B5D95">
          <w:rPr>
            <w:rFonts w:ascii="Arial" w:hAnsi="Arial" w:cs="Arial"/>
            <w:color w:val="000000" w:themeColor="text1"/>
            <w:shd w:val="clear" w:color="auto" w:fill="FFFFFF"/>
          </w:rPr>
          <w:t xml:space="preserve"> </w:t>
        </w:r>
      </w:ins>
      <w:r w:rsidR="004B5D95">
        <w:rPr>
          <w:rFonts w:ascii="Arial" w:hAnsi="Arial" w:cs="Arial"/>
          <w:color w:val="000000" w:themeColor="text1"/>
          <w:shd w:val="clear" w:color="auto" w:fill="FFFFFF"/>
        </w:rPr>
        <w:fldChar w:fldCharType="begin"/>
      </w:r>
      <w:r w:rsidR="004B5D95">
        <w:rPr>
          <w:rFonts w:ascii="Arial" w:hAnsi="Arial" w:cs="Arial"/>
          <w:color w:val="000000" w:themeColor="text1"/>
          <w:shd w:val="clear" w:color="auto" w:fill="FFFFFF"/>
        </w:rPr>
        <w:instrText xml:space="preserve"> ADDIN ZOTERO_ITEM CSL_CITATION {"citationID":"GAGf7lJO","properties":{"formattedCitation":"(2016)","plainCitation":"(2016)","noteIndex":0},"citationItems":[{"id":862,"uris":["http://zotero.org/users/local/4LgJUJlW/items/4UHLI93M"],"itemData":{"id":862,"type":"article-journal","abstract":"In the majority of agricultural soils, ammonium (NH4+) is rapidly converted to nitrate (NO3−) in the biological ammonia and nitrite oxidation processes known as nitrification. The often rate-limiting step of ammonia oxidation to nitrite is mediated by ammonia oxidizing bacteria (AOB) and ammonia oxidizing archaea (AOA). The response of AOA and AOB communities to organic and conventional nitrogen (N) fertilizers, and their relative contributions to the nitrification process were examined for an agricultural silage corn system using a randomized block design with 4 N treatments: control (no additional N), ammonium sulfate (AS) fertilizer at 100 and 200 kg N ha−1, and steer-waste compost (200 kg total N ha−1) over four seasons. DNA was extracted from the soil, and real-time PCR and 454-pyrosequencing were used to evaluate the quantity and diversity of the amoA gene which encodes subunit A of ammonia monooxygenase. Soil pH, nitrate pools, and nitrification potentials were influenced by ammonium and organic fertilizers after the first fertilization, while changes in AOB abundance and community structure were not apparent until after the second fertilization or later. The abundance of AOA was always greater than AOB but was unaffected by N treatments. In contrast, AOB abundance and community structure were changed significantly by ammonium fertilizers. Specific inhibitors of nitrification were used to evaluate the relative contribution of AOA and AOB to nitrification. We found that AOB dominantly contributed to potential nitrification activity determined at 1 mM ammonium in soil slurries and nitrification potential activity was higher in soils treated with ammonium fertilizers relative to control soils. However, AOA dominated gross nitrification activity in moist soils. Our result suggests that AOB activity and community are more responsive to ammonium fertilizers than AOA, but that in situ nitrification rate is controlled by ammonium availability in this agricultural soil. Understanding this response of AOA and AOB to N fertilizers may contribute to improving strategies for the management of nitrate production in agricultural soils.","container-title":"Soil Biology and Biochemistry","DOI":"10.1016/j.soilbio.2016.01.012","ISSN":"0038-0717","journalAbbreviation":"Soil Biology and Biochemistry","page":"4-15","source":"ScienceDirect","title":"Ammonia-oxidizing bacteria are more responsive than archaea to nitrogen source in an agricultural soil","volume":"96","author":[{"family":"Ouyang","given":"Yang"},{"family":"Norton","given":"Jeanette M."},{"family":"Stark","given":"John M."},{"family":"Reeve","given":"Jennifer R."},{"family":"Habteselassie","given":"Mussie Y."}],"issued":{"date-parts":[["2016",5,1]]}},"label":"page","suppress-author":true}],"schema":"https://github.com/citation-style-language/schema/raw/master/csl-citation.json"} </w:instrText>
      </w:r>
      <w:r w:rsidR="004B5D95">
        <w:rPr>
          <w:rFonts w:ascii="Arial" w:hAnsi="Arial" w:cs="Arial"/>
          <w:color w:val="000000" w:themeColor="text1"/>
          <w:shd w:val="clear" w:color="auto" w:fill="FFFFFF"/>
        </w:rPr>
        <w:fldChar w:fldCharType="separate"/>
      </w:r>
      <w:r w:rsidR="004B5D95">
        <w:rPr>
          <w:rFonts w:ascii="Arial" w:hAnsi="Arial" w:cs="Arial"/>
          <w:noProof/>
          <w:color w:val="000000" w:themeColor="text1"/>
          <w:shd w:val="clear" w:color="auto" w:fill="FFFFFF"/>
        </w:rPr>
        <w:t>(2016)</w:t>
      </w:r>
      <w:r w:rsidR="004B5D95">
        <w:rPr>
          <w:rFonts w:ascii="Arial" w:hAnsi="Arial" w:cs="Arial"/>
          <w:color w:val="000000" w:themeColor="text1"/>
          <w:shd w:val="clear" w:color="auto" w:fill="FFFFFF"/>
        </w:rPr>
        <w:fldChar w:fldCharType="end"/>
      </w:r>
      <w:r w:rsidR="000320EB">
        <w:rPr>
          <w:rFonts w:ascii="Arial" w:hAnsi="Arial" w:cs="Arial"/>
          <w:color w:val="000000" w:themeColor="text1"/>
          <w:shd w:val="clear" w:color="auto" w:fill="FFFFFF"/>
        </w:rPr>
        <w:t xml:space="preserve"> </w:t>
      </w:r>
      <w:del w:id="655" w:author="Ari Fina Bintarti" w:date="2024-05-24T16:24:00Z">
        <w:r w:rsidR="000320EB" w:rsidDel="004B5D95">
          <w:rPr>
            <w:rFonts w:ascii="Arial" w:hAnsi="Arial" w:cs="Arial"/>
            <w:color w:val="000000" w:themeColor="text1"/>
            <w:shd w:val="clear" w:color="auto" w:fill="FFFFFF"/>
          </w:rPr>
          <w:delText xml:space="preserve">Ouyang </w:delText>
        </w:r>
      </w:del>
      <w:r w:rsidR="000320EB">
        <w:rPr>
          <w:rFonts w:ascii="Arial" w:hAnsi="Arial" w:cs="Arial"/>
          <w:color w:val="000000" w:themeColor="text1"/>
          <w:shd w:val="clear" w:color="auto" w:fill="FFFFFF"/>
        </w:rPr>
        <w:t xml:space="preserve">found that </w:t>
      </w:r>
      <w:r w:rsidR="000320EB" w:rsidRPr="00EB1F4F">
        <w:rPr>
          <w:rFonts w:ascii="Arial" w:hAnsi="Arial" w:cs="Arial"/>
          <w:color w:val="000000" w:themeColor="text1"/>
          <w:shd w:val="clear" w:color="auto" w:fill="FFFFFF"/>
        </w:rPr>
        <w:t xml:space="preserve">AOA dominated gross nitrification activity in </w:t>
      </w:r>
      <w:r w:rsidR="000320EB">
        <w:rPr>
          <w:rFonts w:ascii="Arial" w:hAnsi="Arial" w:cs="Arial"/>
          <w:color w:val="000000" w:themeColor="text1"/>
          <w:shd w:val="clear" w:color="auto" w:fill="FFFFFF"/>
        </w:rPr>
        <w:t xml:space="preserve">agricultural </w:t>
      </w:r>
      <w:r w:rsidR="000320EB" w:rsidRPr="00EB1F4F">
        <w:rPr>
          <w:rFonts w:ascii="Arial" w:hAnsi="Arial" w:cs="Arial"/>
          <w:color w:val="000000" w:themeColor="text1"/>
          <w:shd w:val="clear" w:color="auto" w:fill="FFFFFF"/>
        </w:rPr>
        <w:t>moist soils</w:t>
      </w:r>
      <w:del w:id="656" w:author="Ari Fina Bintarti" w:date="2024-05-24T16:24:00Z">
        <w:r w:rsidR="000320EB" w:rsidDel="00643D85">
          <w:rPr>
            <w:rFonts w:ascii="Arial" w:hAnsi="Arial" w:cs="Arial"/>
            <w:color w:val="000000" w:themeColor="text1"/>
            <w:shd w:val="clear" w:color="auto" w:fill="FFFFFF"/>
          </w:rPr>
          <w:delText xml:space="preserve"> (</w:delText>
        </w:r>
        <w:r w:rsidDel="00643D85">
          <w:fldChar w:fldCharType="begin"/>
        </w:r>
        <w:r w:rsidDel="00643D85">
          <w:delInstrText>HYPERLINK "http://dx.doi.org/10.1016/j.soilbio.2016.01.012"</w:delInstrText>
        </w:r>
        <w:r w:rsidDel="00643D85">
          <w:fldChar w:fldCharType="separate"/>
        </w:r>
        <w:r w:rsidR="000320EB" w:rsidRPr="006B2C4A" w:rsidDel="00643D85">
          <w:rPr>
            <w:rFonts w:ascii="Arial" w:hAnsi="Arial" w:cs="Arial"/>
            <w:color w:val="000000" w:themeColor="text1"/>
            <w:shd w:val="clear" w:color="auto" w:fill="FFFFFF"/>
          </w:rPr>
          <w:delText>http://dx.doi.org/10.1016/j.soilbio.2016.01.012</w:delText>
        </w:r>
        <w:r w:rsidDel="00643D85">
          <w:rPr>
            <w:rFonts w:ascii="Arial" w:hAnsi="Arial" w:cs="Arial"/>
            <w:color w:val="000000" w:themeColor="text1"/>
            <w:shd w:val="clear" w:color="auto" w:fill="FFFFFF"/>
          </w:rPr>
          <w:fldChar w:fldCharType="end"/>
        </w:r>
        <w:r w:rsidR="000320EB" w:rsidRPr="006B2C4A" w:rsidDel="00643D85">
          <w:rPr>
            <w:rFonts w:ascii="Arial" w:hAnsi="Arial" w:cs="Arial"/>
            <w:color w:val="000000" w:themeColor="text1"/>
            <w:shd w:val="clear" w:color="auto" w:fill="FFFFFF"/>
          </w:rPr>
          <w:delText>)</w:delText>
        </w:r>
      </w:del>
      <w:r w:rsidR="000320EB" w:rsidRPr="006B2C4A">
        <w:rPr>
          <w:rFonts w:ascii="Arial" w:hAnsi="Arial" w:cs="Arial"/>
          <w:color w:val="000000" w:themeColor="text1"/>
          <w:shd w:val="clear" w:color="auto" w:fill="FFFFFF"/>
        </w:rPr>
        <w:t xml:space="preserve">. </w:t>
      </w:r>
      <w:r w:rsidR="000320EB">
        <w:rPr>
          <w:rFonts w:ascii="Arial" w:hAnsi="Arial" w:cs="Arial"/>
          <w:color w:val="000000" w:themeColor="text1"/>
          <w:shd w:val="clear" w:color="auto" w:fill="FFFFFF"/>
        </w:rPr>
        <w:t>However, t</w:t>
      </w:r>
      <w:r w:rsidR="0037651C">
        <w:rPr>
          <w:rFonts w:ascii="Arial" w:hAnsi="Arial" w:cs="Arial"/>
          <w:color w:val="000000" w:themeColor="text1"/>
          <w:shd w:val="clear" w:color="auto" w:fill="FFFFFF"/>
        </w:rPr>
        <w:t>he contribution of the different AO groups to nitrification remains controversial</w:t>
      </w:r>
      <w:r w:rsidR="000320EB">
        <w:rPr>
          <w:rFonts w:ascii="Arial" w:hAnsi="Arial" w:cs="Arial"/>
          <w:color w:val="000000" w:themeColor="text1"/>
          <w:shd w:val="clear" w:color="auto" w:fill="FFFFFF"/>
        </w:rPr>
        <w:t xml:space="preserve"> </w:t>
      </w:r>
      <w:r w:rsidR="00643D85">
        <w:rPr>
          <w:rFonts w:ascii="Arial" w:hAnsi="Arial" w:cs="Arial"/>
          <w:color w:val="000000" w:themeColor="text1"/>
          <w:shd w:val="clear" w:color="auto" w:fill="FFFFFF"/>
        </w:rPr>
        <w:fldChar w:fldCharType="begin"/>
      </w:r>
      <w:r w:rsidR="00643D85">
        <w:rPr>
          <w:rFonts w:ascii="Arial" w:hAnsi="Arial" w:cs="Arial"/>
          <w:color w:val="000000" w:themeColor="text1"/>
          <w:shd w:val="clear" w:color="auto" w:fill="FFFFFF"/>
        </w:rPr>
        <w:instrText xml:space="preserve"> ADDIN ZOTERO_ITEM CSL_CITATION {"citationID":"jv1GfuaN","properties":{"formattedCitation":"(Yu et al., 2023)","plainCitation":"(Yu et al., 2023)","noteIndex":0},"citationItems":[{"id":864,"uris":["http://zotero.org/users/local/4LgJUJlW/items/RJGARLZM"],"itemData":{"id":864,"type":"article-journal","abstract":"This study investigated the abundance of comammox bacteria and canonical ammonia-oxidizing bacteria (AOB) and archaea (AOA), and their relative contribution to nitrification along a chronosequence of deglaciated forelands. The results showed that nitrification related gene abundance tended to increase with glacier retreat, with comammox bacteria and AOA appearing to be the most critical drivers for soil nitrification rates. These findings provide new evidence for the presence of comammox bacteria in glacier forelands and enhance our understanding of the niche differentiation of canonical nitrifier and comammox bacteria.","container-title":"Geoderma","DOI":"10.1016/j.geoderma.2023.116711","ISSN":"0016-7061","journalAbbreviation":"Geoderma","page":"116711","source":"ScienceDirect","title":"Comammox bacteria and ammonia oxidizing archaea are major drivers of nitrification in glacier forelands","volume":"440","author":[{"family":"Yu","given":"Hanxia"},{"family":"Shen","given":"Jupei"},{"family":"Zeng","given":"Jun"},{"family":"Hu","given":"Hang-Wei"},{"family":"Pendall","given":"Elise"},{"family":"Xiao","given":"Haoyan"},{"family":"Liu","given":"Zikai"},{"family":"Zhang","given":"Hui"},{"family":"Di","given":"Hong J."},{"family":"Li","given":"Zhongqin"},{"family":"He","given":"Ji-Zheng"}],"issued":{"date-parts":[["2023",12,1]]}}}],"schema":"https://github.com/citation-style-language/schema/raw/master/csl-citation.json"} </w:instrText>
      </w:r>
      <w:r w:rsidR="00643D85">
        <w:rPr>
          <w:rFonts w:ascii="Arial" w:hAnsi="Arial" w:cs="Arial"/>
          <w:color w:val="000000" w:themeColor="text1"/>
          <w:shd w:val="clear" w:color="auto" w:fill="FFFFFF"/>
        </w:rPr>
        <w:fldChar w:fldCharType="separate"/>
      </w:r>
      <w:r w:rsidR="00643D85">
        <w:rPr>
          <w:rFonts w:ascii="Arial" w:hAnsi="Arial" w:cs="Arial"/>
          <w:noProof/>
          <w:color w:val="000000" w:themeColor="text1"/>
          <w:shd w:val="clear" w:color="auto" w:fill="FFFFFF"/>
        </w:rPr>
        <w:t>(Yu et al., 2023)</w:t>
      </w:r>
      <w:r w:rsidR="00643D85">
        <w:rPr>
          <w:rFonts w:ascii="Arial" w:hAnsi="Arial" w:cs="Arial"/>
          <w:color w:val="000000" w:themeColor="text1"/>
          <w:shd w:val="clear" w:color="auto" w:fill="FFFFFF"/>
        </w:rPr>
        <w:fldChar w:fldCharType="end"/>
      </w:r>
      <w:ins w:id="657" w:author="Ari Fina Bintarti" w:date="2024-05-24T16:26:00Z">
        <w:r w:rsidR="00643D85">
          <w:rPr>
            <w:rFonts w:ascii="Arial" w:hAnsi="Arial" w:cs="Arial"/>
            <w:color w:val="000000" w:themeColor="text1"/>
            <w:shd w:val="clear" w:color="auto" w:fill="FFFFFF"/>
          </w:rPr>
          <w:t>.</w:t>
        </w:r>
      </w:ins>
      <w:del w:id="658" w:author="Ari Fina Bintarti" w:date="2024-05-24T16:26:00Z">
        <w:r w:rsidR="000320EB" w:rsidDel="00643D85">
          <w:rPr>
            <w:rFonts w:ascii="Arial" w:hAnsi="Arial" w:cs="Arial"/>
            <w:color w:val="000000" w:themeColor="text1"/>
            <w:shd w:val="clear" w:color="auto" w:fill="FFFFFF"/>
          </w:rPr>
          <w:delText>(</w:delText>
        </w:r>
        <w:commentRangeStart w:id="659"/>
        <w:r w:rsidR="000320EB" w:rsidDel="00643D85">
          <w:rPr>
            <w:rFonts w:ascii="Arial" w:hAnsi="Arial" w:cs="Arial"/>
            <w:color w:val="000000" w:themeColor="text1"/>
            <w:shd w:val="clear" w:color="auto" w:fill="FFFFFF"/>
          </w:rPr>
          <w:delText>refs</w:delText>
        </w:r>
        <w:commentRangeEnd w:id="659"/>
        <w:r w:rsidR="000320EB" w:rsidDel="00643D85">
          <w:rPr>
            <w:rStyle w:val="CommentReference"/>
          </w:rPr>
          <w:commentReference w:id="659"/>
        </w:r>
        <w:r w:rsidR="000320EB" w:rsidDel="00643D85">
          <w:rPr>
            <w:rFonts w:ascii="Arial" w:hAnsi="Arial" w:cs="Arial"/>
            <w:color w:val="000000" w:themeColor="text1"/>
            <w:shd w:val="clear" w:color="auto" w:fill="FFFFFF"/>
          </w:rPr>
          <w:delText>)</w:delText>
        </w:r>
        <w:r w:rsidR="0037651C" w:rsidDel="00643D85">
          <w:rPr>
            <w:rFonts w:ascii="Arial" w:hAnsi="Arial" w:cs="Arial"/>
            <w:color w:val="000000" w:themeColor="text1"/>
            <w:shd w:val="clear" w:color="auto" w:fill="FFFFFF"/>
          </w:rPr>
          <w:delText>.</w:delText>
        </w:r>
      </w:del>
      <w:r w:rsidR="0037651C">
        <w:rPr>
          <w:rFonts w:ascii="Arial" w:hAnsi="Arial" w:cs="Arial"/>
          <w:color w:val="000000" w:themeColor="text1"/>
          <w:shd w:val="clear" w:color="auto" w:fill="FFFFFF"/>
        </w:rPr>
        <w:t xml:space="preserve"> </w:t>
      </w:r>
      <w:r w:rsidR="00BA5880">
        <w:rPr>
          <w:rFonts w:ascii="Arial" w:hAnsi="Arial" w:cs="Arial"/>
          <w:color w:val="000000" w:themeColor="text1"/>
          <w:shd w:val="clear" w:color="auto" w:fill="FFFFFF"/>
        </w:rPr>
        <w:t>F</w:t>
      </w:r>
      <w:r w:rsidR="000320EB">
        <w:rPr>
          <w:rFonts w:ascii="Arial" w:hAnsi="Arial" w:cs="Arial"/>
          <w:color w:val="000000" w:themeColor="text1"/>
          <w:shd w:val="clear" w:color="auto" w:fill="FFFFFF"/>
        </w:rPr>
        <w:t>or example, u</w:t>
      </w:r>
      <w:r w:rsidR="00434D66">
        <w:rPr>
          <w:rFonts w:ascii="Arial" w:hAnsi="Arial" w:cs="Arial"/>
          <w:color w:val="000000" w:themeColor="text1"/>
          <w:shd w:val="clear" w:color="auto" w:fill="FFFFFF"/>
        </w:rPr>
        <w:t xml:space="preserve">sing </w:t>
      </w:r>
      <w:r w:rsidR="000320EB" w:rsidRPr="0030704A">
        <w:rPr>
          <w:rFonts w:ascii="Arial" w:hAnsi="Arial" w:cs="Arial"/>
          <w:color w:val="000000" w:themeColor="text1"/>
          <w:shd w:val="clear" w:color="auto" w:fill="FFFFFF"/>
          <w:vertAlign w:val="superscript"/>
        </w:rPr>
        <w:t>15</w:t>
      </w:r>
      <w:r w:rsidR="000320EB" w:rsidRPr="000320EB">
        <w:rPr>
          <w:rFonts w:ascii="Arial" w:hAnsi="Arial" w:cs="Arial"/>
          <w:color w:val="000000" w:themeColor="text1"/>
          <w:shd w:val="clear" w:color="auto" w:fill="FFFFFF"/>
        </w:rPr>
        <w:t xml:space="preserve">N-tracers </w:t>
      </w:r>
      <w:r w:rsidR="000320EB">
        <w:rPr>
          <w:rFonts w:ascii="Arial" w:hAnsi="Arial" w:cs="Arial"/>
          <w:color w:val="000000" w:themeColor="text1"/>
          <w:shd w:val="clear" w:color="auto" w:fill="FFFFFF"/>
        </w:rPr>
        <w:t>and AO</w:t>
      </w:r>
      <w:r w:rsidR="00434D66">
        <w:rPr>
          <w:rFonts w:ascii="Arial" w:hAnsi="Arial" w:cs="Arial"/>
          <w:color w:val="000000" w:themeColor="text1"/>
          <w:shd w:val="clear" w:color="auto" w:fill="FFFFFF"/>
        </w:rPr>
        <w:t xml:space="preserve"> inhibitor</w:t>
      </w:r>
      <w:r w:rsidR="000320EB">
        <w:rPr>
          <w:rFonts w:ascii="Arial" w:hAnsi="Arial" w:cs="Arial"/>
          <w:color w:val="000000" w:themeColor="text1"/>
          <w:shd w:val="clear" w:color="auto" w:fill="FFFFFF"/>
        </w:rPr>
        <w:t>s, a recent study</w:t>
      </w:r>
      <w:r w:rsidR="00434D66">
        <w:rPr>
          <w:rFonts w:ascii="Arial" w:hAnsi="Arial" w:cs="Arial"/>
          <w:color w:val="000000" w:themeColor="text1"/>
          <w:shd w:val="clear" w:color="auto" w:fill="FFFFFF"/>
        </w:rPr>
        <w:t xml:space="preserve"> revealed comparable contribution </w:t>
      </w:r>
      <w:r w:rsidR="000320EB">
        <w:rPr>
          <w:rFonts w:ascii="Arial" w:hAnsi="Arial" w:cs="Arial"/>
          <w:color w:val="000000" w:themeColor="text1"/>
          <w:shd w:val="clear" w:color="auto" w:fill="FFFFFF"/>
        </w:rPr>
        <w:t xml:space="preserve">of AOB and AOA to gross nitrification </w:t>
      </w:r>
      <w:r w:rsidR="00434D66">
        <w:rPr>
          <w:rFonts w:ascii="Arial" w:hAnsi="Arial" w:cs="Arial"/>
          <w:color w:val="000000" w:themeColor="text1"/>
          <w:shd w:val="clear" w:color="auto" w:fill="FFFFFF"/>
        </w:rPr>
        <w:t>under low NH</w:t>
      </w:r>
      <w:r w:rsidR="00434D66" w:rsidRPr="0030704A">
        <w:rPr>
          <w:rFonts w:ascii="Arial" w:hAnsi="Arial" w:cs="Arial"/>
          <w:color w:val="000000" w:themeColor="text1"/>
          <w:shd w:val="clear" w:color="auto" w:fill="FFFFFF"/>
          <w:vertAlign w:val="subscript"/>
        </w:rPr>
        <w:t>4</w:t>
      </w:r>
      <w:r w:rsidR="00434D66" w:rsidRPr="0030704A">
        <w:rPr>
          <w:rFonts w:ascii="Arial" w:hAnsi="Arial" w:cs="Arial"/>
          <w:color w:val="000000" w:themeColor="text1"/>
          <w:shd w:val="clear" w:color="auto" w:fill="FFFFFF"/>
          <w:vertAlign w:val="superscript"/>
        </w:rPr>
        <w:t>+</w:t>
      </w:r>
      <w:r w:rsidR="00434D66">
        <w:rPr>
          <w:rFonts w:ascii="Arial" w:hAnsi="Arial" w:cs="Arial"/>
          <w:color w:val="000000" w:themeColor="text1"/>
          <w:shd w:val="clear" w:color="auto" w:fill="FFFFFF"/>
        </w:rPr>
        <w:t>, but AOB showed higher contribution under NH</w:t>
      </w:r>
      <w:r w:rsidR="00434D66" w:rsidRPr="0030704A">
        <w:rPr>
          <w:rFonts w:ascii="Arial" w:hAnsi="Arial" w:cs="Arial"/>
          <w:color w:val="000000" w:themeColor="text1"/>
          <w:shd w:val="clear" w:color="auto" w:fill="FFFFFF"/>
          <w:vertAlign w:val="subscript"/>
        </w:rPr>
        <w:t>4</w:t>
      </w:r>
      <w:r w:rsidR="00434D66" w:rsidRPr="0030704A">
        <w:rPr>
          <w:rFonts w:ascii="Arial" w:hAnsi="Arial" w:cs="Arial"/>
          <w:color w:val="000000" w:themeColor="text1"/>
          <w:shd w:val="clear" w:color="auto" w:fill="FFFFFF"/>
          <w:vertAlign w:val="superscript"/>
        </w:rPr>
        <w:t>+</w:t>
      </w:r>
      <w:r w:rsidR="00434D66">
        <w:rPr>
          <w:rFonts w:ascii="Arial" w:hAnsi="Arial" w:cs="Arial"/>
          <w:color w:val="000000" w:themeColor="text1"/>
          <w:shd w:val="clear" w:color="auto" w:fill="FFFFFF"/>
        </w:rPr>
        <w:t xml:space="preserve">-rich environment </w:t>
      </w:r>
      <w:r w:rsidR="00434D66">
        <w:rPr>
          <w:rFonts w:ascii="Arial" w:hAnsi="Arial" w:cs="Arial"/>
          <w:color w:val="000000" w:themeColor="text1"/>
          <w:shd w:val="clear" w:color="auto" w:fill="FFFFFF"/>
        </w:rPr>
        <w:fldChar w:fldCharType="begin"/>
      </w:r>
      <w:r w:rsidR="00434D66">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Pr>
          <w:rFonts w:ascii="Arial" w:hAnsi="Arial" w:cs="Arial"/>
          <w:color w:val="000000" w:themeColor="text1"/>
          <w:shd w:val="clear" w:color="auto" w:fill="FFFFFF"/>
        </w:rPr>
        <w:fldChar w:fldCharType="separate"/>
      </w:r>
      <w:r w:rsidR="00434D66" w:rsidRPr="0030704A">
        <w:rPr>
          <w:rFonts w:ascii="Arial" w:hAnsi="Arial" w:cs="Arial"/>
          <w:color w:val="000000" w:themeColor="text1"/>
          <w:shd w:val="clear" w:color="auto" w:fill="FFFFFF"/>
        </w:rPr>
        <w:t>(Rütting et al., 2021)</w:t>
      </w:r>
      <w:r w:rsidR="00434D66">
        <w:rPr>
          <w:rFonts w:ascii="Arial" w:hAnsi="Arial" w:cs="Arial"/>
          <w:color w:val="000000" w:themeColor="text1"/>
          <w:shd w:val="clear" w:color="auto" w:fill="FFFFFF"/>
        </w:rPr>
        <w:fldChar w:fldCharType="end"/>
      </w:r>
      <w:r w:rsidR="00434D66">
        <w:rPr>
          <w:rFonts w:ascii="Arial" w:hAnsi="Arial" w:cs="Arial"/>
          <w:color w:val="000000" w:themeColor="text1"/>
          <w:shd w:val="clear" w:color="auto" w:fill="FFFFFF"/>
        </w:rPr>
        <w:t xml:space="preserve">. </w:t>
      </w:r>
      <w:r w:rsidR="00BA5880">
        <w:rPr>
          <w:rFonts w:ascii="Arial" w:hAnsi="Arial" w:cs="Arial"/>
          <w:color w:val="000000" w:themeColor="text1"/>
          <w:shd w:val="clear" w:color="auto" w:fill="FFFFFF"/>
        </w:rPr>
        <w:t>We also found that t</w:t>
      </w:r>
      <w:r w:rsidR="00090941">
        <w:rPr>
          <w:rFonts w:ascii="Arial" w:hAnsi="Arial" w:cs="Arial"/>
          <w:color w:val="000000" w:themeColor="text1"/>
          <w:shd w:val="clear" w:color="auto" w:fill="FFFFFF"/>
        </w:rPr>
        <w:t xml:space="preserve">he </w:t>
      </w:r>
      <w:r w:rsidR="008C7659">
        <w:rPr>
          <w:rFonts w:ascii="Arial" w:hAnsi="Arial" w:cs="Arial"/>
          <w:color w:val="000000" w:themeColor="text1"/>
          <w:shd w:val="clear" w:color="auto" w:fill="FFFFFF"/>
        </w:rPr>
        <w:t>NH</w:t>
      </w:r>
      <w:r w:rsidR="008C7659" w:rsidRPr="006B2C4A">
        <w:rPr>
          <w:rFonts w:ascii="Arial" w:hAnsi="Arial" w:cs="Arial"/>
          <w:color w:val="000000" w:themeColor="text1"/>
          <w:shd w:val="clear" w:color="auto" w:fill="FFFFFF"/>
          <w:vertAlign w:val="subscript"/>
        </w:rPr>
        <w:t>4</w:t>
      </w:r>
      <w:r w:rsidR="008C7659" w:rsidRPr="006B2C4A">
        <w:rPr>
          <w:rFonts w:ascii="Arial" w:hAnsi="Arial" w:cs="Arial"/>
          <w:color w:val="000000" w:themeColor="text1"/>
          <w:shd w:val="clear" w:color="auto" w:fill="FFFFFF"/>
          <w:vertAlign w:val="superscript"/>
        </w:rPr>
        <w:t>+</w:t>
      </w:r>
      <w:r w:rsidR="008C7659">
        <w:rPr>
          <w:rFonts w:ascii="Arial" w:hAnsi="Arial" w:cs="Arial"/>
          <w:color w:val="000000" w:themeColor="text1"/>
          <w:shd w:val="clear" w:color="auto" w:fill="FFFFFF"/>
        </w:rPr>
        <w:t xml:space="preserve"> </w:t>
      </w:r>
      <w:r w:rsidR="00090941">
        <w:rPr>
          <w:rFonts w:ascii="Arial" w:hAnsi="Arial" w:cs="Arial"/>
          <w:color w:val="000000" w:themeColor="text1"/>
          <w:shd w:val="clear" w:color="auto" w:fill="FFFFFF"/>
        </w:rPr>
        <w:t>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r w:rsidR="00BA4C3D">
        <w:rPr>
          <w:rFonts w:ascii="Arial" w:hAnsi="Arial" w:cs="Arial"/>
          <w:color w:val="000000" w:themeColor="text1"/>
          <w:shd w:val="clear" w:color="auto" w:fill="FFFFFF"/>
        </w:rPr>
        <w:t>A</w:t>
      </w:r>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ositively correlated to </w:t>
      </w:r>
      <w:r w:rsidR="000231AE">
        <w:rPr>
          <w:rFonts w:ascii="Arial" w:hAnsi="Arial" w:cs="Arial"/>
          <w:color w:val="000000" w:themeColor="text1"/>
          <w:shd w:val="clear" w:color="auto" w:fill="FFFFFF"/>
        </w:rPr>
        <w:lastRenderedPageBreak/>
        <w:t>that of AOB</w:t>
      </w:r>
      <w:r w:rsidR="00916D3E">
        <w:rPr>
          <w:rFonts w:ascii="Arial" w:hAnsi="Arial" w:cs="Arial"/>
          <w:color w:val="000000" w:themeColor="text1"/>
          <w:shd w:val="clear" w:color="auto" w:fill="FFFFFF"/>
        </w:rPr>
        <w:t>, which supports</w:t>
      </w:r>
      <w:r w:rsidR="00BA4C3D">
        <w:rPr>
          <w:rFonts w:ascii="Arial" w:hAnsi="Arial" w:cs="Arial"/>
          <w:color w:val="000000" w:themeColor="text1"/>
          <w:shd w:val="clear" w:color="auto" w:fill="FFFFFF"/>
        </w:rPr>
        <w:t xml:space="preserve"> n</w:t>
      </w:r>
      <w:r w:rsidR="00E63E6C" w:rsidRPr="0030704A">
        <w:rPr>
          <w:rFonts w:ascii="Arial" w:hAnsi="Arial" w:cs="Arial"/>
          <w:color w:val="000000" w:themeColor="text1"/>
          <w:shd w:val="clear" w:color="auto" w:fill="FFFFFF"/>
        </w:rPr>
        <w:t>iche differentiation between AO</w:t>
      </w:r>
      <w:r w:rsidR="00BA4C3D">
        <w:rPr>
          <w:rFonts w:ascii="Arial" w:hAnsi="Arial" w:cs="Arial"/>
          <w:color w:val="000000" w:themeColor="text1"/>
          <w:shd w:val="clear" w:color="auto" w:fill="FFFFFF"/>
        </w:rPr>
        <w:t xml:space="preserve"> groups</w:t>
      </w:r>
      <w:ins w:id="660" w:author="Ari Fina Bintarti" w:date="2024-05-24T16:28:00Z">
        <w:r w:rsidR="00274763">
          <w:rPr>
            <w:rFonts w:ascii="Arial" w:hAnsi="Arial" w:cs="Arial"/>
            <w:color w:val="000000" w:themeColor="text1"/>
            <w:shd w:val="clear" w:color="auto" w:fill="FFFFFF"/>
          </w:rPr>
          <w:t xml:space="preserve"> </w:t>
        </w:r>
      </w:ins>
      <w:r w:rsidR="00274763">
        <w:rPr>
          <w:rFonts w:ascii="Arial" w:hAnsi="Arial" w:cs="Arial"/>
          <w:color w:val="000000" w:themeColor="text1"/>
          <w:shd w:val="clear" w:color="auto" w:fill="FFFFFF"/>
        </w:rPr>
        <w:fldChar w:fldCharType="begin"/>
      </w:r>
      <w:r w:rsidR="00274763">
        <w:rPr>
          <w:rFonts w:ascii="Arial" w:hAnsi="Arial" w:cs="Arial"/>
          <w:color w:val="000000" w:themeColor="text1"/>
          <w:shd w:val="clear" w:color="auto" w:fill="FFFFFF"/>
        </w:rPr>
        <w:instrText xml:space="preserve"> ADDIN ZOTERO_ITEM CSL_CITATION {"citationID":"m6SRmmGz","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274763">
        <w:rPr>
          <w:rFonts w:ascii="Arial" w:hAnsi="Arial" w:cs="Arial"/>
          <w:color w:val="000000" w:themeColor="text1"/>
          <w:shd w:val="clear" w:color="auto" w:fill="FFFFFF"/>
        </w:rPr>
        <w:fldChar w:fldCharType="separate"/>
      </w:r>
      <w:r w:rsidR="00274763">
        <w:rPr>
          <w:rFonts w:ascii="Arial" w:hAnsi="Arial" w:cs="Arial"/>
          <w:noProof/>
          <w:color w:val="000000" w:themeColor="text1"/>
          <w:shd w:val="clear" w:color="auto" w:fill="FFFFFF"/>
        </w:rPr>
        <w:t>(Prosser et al., 2020)</w:t>
      </w:r>
      <w:r w:rsidR="00274763">
        <w:rPr>
          <w:rFonts w:ascii="Arial" w:hAnsi="Arial" w:cs="Arial"/>
          <w:color w:val="000000" w:themeColor="text1"/>
          <w:shd w:val="clear" w:color="auto" w:fill="FFFFFF"/>
        </w:rPr>
        <w:fldChar w:fldCharType="end"/>
      </w:r>
      <w:ins w:id="661" w:author="Ari Fina Bintarti" w:date="2024-05-24T16:28:00Z">
        <w:r w:rsidR="00274763">
          <w:rPr>
            <w:rFonts w:ascii="Arial" w:hAnsi="Arial" w:cs="Arial"/>
            <w:color w:val="000000" w:themeColor="text1"/>
            <w:shd w:val="clear" w:color="auto" w:fill="FFFFFF"/>
          </w:rPr>
          <w:t>.</w:t>
        </w:r>
      </w:ins>
      <w:del w:id="662" w:author="Ari Fina Bintarti" w:date="2024-05-24T16:28:00Z">
        <w:r w:rsidR="00BA4C3D" w:rsidDel="00274763">
          <w:rPr>
            <w:rFonts w:ascii="Arial" w:hAnsi="Arial" w:cs="Arial"/>
            <w:color w:val="000000" w:themeColor="text1"/>
            <w:shd w:val="clear" w:color="auto" w:fill="FFFFFF"/>
          </w:rPr>
          <w:delText xml:space="preserve"> </w:delText>
        </w:r>
        <w:r w:rsidR="00916D3E" w:rsidDel="00274763">
          <w:rPr>
            <w:rFonts w:ascii="Arial" w:hAnsi="Arial" w:cs="Arial"/>
            <w:color w:val="000000" w:themeColor="text1"/>
            <w:shd w:val="clear" w:color="auto" w:fill="FFFFFF"/>
          </w:rPr>
          <w:delText>(</w:delText>
        </w:r>
        <w:commentRangeStart w:id="663"/>
        <w:r w:rsidR="00916D3E" w:rsidDel="00274763">
          <w:rPr>
            <w:rFonts w:ascii="Arial" w:hAnsi="Arial" w:cs="Arial"/>
            <w:color w:val="000000" w:themeColor="text1"/>
            <w:shd w:val="clear" w:color="auto" w:fill="FFFFFF"/>
          </w:rPr>
          <w:delText>Pro</w:delText>
        </w:r>
      </w:del>
      <w:del w:id="664" w:author="Ari Fina Bintarti" w:date="2024-05-24T16:27:00Z">
        <w:r w:rsidR="00916D3E" w:rsidDel="00274763">
          <w:rPr>
            <w:rFonts w:ascii="Arial" w:hAnsi="Arial" w:cs="Arial"/>
            <w:color w:val="000000" w:themeColor="text1"/>
            <w:shd w:val="clear" w:color="auto" w:fill="FFFFFF"/>
          </w:rPr>
          <w:delText>sser</w:delText>
        </w:r>
        <w:commentRangeEnd w:id="663"/>
        <w:r w:rsidR="00916D3E" w:rsidDel="00274763">
          <w:rPr>
            <w:rStyle w:val="CommentReference"/>
          </w:rPr>
          <w:commentReference w:id="663"/>
        </w:r>
        <w:r w:rsidR="00916D3E" w:rsidDel="00274763">
          <w:rPr>
            <w:rFonts w:ascii="Arial" w:hAnsi="Arial" w:cs="Arial"/>
            <w:color w:val="000000" w:themeColor="text1"/>
            <w:shd w:val="clear" w:color="auto" w:fill="FFFFFF"/>
          </w:rPr>
          <w:delText>)</w:delText>
        </w:r>
        <w:r w:rsidR="00B21B25" w:rsidDel="00274763">
          <w:rPr>
            <w:rFonts w:ascii="Arial" w:hAnsi="Arial" w:cs="Arial"/>
            <w:color w:val="000000" w:themeColor="text1"/>
            <w:shd w:val="clear" w:color="auto" w:fill="FFFFFF"/>
          </w:rPr>
          <w:delText>.</w:delText>
        </w:r>
      </w:del>
      <w:r w:rsidR="00916D3E">
        <w:rPr>
          <w:rFonts w:ascii="Arial" w:hAnsi="Arial" w:cs="Arial"/>
          <w:color w:val="000000" w:themeColor="text1"/>
          <w:shd w:val="clear" w:color="auto" w:fill="FFFFFF"/>
        </w:rPr>
        <w:t xml:space="preserve"> </w:t>
      </w:r>
      <w:r w:rsidR="00B21B25">
        <w:rPr>
          <w:rFonts w:ascii="Arial" w:hAnsi="Arial" w:cs="Arial"/>
          <w:color w:val="000000" w:themeColor="text1"/>
          <w:shd w:val="clear" w:color="auto" w:fill="FFFFFF"/>
        </w:rPr>
        <w:t>Thus</w:t>
      </w:r>
      <w:r w:rsidR="00BA4C3D">
        <w:rPr>
          <w:rFonts w:ascii="Arial" w:hAnsi="Arial" w:cs="Arial"/>
          <w:color w:val="000000" w:themeColor="text1"/>
          <w:shd w:val="clear" w:color="auto" w:fill="FFFFFF"/>
        </w:rPr>
        <w:t>,</w:t>
      </w:r>
      <w:r w:rsidR="00BA5880">
        <w:rPr>
          <w:rFonts w:ascii="Arial" w:hAnsi="Arial" w:cs="Arial"/>
          <w:color w:val="000000" w:themeColor="text1"/>
          <w:shd w:val="clear" w:color="auto" w:fill="FFFFFF"/>
        </w:rPr>
        <w:t xml:space="preserve"> </w:t>
      </w:r>
      <w:r w:rsidR="000231AE" w:rsidRPr="0030704A">
        <w:rPr>
          <w:rFonts w:ascii="Arial" w:hAnsi="Arial" w:cs="Arial"/>
          <w:color w:val="000000" w:themeColor="text1"/>
          <w:shd w:val="clear" w:color="auto" w:fill="FFFFFF"/>
        </w:rPr>
        <w:t xml:space="preserve">AOA and comammox </w:t>
      </w:r>
      <w:r w:rsidR="00B21B25">
        <w:rPr>
          <w:rFonts w:ascii="Arial" w:hAnsi="Arial" w:cs="Arial"/>
          <w:color w:val="000000" w:themeColor="text1"/>
          <w:shd w:val="clear" w:color="auto" w:fill="FFFFFF"/>
        </w:rPr>
        <w:t>are described as</w:t>
      </w:r>
      <w:r w:rsidR="00B21B25" w:rsidRPr="0030704A">
        <w:rPr>
          <w:rFonts w:ascii="Arial" w:hAnsi="Arial" w:cs="Arial"/>
          <w:color w:val="000000" w:themeColor="text1"/>
          <w:shd w:val="clear" w:color="auto" w:fill="FFFFFF"/>
        </w:rPr>
        <w:t xml:space="preserve"> </w:t>
      </w:r>
      <w:r w:rsidR="00E63E6C" w:rsidRPr="0030704A">
        <w:rPr>
          <w:rFonts w:ascii="Arial" w:hAnsi="Arial" w:cs="Arial"/>
          <w:color w:val="000000" w:themeColor="text1"/>
          <w:shd w:val="clear" w:color="auto" w:fill="FFFFFF"/>
        </w:rPr>
        <w:t>oligotrophs</w:t>
      </w:r>
      <w:r w:rsidR="003E4FB1">
        <w:rPr>
          <w:rFonts w:ascii="Arial" w:hAnsi="Arial" w:cs="Arial"/>
          <w:color w:val="000000" w:themeColor="text1"/>
          <w:shd w:val="clear" w:color="auto" w:fill="FFFFFF"/>
        </w:rPr>
        <w:t xml:space="preserve"> </w:t>
      </w:r>
      <w:r w:rsidR="003E4FB1">
        <w:rPr>
          <w:rFonts w:ascii="Arial" w:hAnsi="Arial" w:cs="Arial"/>
          <w:color w:val="000000" w:themeColor="text1"/>
          <w:shd w:val="clear" w:color="auto" w:fill="FFFFFF"/>
        </w:rPr>
        <w:fldChar w:fldCharType="begin"/>
      </w:r>
      <w:r w:rsidR="003E4FB1">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Pr>
          <w:rFonts w:ascii="Arial" w:hAnsi="Arial" w:cs="Arial"/>
          <w:color w:val="000000" w:themeColor="text1"/>
          <w:shd w:val="clear" w:color="auto" w:fill="FFFFFF"/>
        </w:rPr>
        <w:fldChar w:fldCharType="separate"/>
      </w:r>
      <w:r w:rsidR="003E4FB1">
        <w:rPr>
          <w:rFonts w:ascii="Arial" w:hAnsi="Arial" w:cs="Arial"/>
          <w:noProof/>
          <w:color w:val="000000" w:themeColor="text1"/>
          <w:shd w:val="clear" w:color="auto" w:fill="FFFFFF"/>
        </w:rPr>
        <w:t>(Kits et al., 2017)</w:t>
      </w:r>
      <w:r w:rsidR="003E4FB1">
        <w:rPr>
          <w:rFonts w:ascii="Arial" w:hAnsi="Arial" w:cs="Arial"/>
          <w:color w:val="000000" w:themeColor="text1"/>
          <w:shd w:val="clear" w:color="auto" w:fill="FFFFFF"/>
        </w:rPr>
        <w:fldChar w:fldCharType="end"/>
      </w:r>
      <w:r w:rsidR="003E4FB1">
        <w:rPr>
          <w:rFonts w:ascii="Arial" w:hAnsi="Arial" w:cs="Arial"/>
          <w:color w:val="000000" w:themeColor="text1"/>
          <w:shd w:val="clear" w:color="auto" w:fill="FFFFFF"/>
        </w:rPr>
        <w:t xml:space="preserve"> </w:t>
      </w:r>
      <w:r w:rsidR="00E1101B">
        <w:rPr>
          <w:rFonts w:ascii="Arial" w:hAnsi="Arial" w:cs="Arial"/>
          <w:color w:val="000000" w:themeColor="text1"/>
          <w:shd w:val="clear" w:color="auto" w:fill="FFFFFF"/>
        </w:rPr>
        <w:t>with higher 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affinity and</w:t>
      </w:r>
      <w:r w:rsidR="003E4FB1">
        <w:rPr>
          <w:rFonts w:ascii="Arial" w:hAnsi="Arial" w:cs="Arial"/>
          <w:color w:val="000000" w:themeColor="text1"/>
          <w:shd w:val="clear" w:color="auto" w:fill="FFFFFF"/>
        </w:rPr>
        <w:t xml:space="preserve"> thrive in </w:t>
      </w:r>
      <w:r w:rsidR="00E1101B">
        <w:rPr>
          <w:rFonts w:ascii="Arial" w:hAnsi="Arial" w:cs="Arial"/>
          <w:color w:val="000000" w:themeColor="text1"/>
          <w:shd w:val="clear" w:color="auto" w:fill="FFFFFF"/>
        </w:rPr>
        <w:t>NH</w:t>
      </w:r>
      <w:r w:rsidR="00E1101B" w:rsidRPr="0030704A">
        <w:rPr>
          <w:rFonts w:ascii="Arial" w:hAnsi="Arial" w:cs="Arial"/>
          <w:color w:val="000000" w:themeColor="text1"/>
          <w:shd w:val="clear" w:color="auto" w:fill="FFFFFF"/>
          <w:vertAlign w:val="subscript"/>
        </w:rPr>
        <w:t>4</w:t>
      </w:r>
      <w:r w:rsidR="00E1101B" w:rsidRPr="0030704A">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poor condition</w:t>
      </w:r>
      <w:r w:rsidR="00DA4A9A">
        <w:rPr>
          <w:rFonts w:ascii="Arial" w:hAnsi="Arial" w:cs="Arial"/>
          <w:color w:val="000000" w:themeColor="text1"/>
          <w:shd w:val="clear" w:color="auto" w:fill="FFFFFF"/>
        </w:rPr>
        <w:t xml:space="preserve"> while</w:t>
      </w:r>
      <w:r w:rsidR="00E1101B">
        <w:rPr>
          <w:rFonts w:ascii="Arial" w:hAnsi="Arial" w:cs="Arial"/>
          <w:color w:val="000000" w:themeColor="text1"/>
          <w:shd w:val="clear" w:color="auto" w:fill="FFFFFF"/>
        </w:rPr>
        <w:t xml:space="preserve"> AOB exhibits copiotroph life-style </w:t>
      </w:r>
      <w:r w:rsidR="008C7659">
        <w:rPr>
          <w:rFonts w:ascii="Arial" w:hAnsi="Arial" w:cs="Arial"/>
          <w:color w:val="000000" w:themeColor="text1"/>
          <w:shd w:val="clear" w:color="auto" w:fill="FFFFFF"/>
        </w:rPr>
        <w:t>and</w:t>
      </w:r>
      <w:r w:rsidR="00E1101B">
        <w:rPr>
          <w:rFonts w:ascii="Arial" w:hAnsi="Arial" w:cs="Arial"/>
          <w:color w:val="000000" w:themeColor="text1"/>
          <w:shd w:val="clear" w:color="auto" w:fill="FFFFFF"/>
        </w:rPr>
        <w:t xml:space="preserve"> are favored in high 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concentration</w:t>
      </w:r>
      <w:r w:rsidR="00981CD7">
        <w:rPr>
          <w:rFonts w:ascii="Arial" w:hAnsi="Arial" w:cs="Arial"/>
          <w:color w:val="000000" w:themeColor="text1"/>
          <w:shd w:val="clear" w:color="auto" w:fill="FFFFFF"/>
        </w:rPr>
        <w:t xml:space="preserve"> </w:t>
      </w:r>
      <w:r w:rsidR="00981CD7">
        <w:rPr>
          <w:rFonts w:ascii="Arial" w:hAnsi="Arial" w:cs="Arial"/>
          <w:color w:val="000000" w:themeColor="text1"/>
          <w:shd w:val="clear" w:color="auto" w:fill="FFFFFF"/>
        </w:rPr>
        <w:fldChar w:fldCharType="begin"/>
      </w:r>
      <w:r w:rsidR="00981CD7">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Pr>
          <w:rFonts w:ascii="Arial" w:hAnsi="Arial" w:cs="Arial"/>
          <w:color w:val="000000" w:themeColor="text1"/>
          <w:shd w:val="clear" w:color="auto" w:fill="FFFFFF"/>
        </w:rPr>
        <w:fldChar w:fldCharType="separate"/>
      </w:r>
      <w:r w:rsidR="00981CD7">
        <w:rPr>
          <w:rFonts w:ascii="Arial" w:hAnsi="Arial" w:cs="Arial"/>
          <w:noProof/>
          <w:color w:val="000000" w:themeColor="text1"/>
          <w:shd w:val="clear" w:color="auto" w:fill="FFFFFF"/>
        </w:rPr>
        <w:t>(Verhamme et al., 2011)</w:t>
      </w:r>
      <w:r w:rsidR="00981CD7">
        <w:rPr>
          <w:rFonts w:ascii="Arial" w:hAnsi="Arial" w:cs="Arial"/>
          <w:color w:val="000000" w:themeColor="text1"/>
          <w:shd w:val="clear" w:color="auto" w:fill="FFFFFF"/>
        </w:rPr>
        <w:fldChar w:fldCharType="end"/>
      </w:r>
      <w:r w:rsidR="00E1101B">
        <w:rPr>
          <w:rFonts w:ascii="Arial" w:hAnsi="Arial" w:cs="Arial"/>
          <w:color w:val="000000" w:themeColor="text1"/>
          <w:shd w:val="clear" w:color="auto" w:fill="FFFFFF"/>
        </w:rPr>
        <w:t>.</w:t>
      </w:r>
    </w:p>
    <w:p w14:paraId="76B742C1" w14:textId="77777777" w:rsidR="00D758ED" w:rsidRDefault="00D758ED">
      <w:pPr>
        <w:spacing w:line="480" w:lineRule="auto"/>
        <w:ind w:firstLine="360"/>
        <w:jc w:val="both"/>
        <w:rPr>
          <w:ins w:id="665" w:author="Ari Fina Bintarti" w:date="2024-05-24T10:07:00Z"/>
          <w:rFonts w:ascii="Arial" w:hAnsi="Arial" w:cs="Arial"/>
          <w:color w:val="000000" w:themeColor="text1"/>
          <w:shd w:val="clear" w:color="auto" w:fill="FFFFFF"/>
        </w:rPr>
        <w:pPrChange w:id="666" w:author="Ari Fina Bintarti" w:date="2024-05-24T10:06:00Z">
          <w:pPr>
            <w:spacing w:line="480" w:lineRule="auto"/>
            <w:jc w:val="both"/>
          </w:pPr>
        </w:pPrChange>
      </w:pPr>
    </w:p>
    <w:p w14:paraId="6EB8BC0F" w14:textId="21E3FD45" w:rsidR="00810D9E" w:rsidRDefault="00845B00" w:rsidP="00D758ED">
      <w:pPr>
        <w:spacing w:line="480" w:lineRule="auto"/>
        <w:ind w:firstLine="360"/>
        <w:jc w:val="both"/>
        <w:rPr>
          <w:ins w:id="667" w:author="Ari Fina Bintarti" w:date="2024-05-24T10:15:00Z"/>
          <w:rFonts w:ascii="Arial" w:hAnsi="Arial" w:cs="Arial"/>
          <w:color w:val="000000" w:themeColor="text1"/>
          <w:shd w:val="clear" w:color="auto" w:fill="FFFFFF"/>
        </w:rPr>
      </w:pPr>
      <w:r>
        <w:rPr>
          <w:rFonts w:ascii="Arial" w:hAnsi="Arial" w:cs="Arial"/>
          <w:color w:val="000000" w:themeColor="text1"/>
          <w:shd w:val="clear" w:color="auto" w:fill="FFFFFF"/>
        </w:rPr>
        <w:t>In overall</w:t>
      </w:r>
      <w:r w:rsidR="000D79B2" w:rsidRPr="00BA4C3D">
        <w:rPr>
          <w:rFonts w:ascii="Arial" w:hAnsi="Arial" w:cs="Arial"/>
          <w:color w:val="000000" w:themeColor="text1"/>
          <w:shd w:val="clear" w:color="auto" w:fill="FFFFFF"/>
        </w:rPr>
        <w:t>, we found that drough</w:t>
      </w:r>
      <w:r w:rsidR="000D79B2">
        <w:rPr>
          <w:rFonts w:ascii="Arial" w:hAnsi="Arial" w:cs="Arial"/>
          <w:color w:val="000000" w:themeColor="text1"/>
          <w:shd w:val="clear" w:color="auto" w:fill="FFFFFF"/>
        </w:rPr>
        <w:t>t weakened the</w:t>
      </w:r>
      <w:r w:rsidR="00BA5880">
        <w:rPr>
          <w:rFonts w:ascii="Arial" w:hAnsi="Arial" w:cs="Arial"/>
          <w:color w:val="000000" w:themeColor="text1"/>
          <w:shd w:val="clear" w:color="auto" w:fill="FFFFFF"/>
        </w:rPr>
        <w:t>se</w:t>
      </w:r>
      <w:r w:rsidR="000D79B2">
        <w:rPr>
          <w:rFonts w:ascii="Arial" w:hAnsi="Arial" w:cs="Arial"/>
          <w:color w:val="000000" w:themeColor="text1"/>
          <w:shd w:val="clear" w:color="auto" w:fill="FFFFFF"/>
        </w:rPr>
        <w:t xml:space="preserve"> correlations between N-pools and AO </w:t>
      </w:r>
      <w:r w:rsidR="000231AE">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including nitrification, due to a direct physiological stress</w:t>
      </w:r>
      <w:r w:rsidR="007C51DC">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chimel, 2018)</w:t>
      </w:r>
      <w:r w:rsidR="007C51DC">
        <w:rPr>
          <w:rFonts w:ascii="Arial" w:hAnsi="Arial" w:cs="Arial"/>
          <w:color w:val="000000" w:themeColor="text1"/>
          <w:shd w:val="clear" w:color="auto" w:fill="FFFFFF"/>
        </w:rPr>
        <w:fldChar w:fldCharType="end"/>
      </w:r>
      <w:r w:rsidR="00445154">
        <w:rPr>
          <w:rFonts w:ascii="Arial" w:hAnsi="Arial" w:cs="Arial"/>
          <w:color w:val="000000" w:themeColor="text1"/>
          <w:shd w:val="clear" w:color="auto" w:fill="FFFFFF"/>
        </w:rPr>
        <w:t xml:space="preserve">. In addition, </w:t>
      </w:r>
      <w:r w:rsidR="00785503">
        <w:rPr>
          <w:rFonts w:ascii="Arial" w:hAnsi="Arial" w:cs="Arial"/>
          <w:color w:val="000000" w:themeColor="text1"/>
          <w:shd w:val="clear" w:color="auto" w:fill="FFFFFF"/>
        </w:rPr>
        <w:t>the relationships between AO communities and NH</w:t>
      </w:r>
      <w:r w:rsidR="00785503" w:rsidRPr="0030704A">
        <w:rPr>
          <w:rFonts w:ascii="Arial" w:hAnsi="Arial" w:cs="Arial"/>
          <w:color w:val="000000" w:themeColor="text1"/>
          <w:shd w:val="clear" w:color="auto" w:fill="FFFFFF"/>
          <w:vertAlign w:val="subscript"/>
        </w:rPr>
        <w:t>4</w:t>
      </w:r>
      <w:r w:rsidR="00785503" w:rsidRPr="0030704A">
        <w:rPr>
          <w:rFonts w:ascii="Arial" w:hAnsi="Arial" w:cs="Arial"/>
          <w:color w:val="000000" w:themeColor="text1"/>
          <w:shd w:val="clear" w:color="auto" w:fill="FFFFFF"/>
          <w:vertAlign w:val="superscript"/>
        </w:rPr>
        <w:t>+</w:t>
      </w:r>
      <w:r w:rsidR="00785503">
        <w:rPr>
          <w:rFonts w:ascii="Arial" w:hAnsi="Arial" w:cs="Arial"/>
          <w:color w:val="000000" w:themeColor="text1"/>
          <w:shd w:val="clear" w:color="auto" w:fill="FFFFFF"/>
        </w:rPr>
        <w:t xml:space="preserve">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tark &amp; Firestone, 1995)</w:t>
      </w:r>
      <w:r w:rsidR="007C51DC">
        <w:rPr>
          <w:rFonts w:ascii="Arial" w:hAnsi="Arial" w:cs="Arial"/>
          <w:color w:val="000000" w:themeColor="text1"/>
          <w:shd w:val="clear" w:color="auto" w:fill="FFFFFF"/>
        </w:rPr>
        <w:fldChar w:fldCharType="end"/>
      </w:r>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t xml:space="preserve">Altogether, our findings </w:t>
      </w:r>
      <w:r w:rsidR="00810D9E">
        <w:rPr>
          <w:rFonts w:ascii="Arial" w:hAnsi="Arial" w:cs="Arial"/>
          <w:color w:val="000000" w:themeColor="text1"/>
          <w:shd w:val="clear" w:color="auto" w:fill="FFFFFF"/>
        </w:rPr>
        <w:t>demonstrate</w:t>
      </w:r>
      <w:r w:rsidR="007C51DC">
        <w:rPr>
          <w:rFonts w:ascii="Arial" w:hAnsi="Arial" w:cs="Arial"/>
          <w:color w:val="000000" w:themeColor="text1"/>
          <w:shd w:val="clear" w:color="auto" w:fill="FFFFFF"/>
        </w:rPr>
        <w:t xml:space="preserve"> </w:t>
      </w:r>
      <w:r w:rsidR="00810D9E">
        <w:rPr>
          <w:rFonts w:ascii="Arial" w:hAnsi="Arial" w:cs="Arial"/>
          <w:color w:val="000000" w:themeColor="text1"/>
          <w:shd w:val="clear" w:color="auto" w:fill="FFFFFF"/>
        </w:rPr>
        <w:t>the pervasive</w:t>
      </w:r>
      <w:r w:rsidR="007C51DC">
        <w:rPr>
          <w:rFonts w:ascii="Arial" w:hAnsi="Arial" w:cs="Arial"/>
          <w:color w:val="000000" w:themeColor="text1"/>
          <w:shd w:val="clear" w:color="auto" w:fill="FFFFFF"/>
        </w:rPr>
        <w:t xml:space="preserve"> consequence</w:t>
      </w:r>
      <w:r w:rsidR="00810D9E">
        <w:rPr>
          <w:rFonts w:ascii="Arial" w:hAnsi="Arial" w:cs="Arial"/>
          <w:color w:val="000000" w:themeColor="text1"/>
          <w:shd w:val="clear" w:color="auto" w:fill="FFFFFF"/>
        </w:rPr>
        <w:t>s</w:t>
      </w:r>
      <w:r w:rsidR="007C51DC">
        <w:rPr>
          <w:rFonts w:ascii="Arial" w:hAnsi="Arial" w:cs="Arial"/>
          <w:color w:val="000000" w:themeColor="text1"/>
          <w:shd w:val="clear" w:color="auto" w:fill="FFFFFF"/>
        </w:rPr>
        <w:t xml:space="preserve"> of drought</w:t>
      </w:r>
      <w:r>
        <w:rPr>
          <w:rFonts w:ascii="Arial" w:hAnsi="Arial" w:cs="Arial"/>
          <w:color w:val="000000" w:themeColor="text1"/>
          <w:shd w:val="clear" w:color="auto" w:fill="FFFFFF"/>
        </w:rPr>
        <w:t xml:space="preserve"> affecting </w:t>
      </w:r>
      <w:r w:rsidR="007C51DC">
        <w:rPr>
          <w:rFonts w:ascii="Arial" w:hAnsi="Arial" w:cs="Arial"/>
          <w:color w:val="000000" w:themeColor="text1"/>
          <w:shd w:val="clear" w:color="auto" w:fill="FFFFFF"/>
        </w:rPr>
        <w:t xml:space="preserve">not only </w:t>
      </w:r>
      <w:r w:rsidR="00B2777D">
        <w:rPr>
          <w:rFonts w:ascii="Arial" w:hAnsi="Arial" w:cs="Arial"/>
          <w:color w:val="000000" w:themeColor="text1"/>
          <w:shd w:val="clear" w:color="auto" w:fill="FFFFFF"/>
        </w:rPr>
        <w:t>AO</w:t>
      </w:r>
      <w:r w:rsidR="007C51DC">
        <w:rPr>
          <w:rFonts w:ascii="Arial" w:hAnsi="Arial" w:cs="Arial"/>
          <w:color w:val="000000" w:themeColor="text1"/>
          <w:shd w:val="clear" w:color="auto" w:fill="FFFFFF"/>
        </w:rPr>
        <w:t xml:space="preserve"> communi</w:t>
      </w:r>
      <w:r w:rsidR="00810D9E">
        <w:rPr>
          <w:rFonts w:ascii="Arial" w:hAnsi="Arial" w:cs="Arial"/>
          <w:color w:val="000000" w:themeColor="text1"/>
          <w:shd w:val="clear" w:color="auto" w:fill="FFFFFF"/>
        </w:rPr>
        <w:t>ties</w:t>
      </w:r>
      <w:r w:rsidR="007C51DC">
        <w:rPr>
          <w:rFonts w:ascii="Arial" w:hAnsi="Arial" w:cs="Arial"/>
          <w:color w:val="000000" w:themeColor="text1"/>
          <w:shd w:val="clear" w:color="auto" w:fill="FFFFFF"/>
        </w:rPr>
        <w:t xml:space="preserve"> but also their complex interactions with </w:t>
      </w:r>
      <w:r w:rsidR="00810D9E">
        <w:rPr>
          <w:rFonts w:ascii="Arial" w:hAnsi="Arial" w:cs="Arial"/>
          <w:color w:val="000000" w:themeColor="text1"/>
          <w:shd w:val="clear" w:color="auto" w:fill="FFFFFF"/>
        </w:rPr>
        <w:t xml:space="preserve">the </w:t>
      </w:r>
      <w:r w:rsidR="007C51DC">
        <w:rPr>
          <w:rFonts w:ascii="Arial" w:hAnsi="Arial" w:cs="Arial"/>
          <w:color w:val="000000" w:themeColor="text1"/>
          <w:shd w:val="clear" w:color="auto" w:fill="FFFFFF"/>
        </w:rPr>
        <w:t>envir</w:t>
      </w:r>
      <w:r w:rsidR="00810D9E">
        <w:rPr>
          <w:rFonts w:ascii="Arial" w:hAnsi="Arial" w:cs="Arial"/>
          <w:color w:val="000000" w:themeColor="text1"/>
          <w:shd w:val="clear" w:color="auto" w:fill="FFFFFF"/>
        </w:rPr>
        <w:t xml:space="preserve">onment, which may then influence the </w:t>
      </w:r>
      <w:r>
        <w:rPr>
          <w:rFonts w:ascii="Arial" w:hAnsi="Arial" w:cs="Arial"/>
          <w:color w:val="000000" w:themeColor="text1"/>
          <w:shd w:val="clear" w:color="auto" w:fill="FFFFFF"/>
        </w:rPr>
        <w:t>entire</w:t>
      </w:r>
      <w:r w:rsidR="00810D9E">
        <w:rPr>
          <w:rFonts w:ascii="Arial" w:hAnsi="Arial" w:cs="Arial"/>
          <w:color w:val="000000" w:themeColor="text1"/>
          <w:shd w:val="clear" w:color="auto" w:fill="FFFFFF"/>
        </w:rPr>
        <w:t xml:space="preserve"> process of N-</w:t>
      </w:r>
      <w:r w:rsidR="00A75B25">
        <w:rPr>
          <w:rFonts w:ascii="Arial" w:hAnsi="Arial" w:cs="Arial"/>
          <w:color w:val="000000" w:themeColor="text1"/>
          <w:shd w:val="clear" w:color="auto" w:fill="FFFFFF"/>
        </w:rPr>
        <w:t>cycling</w:t>
      </w:r>
      <w:r w:rsidR="00810D9E">
        <w:rPr>
          <w:rFonts w:ascii="Arial" w:hAnsi="Arial" w:cs="Arial"/>
          <w:color w:val="000000" w:themeColor="text1"/>
          <w:shd w:val="clear" w:color="auto" w:fill="FFFFFF"/>
        </w:rPr>
        <w:t>.</w:t>
      </w:r>
    </w:p>
    <w:p w14:paraId="36BB5364" w14:textId="77777777" w:rsidR="00D758ED" w:rsidRPr="00ED68EC" w:rsidRDefault="00D758ED">
      <w:pPr>
        <w:spacing w:line="480" w:lineRule="auto"/>
        <w:ind w:firstLine="360"/>
        <w:jc w:val="both"/>
        <w:rPr>
          <w:rFonts w:ascii="Arial" w:hAnsi="Arial" w:cs="Arial"/>
          <w:color w:val="000000" w:themeColor="text1"/>
          <w:shd w:val="clear" w:color="auto" w:fill="FFFFFF"/>
        </w:rPr>
        <w:pPrChange w:id="668" w:author="Ari Fina Bintarti" w:date="2024-05-24T10:07:00Z">
          <w:pPr>
            <w:spacing w:line="480" w:lineRule="auto"/>
            <w:ind w:firstLine="720"/>
            <w:jc w:val="both"/>
          </w:pPr>
        </w:pPrChange>
      </w:pPr>
    </w:p>
    <w:p w14:paraId="28224566" w14:textId="0BFC12A9" w:rsidR="006D66E5" w:rsidRDefault="006D66E5" w:rsidP="00D758ED">
      <w:pPr>
        <w:pStyle w:val="ListParagraph"/>
        <w:numPr>
          <w:ilvl w:val="0"/>
          <w:numId w:val="15"/>
        </w:numPr>
        <w:spacing w:line="480" w:lineRule="auto"/>
        <w:ind w:left="360" w:hanging="450"/>
        <w:jc w:val="both"/>
        <w:rPr>
          <w:ins w:id="669" w:author="Ari Fina Bintarti" w:date="2024-05-24T10:15:00Z"/>
          <w:rFonts w:ascii="Arial" w:hAnsi="Arial" w:cs="Arial"/>
          <w:b/>
          <w:bCs/>
          <w:color w:val="000000" w:themeColor="text1"/>
          <w:shd w:val="clear" w:color="auto" w:fill="FFFFFF"/>
        </w:rPr>
      </w:pPr>
      <w:r w:rsidRPr="00D758ED">
        <w:rPr>
          <w:rFonts w:ascii="Arial" w:hAnsi="Arial" w:cs="Arial"/>
          <w:b/>
          <w:bCs/>
          <w:color w:val="000000" w:themeColor="text1"/>
          <w:shd w:val="clear" w:color="auto" w:fill="FFFFFF"/>
          <w:rPrChange w:id="670" w:author="Ari Fina Bintarti" w:date="2024-05-24T10:15:00Z">
            <w:rPr>
              <w:shd w:val="clear" w:color="auto" w:fill="FFFFFF"/>
            </w:rPr>
          </w:rPrChange>
        </w:rPr>
        <w:t>Conclusions</w:t>
      </w:r>
    </w:p>
    <w:p w14:paraId="73E4D75B" w14:textId="77777777" w:rsidR="00D758ED" w:rsidRPr="00D758ED" w:rsidRDefault="00D758ED">
      <w:pPr>
        <w:pStyle w:val="ListParagraph"/>
        <w:spacing w:line="480" w:lineRule="auto"/>
        <w:ind w:left="360"/>
        <w:jc w:val="both"/>
        <w:rPr>
          <w:rFonts w:ascii="Arial" w:hAnsi="Arial" w:cs="Arial"/>
          <w:b/>
          <w:bCs/>
          <w:color w:val="000000" w:themeColor="text1"/>
          <w:shd w:val="clear" w:color="auto" w:fill="FFFFFF"/>
          <w:rPrChange w:id="671" w:author="Ari Fina Bintarti" w:date="2024-05-24T10:15:00Z">
            <w:rPr>
              <w:shd w:val="clear" w:color="auto" w:fill="FFFFFF"/>
            </w:rPr>
          </w:rPrChange>
        </w:rPr>
        <w:pPrChange w:id="672" w:author="Ari Fina Bintarti" w:date="2024-05-24T10:15:00Z">
          <w:pPr>
            <w:spacing w:line="480" w:lineRule="auto"/>
            <w:jc w:val="both"/>
          </w:pPr>
        </w:pPrChange>
      </w:pPr>
    </w:p>
    <w:p w14:paraId="45CD279B" w14:textId="4828BEB0" w:rsidR="006D66E5" w:rsidRPr="007A7DFA" w:rsidRDefault="006D66E5">
      <w:pPr>
        <w:spacing w:line="480" w:lineRule="auto"/>
        <w:ind w:firstLine="360"/>
        <w:jc w:val="both"/>
        <w:rPr>
          <w:rFonts w:ascii="Arial" w:hAnsi="Arial" w:cs="Arial"/>
        </w:rPr>
        <w:pPrChange w:id="673" w:author="Ari Fina Bintarti" w:date="2024-05-24T10:15:00Z">
          <w:pPr>
            <w:spacing w:line="480" w:lineRule="auto"/>
            <w:ind w:firstLine="720"/>
            <w:jc w:val="both"/>
          </w:pPr>
        </w:pPrChange>
      </w:pPr>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22F9ED5B" w14:textId="6040FCDE" w:rsidR="00D758ED" w:rsidRDefault="00D758ED" w:rsidP="0063031D">
      <w:pPr>
        <w:spacing w:line="480" w:lineRule="auto"/>
        <w:jc w:val="both"/>
        <w:rPr>
          <w:ins w:id="674" w:author="Ari Fina Bintarti" w:date="2024-05-24T10:33:00Z"/>
          <w:rFonts w:ascii="Arial" w:hAnsi="Arial" w:cs="Arial"/>
          <w:b/>
          <w:bCs/>
          <w:sz w:val="24"/>
          <w:szCs w:val="24"/>
        </w:rPr>
      </w:pPr>
      <w:ins w:id="675" w:author="Ari Fina Bintarti" w:date="2024-05-24T10:16:00Z">
        <w:r w:rsidRPr="00D758ED">
          <w:rPr>
            <w:rFonts w:ascii="Arial" w:hAnsi="Arial" w:cs="Arial"/>
            <w:b/>
            <w:bCs/>
            <w:sz w:val="24"/>
            <w:szCs w:val="24"/>
            <w:rPrChange w:id="676" w:author="Ari Fina Bintarti" w:date="2024-05-24T10:16:00Z">
              <w:rPr>
                <w:rFonts w:ascii="Arial" w:hAnsi="Arial" w:cs="Arial"/>
                <w:b/>
                <w:bCs/>
              </w:rPr>
            </w:rPrChange>
          </w:rPr>
          <w:lastRenderedPageBreak/>
          <w:t>Funding</w:t>
        </w:r>
      </w:ins>
    </w:p>
    <w:p w14:paraId="2B71F0FC" w14:textId="4266948A" w:rsidR="007A0EEA" w:rsidRDefault="007A0EEA" w:rsidP="00274763">
      <w:pPr>
        <w:spacing w:line="480" w:lineRule="auto"/>
        <w:ind w:firstLine="360"/>
        <w:jc w:val="both"/>
        <w:rPr>
          <w:ins w:id="677" w:author="Ari Fina Bintarti" w:date="2024-05-24T16:28:00Z"/>
          <w:rFonts w:ascii="Arial" w:hAnsi="Arial" w:cs="Arial"/>
        </w:rPr>
      </w:pPr>
      <w:ins w:id="678" w:author="Ari Fina Bintarti" w:date="2024-05-24T10:33:00Z">
        <w:r w:rsidRPr="007A0EEA">
          <w:rPr>
            <w:rFonts w:ascii="Arial" w:hAnsi="Arial" w:cs="Arial"/>
            <w:rPrChange w:id="679" w:author="Ari Fina Bintarti" w:date="2024-05-24T10:33:00Z">
              <w:rPr>
                <w:rFonts w:ascii="Arial" w:hAnsi="Arial" w:cs="Arial"/>
                <w:b/>
                <w:bCs/>
                <w:sz w:val="24"/>
                <w:szCs w:val="24"/>
              </w:rPr>
            </w:rPrChange>
          </w:rPr>
          <w:t>This research was funded through the 2019-2020 BiodivERsA joint call for research</w:t>
        </w:r>
      </w:ins>
      <w:ins w:id="680" w:author="Ari Fina Bintarti" w:date="2024-05-24T10:35:00Z">
        <w:r>
          <w:rPr>
            <w:rFonts w:ascii="Arial" w:hAnsi="Arial" w:cs="Arial"/>
          </w:rPr>
          <w:t xml:space="preserve"> </w:t>
        </w:r>
      </w:ins>
      <w:ins w:id="681" w:author="Ari Fina Bintarti" w:date="2024-05-24T10:33:00Z">
        <w:r w:rsidRPr="007A0EEA">
          <w:rPr>
            <w:rFonts w:ascii="Arial" w:hAnsi="Arial" w:cs="Arial"/>
            <w:rPrChange w:id="682" w:author="Ari Fina Bintarti" w:date="2024-05-24T10:33:00Z">
              <w:rPr>
                <w:rFonts w:ascii="Arial" w:hAnsi="Arial" w:cs="Arial"/>
                <w:b/>
                <w:bCs/>
                <w:sz w:val="24"/>
                <w:szCs w:val="24"/>
              </w:rPr>
            </w:rPrChange>
          </w:rPr>
          <w:t>proposals under the BiodivClim ERA-Net COFUND program, with contributions from the</w:t>
        </w:r>
      </w:ins>
      <w:ins w:id="683" w:author="Ari Fina Bintarti" w:date="2024-05-24T10:35:00Z">
        <w:r>
          <w:rPr>
            <w:rFonts w:ascii="Arial" w:hAnsi="Arial" w:cs="Arial"/>
          </w:rPr>
          <w:t xml:space="preserve"> </w:t>
        </w:r>
      </w:ins>
      <w:ins w:id="684" w:author="Ari Fina Bintarti" w:date="2024-05-24T10:33:00Z">
        <w:r w:rsidRPr="007A0EEA">
          <w:rPr>
            <w:rFonts w:ascii="Arial" w:hAnsi="Arial" w:cs="Arial"/>
            <w:rPrChange w:id="685" w:author="Ari Fina Bintarti" w:date="2024-05-24T10:33:00Z">
              <w:rPr>
                <w:rFonts w:ascii="Arial" w:hAnsi="Arial" w:cs="Arial"/>
                <w:b/>
                <w:bCs/>
                <w:sz w:val="24"/>
                <w:szCs w:val="24"/>
              </w:rPr>
            </w:rPrChange>
          </w:rPr>
          <w:t>funding organizations Swiss National Science Foundation SNSF (31BD30_193666), Agencia</w:t>
        </w:r>
      </w:ins>
      <w:ins w:id="686" w:author="Ari Fina Bintarti" w:date="2024-05-24T10:35:00Z">
        <w:r>
          <w:rPr>
            <w:rFonts w:ascii="Arial" w:hAnsi="Arial" w:cs="Arial"/>
          </w:rPr>
          <w:t xml:space="preserve"> </w:t>
        </w:r>
      </w:ins>
      <w:ins w:id="687" w:author="Ari Fina Bintarti" w:date="2024-05-24T10:33:00Z">
        <w:r w:rsidRPr="007A0EEA">
          <w:rPr>
            <w:rFonts w:ascii="Arial" w:hAnsi="Arial" w:cs="Arial"/>
            <w:rPrChange w:id="688" w:author="Ari Fina Bintarti" w:date="2024-05-24T10:33:00Z">
              <w:rPr>
                <w:rFonts w:ascii="Arial" w:hAnsi="Arial" w:cs="Arial"/>
                <w:b/>
                <w:bCs/>
                <w:sz w:val="24"/>
                <w:szCs w:val="24"/>
              </w:rPr>
            </w:rPrChange>
          </w:rPr>
          <w:t>Estatal de Investigacion AEI (SPCI202000X120679IV0), Agence nationale de la recherche</w:t>
        </w:r>
      </w:ins>
      <w:ins w:id="689" w:author="Ari Fina Bintarti" w:date="2024-05-24T10:35:00Z">
        <w:r>
          <w:rPr>
            <w:rFonts w:ascii="Arial" w:hAnsi="Arial" w:cs="Arial"/>
          </w:rPr>
          <w:t xml:space="preserve"> </w:t>
        </w:r>
      </w:ins>
      <w:ins w:id="690" w:author="Ari Fina Bintarti" w:date="2024-05-24T10:33:00Z">
        <w:r w:rsidRPr="007A0EEA">
          <w:rPr>
            <w:rFonts w:ascii="Arial" w:hAnsi="Arial" w:cs="Arial"/>
            <w:rPrChange w:id="691" w:author="Ari Fina Bintarti" w:date="2024-05-24T10:33:00Z">
              <w:rPr>
                <w:rFonts w:ascii="Arial" w:hAnsi="Arial" w:cs="Arial"/>
                <w:b/>
                <w:bCs/>
                <w:sz w:val="24"/>
                <w:szCs w:val="24"/>
              </w:rPr>
            </w:rPrChange>
          </w:rPr>
          <w:t>ANR (ANR-20-EBI5-0006), Federal Ministry of Education and Research BMBF (16LC2023A), and General Secretariat for Research and Innovation GSRI (T12EPA5692 00075).</w:t>
        </w:r>
      </w:ins>
    </w:p>
    <w:p w14:paraId="5DEF0D18" w14:textId="77777777" w:rsidR="00274763" w:rsidRPr="00274763" w:rsidRDefault="00274763">
      <w:pPr>
        <w:spacing w:line="480" w:lineRule="auto"/>
        <w:ind w:firstLine="360"/>
        <w:jc w:val="both"/>
        <w:rPr>
          <w:ins w:id="692" w:author="Ari Fina Bintarti" w:date="2024-05-24T10:36:00Z"/>
          <w:rFonts w:ascii="Arial" w:hAnsi="Arial" w:cs="Arial"/>
          <w:rPrChange w:id="693" w:author="Ari Fina Bintarti" w:date="2024-05-24T16:28:00Z">
            <w:rPr>
              <w:ins w:id="694" w:author="Ari Fina Bintarti" w:date="2024-05-24T10:36:00Z"/>
              <w:rFonts w:ascii="Arial" w:hAnsi="Arial" w:cs="Arial"/>
              <w:b/>
              <w:bCs/>
            </w:rPr>
          </w:rPrChange>
        </w:rPr>
        <w:pPrChange w:id="695" w:author="Ari Fina Bintarti" w:date="2024-05-24T16:28:00Z">
          <w:pPr>
            <w:pStyle w:val="NormalWeb"/>
          </w:pPr>
        </w:pPrChange>
      </w:pPr>
    </w:p>
    <w:p w14:paraId="231B0E7C" w14:textId="66BF930A" w:rsidR="001D5D80" w:rsidRDefault="002C0241" w:rsidP="00274763">
      <w:pPr>
        <w:pStyle w:val="NormalWeb"/>
        <w:rPr>
          <w:ins w:id="696" w:author="Ari Fina Bintarti" w:date="2024-05-24T16:28:00Z"/>
          <w:rFonts w:ascii="Arial" w:hAnsi="Arial" w:cs="Arial"/>
        </w:rPr>
      </w:pPr>
      <w:ins w:id="697" w:author="Ari Fina Bintarti" w:date="2024-05-24T10:16:00Z">
        <w:r w:rsidRPr="002C0241">
          <w:rPr>
            <w:rFonts w:ascii="Arial" w:hAnsi="Arial" w:cs="Arial"/>
            <w:b/>
            <w:bCs/>
            <w:rPrChange w:id="698" w:author="Ari Fina Bintarti" w:date="2024-05-24T10:16:00Z">
              <w:rPr>
                <w:rFonts w:ascii="CharisSIL" w:hAnsi="CharisSIL"/>
                <w:b/>
                <w:bCs/>
                <w:sz w:val="16"/>
                <w:szCs w:val="16"/>
              </w:rPr>
            </w:rPrChange>
          </w:rPr>
          <w:t xml:space="preserve">CRediT authorship contribution statement </w:t>
        </w:r>
      </w:ins>
    </w:p>
    <w:p w14:paraId="44DC0809" w14:textId="77777777" w:rsidR="00274763" w:rsidRPr="00274763" w:rsidRDefault="00274763">
      <w:pPr>
        <w:pStyle w:val="NormalWeb"/>
        <w:rPr>
          <w:ins w:id="699" w:author="Ari Fina Bintarti" w:date="2024-05-24T10:38:00Z"/>
          <w:rFonts w:ascii="Arial" w:hAnsi="Arial" w:cs="Arial"/>
          <w:rPrChange w:id="700" w:author="Ari Fina Bintarti" w:date="2024-05-24T16:28:00Z">
            <w:rPr>
              <w:ins w:id="701" w:author="Ari Fina Bintarti" w:date="2024-05-24T10:38:00Z"/>
              <w:rFonts w:ascii="Arial" w:hAnsi="Arial" w:cs="Arial"/>
              <w:b/>
              <w:bCs/>
              <w:sz w:val="22"/>
              <w:szCs w:val="22"/>
            </w:rPr>
          </w:rPrChange>
        </w:rPr>
        <w:pPrChange w:id="702" w:author="Ari Fina Bintarti" w:date="2024-05-24T16:28:00Z">
          <w:pPr>
            <w:pStyle w:val="NormalWeb"/>
            <w:spacing w:line="480" w:lineRule="auto"/>
            <w:jc w:val="both"/>
          </w:pPr>
        </w:pPrChange>
      </w:pPr>
    </w:p>
    <w:p w14:paraId="630DE847" w14:textId="429ED5BA" w:rsidR="007A0EEA" w:rsidRPr="00555F82" w:rsidRDefault="001D5D80">
      <w:pPr>
        <w:pStyle w:val="NormalWeb"/>
        <w:spacing w:line="480" w:lineRule="auto"/>
        <w:ind w:firstLine="360"/>
        <w:jc w:val="both"/>
        <w:rPr>
          <w:ins w:id="703" w:author="Ari Fina Bintarti" w:date="2024-05-24T10:31:00Z"/>
          <w:rFonts w:ascii="Arial" w:hAnsi="Arial" w:cs="Arial"/>
          <w:sz w:val="22"/>
          <w:szCs w:val="22"/>
          <w:rPrChange w:id="704" w:author="Ari Fina Bintarti" w:date="2024-05-24T11:10:00Z">
            <w:rPr>
              <w:ins w:id="705" w:author="Ari Fina Bintarti" w:date="2024-05-24T10:31:00Z"/>
              <w:rFonts w:ascii="Arial" w:hAnsi="Arial" w:cs="Arial"/>
              <w:b/>
              <w:bCs/>
              <w:sz w:val="24"/>
              <w:szCs w:val="24"/>
            </w:rPr>
          </w:rPrChange>
        </w:rPr>
        <w:pPrChange w:id="706" w:author="Ari Fina Bintarti" w:date="2024-05-24T10:51:00Z">
          <w:pPr>
            <w:spacing w:line="480" w:lineRule="auto"/>
            <w:jc w:val="both"/>
          </w:pPr>
        </w:pPrChange>
      </w:pPr>
      <w:ins w:id="707" w:author="Ari Fina Bintarti" w:date="2024-05-24T10:39:00Z">
        <w:r w:rsidRPr="00555F82">
          <w:rPr>
            <w:rFonts w:ascii="Arial" w:hAnsi="Arial" w:cs="Arial"/>
            <w:b/>
            <w:bCs/>
            <w:sz w:val="22"/>
            <w:szCs w:val="22"/>
            <w:rPrChange w:id="708" w:author="Ari Fina Bintarti" w:date="2024-05-24T11:10:00Z">
              <w:rPr>
                <w:rFonts w:ascii="Arial" w:hAnsi="Arial" w:cs="Arial"/>
                <w:b/>
                <w:bCs/>
              </w:rPr>
            </w:rPrChange>
          </w:rPr>
          <w:t>Ari Fina Bintarti</w:t>
        </w:r>
      </w:ins>
      <w:ins w:id="709" w:author="Ari Fina Bintarti" w:date="2024-05-24T10:38:00Z">
        <w:r w:rsidRPr="00555F82">
          <w:rPr>
            <w:rFonts w:ascii="Arial" w:hAnsi="Arial" w:cs="Arial"/>
            <w:b/>
            <w:bCs/>
            <w:sz w:val="22"/>
            <w:szCs w:val="22"/>
            <w:rPrChange w:id="710" w:author="Ari Fina Bintarti" w:date="2024-05-24T11:10:00Z">
              <w:rPr>
                <w:rFonts w:ascii="CharisSIL" w:hAnsi="CharisSIL"/>
                <w:b/>
                <w:bCs/>
                <w:sz w:val="16"/>
                <w:szCs w:val="16"/>
              </w:rPr>
            </w:rPrChange>
          </w:rPr>
          <w:t>:</w:t>
        </w:r>
      </w:ins>
      <w:ins w:id="711" w:author="Ari Fina Bintarti" w:date="2024-05-24T11:00:00Z">
        <w:r w:rsidR="000C593E" w:rsidRPr="00555F82">
          <w:rPr>
            <w:rFonts w:ascii="Arial" w:hAnsi="Arial" w:cs="Arial"/>
            <w:sz w:val="22"/>
            <w:szCs w:val="22"/>
            <w:rPrChange w:id="712" w:author="Ari Fina Bintarti" w:date="2024-05-24T11:10:00Z">
              <w:rPr>
                <w:rFonts w:ascii="Arial" w:hAnsi="Arial" w:cs="Arial"/>
              </w:rPr>
            </w:rPrChange>
          </w:rPr>
          <w:t xml:space="preserve"> </w:t>
        </w:r>
      </w:ins>
      <w:ins w:id="713" w:author="Ari Fina Bintarti" w:date="2024-05-24T10:38:00Z">
        <w:r w:rsidRPr="00555F82">
          <w:rPr>
            <w:rFonts w:ascii="Arial" w:hAnsi="Arial" w:cs="Arial"/>
            <w:sz w:val="22"/>
            <w:szCs w:val="22"/>
            <w:rPrChange w:id="714" w:author="Ari Fina Bintarti" w:date="2024-05-24T11:10:00Z">
              <w:rPr>
                <w:rFonts w:ascii="CharisSIL" w:hAnsi="CharisSIL"/>
                <w:sz w:val="16"/>
                <w:szCs w:val="16"/>
              </w:rPr>
            </w:rPrChange>
          </w:rPr>
          <w:t xml:space="preserve">Writing </w:t>
        </w:r>
        <w:r w:rsidRPr="00555F82">
          <w:rPr>
            <w:rFonts w:ascii="Arial" w:hAnsi="Arial" w:cs="Arial" w:hint="eastAsia"/>
            <w:sz w:val="22"/>
            <w:szCs w:val="22"/>
            <w:rPrChange w:id="715" w:author="Ari Fina Bintarti" w:date="2024-05-24T11:10:00Z">
              <w:rPr>
                <w:rFonts w:ascii="STIX" w:hAnsi="STIX" w:hint="eastAsia"/>
                <w:sz w:val="16"/>
                <w:szCs w:val="16"/>
              </w:rPr>
            </w:rPrChange>
          </w:rPr>
          <w:t>–</w:t>
        </w:r>
        <w:r w:rsidRPr="00555F82">
          <w:rPr>
            <w:rFonts w:ascii="Arial" w:hAnsi="Arial" w:cs="Arial"/>
            <w:sz w:val="22"/>
            <w:szCs w:val="22"/>
            <w:rPrChange w:id="716" w:author="Ari Fina Bintarti" w:date="2024-05-24T11:10:00Z">
              <w:rPr>
                <w:rFonts w:ascii="STIX" w:hAnsi="STIX"/>
                <w:sz w:val="16"/>
                <w:szCs w:val="16"/>
              </w:rPr>
            </w:rPrChange>
          </w:rPr>
          <w:t xml:space="preserve"> </w:t>
        </w:r>
        <w:r w:rsidRPr="00555F82">
          <w:rPr>
            <w:rFonts w:ascii="Arial" w:hAnsi="Arial" w:cs="Arial"/>
            <w:sz w:val="22"/>
            <w:szCs w:val="22"/>
            <w:rPrChange w:id="717" w:author="Ari Fina Bintarti" w:date="2024-05-24T11:10:00Z">
              <w:rPr>
                <w:rFonts w:ascii="CharisSIL" w:hAnsi="CharisSIL"/>
                <w:sz w:val="16"/>
                <w:szCs w:val="16"/>
              </w:rPr>
            </w:rPrChange>
          </w:rPr>
          <w:t>original draft,</w:t>
        </w:r>
      </w:ins>
      <w:ins w:id="718" w:author="Ari Fina Bintarti" w:date="2024-05-24T11:00:00Z">
        <w:r w:rsidR="000C593E" w:rsidRPr="00555F82">
          <w:rPr>
            <w:rFonts w:ascii="Arial" w:hAnsi="Arial" w:cs="Arial"/>
            <w:sz w:val="22"/>
            <w:szCs w:val="22"/>
            <w:rPrChange w:id="719" w:author="Ari Fina Bintarti" w:date="2024-05-24T11:10:00Z">
              <w:rPr>
                <w:rFonts w:ascii="Arial" w:hAnsi="Arial" w:cs="Arial"/>
              </w:rPr>
            </w:rPrChange>
          </w:rPr>
          <w:t xml:space="preserve"> Writing – review &amp; editing,</w:t>
        </w:r>
      </w:ins>
      <w:ins w:id="720" w:author="Ari Fina Bintarti" w:date="2024-05-24T10:38:00Z">
        <w:r w:rsidRPr="00555F82">
          <w:rPr>
            <w:rFonts w:ascii="Arial" w:hAnsi="Arial" w:cs="Arial"/>
            <w:sz w:val="22"/>
            <w:szCs w:val="22"/>
            <w:rPrChange w:id="721" w:author="Ari Fina Bintarti" w:date="2024-05-24T11:10:00Z">
              <w:rPr>
                <w:rFonts w:ascii="CharisSIL" w:hAnsi="CharisSIL"/>
                <w:sz w:val="16"/>
                <w:szCs w:val="16"/>
              </w:rPr>
            </w:rPrChange>
          </w:rPr>
          <w:t xml:space="preserve"> </w:t>
        </w:r>
      </w:ins>
      <w:ins w:id="722" w:author="Ari Fina Bintarti" w:date="2024-05-24T10:56:00Z">
        <w:r w:rsidR="00ED6B79" w:rsidRPr="00555F82">
          <w:rPr>
            <w:rFonts w:ascii="Arial" w:hAnsi="Arial" w:cs="Arial"/>
            <w:sz w:val="22"/>
            <w:szCs w:val="22"/>
            <w:rPrChange w:id="723" w:author="Ari Fina Bintarti" w:date="2024-05-24T11:10:00Z">
              <w:rPr>
                <w:rFonts w:ascii="Arial" w:hAnsi="Arial" w:cs="Arial"/>
              </w:rPr>
            </w:rPrChange>
          </w:rPr>
          <w:t xml:space="preserve">Investigation, Formal analysis, </w:t>
        </w:r>
      </w:ins>
      <w:ins w:id="724" w:author="Ari Fina Bintarti" w:date="2024-05-24T10:38:00Z">
        <w:r w:rsidRPr="00555F82">
          <w:rPr>
            <w:rFonts w:ascii="Arial" w:hAnsi="Arial" w:cs="Arial"/>
            <w:sz w:val="22"/>
            <w:szCs w:val="22"/>
            <w:rPrChange w:id="725" w:author="Ari Fina Bintarti" w:date="2024-05-24T11:10:00Z">
              <w:rPr>
                <w:rFonts w:ascii="CharisSIL" w:hAnsi="CharisSIL"/>
                <w:sz w:val="16"/>
                <w:szCs w:val="16"/>
              </w:rPr>
            </w:rPrChange>
          </w:rPr>
          <w:t>Visualiz</w:t>
        </w:r>
      </w:ins>
      <w:ins w:id="726" w:author="Ari Fina Bintarti" w:date="2024-05-24T10:43:00Z">
        <w:r w:rsidRPr="00555F82">
          <w:rPr>
            <w:rFonts w:ascii="Arial" w:hAnsi="Arial" w:cs="Arial"/>
            <w:sz w:val="22"/>
            <w:szCs w:val="22"/>
            <w:rPrChange w:id="727" w:author="Ari Fina Bintarti" w:date="2024-05-24T11:10:00Z">
              <w:rPr>
                <w:rFonts w:ascii="Arial" w:hAnsi="Arial" w:cs="Arial"/>
              </w:rPr>
            </w:rPrChange>
          </w:rPr>
          <w:t>ation</w:t>
        </w:r>
      </w:ins>
      <w:ins w:id="728" w:author="Ari Fina Bintarti" w:date="2024-05-24T10:38:00Z">
        <w:r w:rsidRPr="00555F82">
          <w:rPr>
            <w:rFonts w:ascii="Arial" w:hAnsi="Arial" w:cs="Arial"/>
            <w:sz w:val="22"/>
            <w:szCs w:val="22"/>
            <w:rPrChange w:id="729" w:author="Ari Fina Bintarti" w:date="2024-05-24T11:10:00Z">
              <w:rPr>
                <w:rFonts w:ascii="CharisSIL" w:hAnsi="CharisSIL"/>
                <w:sz w:val="16"/>
                <w:szCs w:val="16"/>
              </w:rPr>
            </w:rPrChange>
          </w:rPr>
          <w:t xml:space="preserve">. </w:t>
        </w:r>
      </w:ins>
      <w:ins w:id="730" w:author="Ari Fina Bintarti" w:date="2024-05-24T10:40:00Z">
        <w:r w:rsidRPr="00555F82">
          <w:rPr>
            <w:rFonts w:ascii="Arial" w:hAnsi="Arial" w:cs="Arial"/>
            <w:b/>
            <w:bCs/>
            <w:sz w:val="22"/>
            <w:szCs w:val="22"/>
            <w:rPrChange w:id="731" w:author="Ari Fina Bintarti" w:date="2024-05-24T11:10:00Z">
              <w:rPr>
                <w:rFonts w:ascii="Arial" w:hAnsi="Arial" w:cs="Arial"/>
                <w:b/>
                <w:bCs/>
              </w:rPr>
            </w:rPrChange>
          </w:rPr>
          <w:t>Elena Kost</w:t>
        </w:r>
      </w:ins>
      <w:ins w:id="732" w:author="Ari Fina Bintarti" w:date="2024-05-24T10:38:00Z">
        <w:r w:rsidRPr="00555F82">
          <w:rPr>
            <w:rFonts w:ascii="Arial" w:hAnsi="Arial" w:cs="Arial"/>
            <w:b/>
            <w:bCs/>
            <w:sz w:val="22"/>
            <w:szCs w:val="22"/>
            <w:rPrChange w:id="733" w:author="Ari Fina Bintarti" w:date="2024-05-24T11:10:00Z">
              <w:rPr>
                <w:rFonts w:ascii="CharisSIL" w:hAnsi="CharisSIL"/>
                <w:b/>
                <w:bCs/>
                <w:sz w:val="16"/>
                <w:szCs w:val="16"/>
              </w:rPr>
            </w:rPrChange>
          </w:rPr>
          <w:t>:</w:t>
        </w:r>
      </w:ins>
      <w:ins w:id="734" w:author="Ari Fina Bintarti" w:date="2024-05-24T10:45:00Z">
        <w:r w:rsidRPr="00555F82">
          <w:rPr>
            <w:rFonts w:ascii="Arial" w:hAnsi="Arial" w:cs="Arial"/>
            <w:sz w:val="22"/>
            <w:szCs w:val="22"/>
            <w:rPrChange w:id="735" w:author="Ari Fina Bintarti" w:date="2024-05-24T11:10:00Z">
              <w:rPr>
                <w:rFonts w:ascii="Arial" w:hAnsi="Arial" w:cs="Arial"/>
              </w:rPr>
            </w:rPrChange>
          </w:rPr>
          <w:t xml:space="preserve"> Investigation, </w:t>
        </w:r>
      </w:ins>
      <w:ins w:id="736" w:author="Ari Fina Bintarti" w:date="2024-05-24T16:29:00Z">
        <w:r w:rsidR="00274763" w:rsidRPr="00174DA6">
          <w:rPr>
            <w:rFonts w:ascii="Arial" w:hAnsi="Arial" w:cs="Arial"/>
            <w:sz w:val="22"/>
            <w:szCs w:val="22"/>
          </w:rPr>
          <w:t>Methodology</w:t>
        </w:r>
        <w:r w:rsidR="00274763">
          <w:rPr>
            <w:rFonts w:ascii="Arial" w:hAnsi="Arial" w:cs="Arial"/>
            <w:sz w:val="22"/>
            <w:szCs w:val="22"/>
          </w:rPr>
          <w:t xml:space="preserve">, </w:t>
        </w:r>
      </w:ins>
      <w:ins w:id="737" w:author="Ari Fina Bintarti" w:date="2024-05-24T10:45:00Z">
        <w:r w:rsidRPr="00555F82">
          <w:rPr>
            <w:rFonts w:ascii="Arial" w:hAnsi="Arial" w:cs="Arial"/>
            <w:sz w:val="22"/>
            <w:szCs w:val="22"/>
            <w:rPrChange w:id="738" w:author="Ari Fina Bintarti" w:date="2024-05-24T11:10:00Z">
              <w:rPr>
                <w:rFonts w:ascii="Arial" w:hAnsi="Arial" w:cs="Arial"/>
              </w:rPr>
            </w:rPrChange>
          </w:rPr>
          <w:t>Writing – review &amp; editing</w:t>
        </w:r>
      </w:ins>
      <w:ins w:id="739" w:author="Ari Fina Bintarti" w:date="2024-05-24T10:38:00Z">
        <w:r w:rsidRPr="00555F82">
          <w:rPr>
            <w:rFonts w:ascii="Arial" w:hAnsi="Arial" w:cs="Arial"/>
            <w:sz w:val="22"/>
            <w:szCs w:val="22"/>
            <w:rPrChange w:id="740" w:author="Ari Fina Bintarti" w:date="2024-05-24T11:10:00Z">
              <w:rPr>
                <w:rFonts w:ascii="CharisSIL" w:hAnsi="CharisSIL"/>
                <w:sz w:val="16"/>
                <w:szCs w:val="16"/>
              </w:rPr>
            </w:rPrChange>
          </w:rPr>
          <w:t xml:space="preserve">. </w:t>
        </w:r>
      </w:ins>
      <w:ins w:id="741" w:author="Ari Fina Bintarti" w:date="2024-05-24T10:48:00Z">
        <w:r w:rsidRPr="00555F82">
          <w:rPr>
            <w:rFonts w:ascii="Arial" w:hAnsi="Arial" w:cs="Arial"/>
            <w:b/>
            <w:bCs/>
            <w:sz w:val="22"/>
            <w:szCs w:val="22"/>
            <w:rPrChange w:id="742" w:author="Ari Fina Bintarti" w:date="2024-05-24T11:10:00Z">
              <w:rPr>
                <w:rFonts w:ascii="Arial" w:hAnsi="Arial" w:cs="Arial"/>
                <w:b/>
                <w:bCs/>
              </w:rPr>
            </w:rPrChange>
          </w:rPr>
          <w:t>Dominika Kundel</w:t>
        </w:r>
      </w:ins>
      <w:ins w:id="743" w:author="Ari Fina Bintarti" w:date="2024-05-24T10:38:00Z">
        <w:r w:rsidRPr="00555F82">
          <w:rPr>
            <w:rFonts w:ascii="Arial" w:hAnsi="Arial" w:cs="Arial"/>
            <w:b/>
            <w:bCs/>
            <w:sz w:val="22"/>
            <w:szCs w:val="22"/>
            <w:rPrChange w:id="744" w:author="Ari Fina Bintarti" w:date="2024-05-24T11:10:00Z">
              <w:rPr>
                <w:rFonts w:ascii="CharisSIL" w:hAnsi="CharisSIL"/>
                <w:b/>
                <w:bCs/>
                <w:sz w:val="16"/>
                <w:szCs w:val="16"/>
              </w:rPr>
            </w:rPrChange>
          </w:rPr>
          <w:t xml:space="preserve">: </w:t>
        </w:r>
      </w:ins>
      <w:ins w:id="745" w:author="Ari Fina Bintarti" w:date="2024-05-24T11:06:00Z">
        <w:r w:rsidR="000C593E" w:rsidRPr="00555F82">
          <w:rPr>
            <w:rFonts w:ascii="Arial" w:hAnsi="Arial" w:cs="Arial"/>
            <w:sz w:val="22"/>
            <w:szCs w:val="22"/>
            <w:rPrChange w:id="746" w:author="Ari Fina Bintarti" w:date="2024-05-24T11:10:00Z">
              <w:rPr>
                <w:rFonts w:ascii="Arial" w:hAnsi="Arial" w:cs="Arial"/>
              </w:rPr>
            </w:rPrChange>
          </w:rPr>
          <w:t>Investigation</w:t>
        </w:r>
      </w:ins>
      <w:ins w:id="747" w:author="Ari Fina Bintarti" w:date="2024-05-24T10:58:00Z">
        <w:r w:rsidR="00ED6B79" w:rsidRPr="00555F82">
          <w:rPr>
            <w:rFonts w:ascii="Arial" w:hAnsi="Arial" w:cs="Arial"/>
            <w:sz w:val="22"/>
            <w:szCs w:val="22"/>
            <w:rPrChange w:id="748" w:author="Ari Fina Bintarti" w:date="2024-05-24T11:10:00Z">
              <w:rPr>
                <w:rFonts w:ascii="Arial" w:hAnsi="Arial" w:cs="Arial"/>
              </w:rPr>
            </w:rPrChange>
          </w:rPr>
          <w:t>,</w:t>
        </w:r>
      </w:ins>
      <w:ins w:id="749" w:author="Ari Fina Bintarti" w:date="2024-05-24T10:59:00Z">
        <w:r w:rsidR="00ED6B79" w:rsidRPr="00555F82">
          <w:rPr>
            <w:rFonts w:ascii="Arial" w:hAnsi="Arial" w:cs="Arial"/>
            <w:sz w:val="22"/>
            <w:szCs w:val="22"/>
            <w:rPrChange w:id="750" w:author="Ari Fina Bintarti" w:date="2024-05-24T11:10:00Z">
              <w:rPr>
                <w:rFonts w:ascii="Arial" w:hAnsi="Arial" w:cs="Arial"/>
              </w:rPr>
            </w:rPrChange>
          </w:rPr>
          <w:t xml:space="preserve"> Writing – review &amp; editing</w:t>
        </w:r>
      </w:ins>
      <w:ins w:id="751" w:author="Ari Fina Bintarti" w:date="2024-05-24T10:38:00Z">
        <w:r w:rsidRPr="00555F82">
          <w:rPr>
            <w:rFonts w:ascii="Arial" w:hAnsi="Arial" w:cs="Arial"/>
            <w:sz w:val="22"/>
            <w:szCs w:val="22"/>
            <w:rPrChange w:id="752" w:author="Ari Fina Bintarti" w:date="2024-05-24T11:10:00Z">
              <w:rPr>
                <w:rFonts w:ascii="CharisSIL" w:hAnsi="CharisSIL"/>
                <w:sz w:val="16"/>
                <w:szCs w:val="16"/>
              </w:rPr>
            </w:rPrChange>
          </w:rPr>
          <w:t xml:space="preserve">. </w:t>
        </w:r>
      </w:ins>
      <w:ins w:id="753" w:author="Ari Fina Bintarti" w:date="2024-05-24T10:49:00Z">
        <w:r w:rsidR="00ED6B79" w:rsidRPr="00555F82">
          <w:rPr>
            <w:rFonts w:ascii="Arial" w:hAnsi="Arial" w:cs="Arial"/>
            <w:b/>
            <w:bCs/>
            <w:sz w:val="22"/>
            <w:szCs w:val="22"/>
            <w:lang w:val="en-GB"/>
            <w:rPrChange w:id="754" w:author="Ari Fina Bintarti" w:date="2024-05-24T11:10:00Z">
              <w:rPr>
                <w:rFonts w:ascii="Arial" w:hAnsi="Arial" w:cs="Arial"/>
                <w:lang w:val="en-GB"/>
              </w:rPr>
            </w:rPrChange>
          </w:rPr>
          <w:t>Rafaela Feola Conz</w:t>
        </w:r>
      </w:ins>
      <w:ins w:id="755" w:author="Ari Fina Bintarti" w:date="2024-05-24T10:38:00Z">
        <w:r w:rsidRPr="00555F82">
          <w:rPr>
            <w:rFonts w:ascii="Arial" w:hAnsi="Arial" w:cs="Arial"/>
            <w:b/>
            <w:bCs/>
            <w:sz w:val="22"/>
            <w:szCs w:val="22"/>
            <w:rPrChange w:id="756" w:author="Ari Fina Bintarti" w:date="2024-05-24T11:10:00Z">
              <w:rPr>
                <w:rFonts w:ascii="CharisSIL" w:hAnsi="CharisSIL"/>
                <w:b/>
                <w:bCs/>
                <w:sz w:val="16"/>
                <w:szCs w:val="16"/>
              </w:rPr>
            </w:rPrChange>
          </w:rPr>
          <w:t xml:space="preserve">: </w:t>
        </w:r>
        <w:r w:rsidRPr="00555F82">
          <w:rPr>
            <w:rFonts w:ascii="Arial" w:hAnsi="Arial" w:cs="Arial"/>
            <w:sz w:val="22"/>
            <w:szCs w:val="22"/>
            <w:rPrChange w:id="757" w:author="Ari Fina Bintarti" w:date="2024-05-24T11:10:00Z">
              <w:rPr>
                <w:rFonts w:ascii="CharisSIL" w:hAnsi="CharisSIL"/>
                <w:sz w:val="16"/>
                <w:szCs w:val="16"/>
              </w:rPr>
            </w:rPrChange>
          </w:rPr>
          <w:t>Investigation</w:t>
        </w:r>
      </w:ins>
      <w:ins w:id="758" w:author="Ari Fina Bintarti" w:date="2024-05-24T10:59:00Z">
        <w:r w:rsidR="00ED6B79" w:rsidRPr="00555F82">
          <w:rPr>
            <w:rFonts w:ascii="Arial" w:hAnsi="Arial" w:cs="Arial"/>
            <w:sz w:val="22"/>
            <w:szCs w:val="22"/>
            <w:rPrChange w:id="759" w:author="Ari Fina Bintarti" w:date="2024-05-24T11:10:00Z">
              <w:rPr>
                <w:rFonts w:ascii="Arial" w:hAnsi="Arial" w:cs="Arial"/>
              </w:rPr>
            </w:rPrChange>
          </w:rPr>
          <w:t>, Writing – review &amp; editing</w:t>
        </w:r>
      </w:ins>
      <w:ins w:id="760" w:author="Ari Fina Bintarti" w:date="2024-05-24T10:38:00Z">
        <w:r w:rsidRPr="00555F82">
          <w:rPr>
            <w:rFonts w:ascii="Arial" w:hAnsi="Arial" w:cs="Arial"/>
            <w:sz w:val="22"/>
            <w:szCs w:val="22"/>
            <w:rPrChange w:id="761" w:author="Ari Fina Bintarti" w:date="2024-05-24T11:10:00Z">
              <w:rPr>
                <w:rFonts w:ascii="CharisSIL" w:hAnsi="CharisSIL"/>
                <w:sz w:val="16"/>
                <w:szCs w:val="16"/>
              </w:rPr>
            </w:rPrChange>
          </w:rPr>
          <w:t xml:space="preserve">. </w:t>
        </w:r>
      </w:ins>
      <w:ins w:id="762" w:author="Ari Fina Bintarti" w:date="2024-05-24T10:50:00Z">
        <w:r w:rsidR="00ED6B79" w:rsidRPr="00555F82">
          <w:rPr>
            <w:rFonts w:ascii="Arial" w:hAnsi="Arial" w:cs="Arial"/>
            <w:b/>
            <w:bCs/>
            <w:sz w:val="22"/>
            <w:szCs w:val="22"/>
            <w:lang w:val="en-GB"/>
            <w:rPrChange w:id="763" w:author="Ari Fina Bintarti" w:date="2024-05-24T11:10:00Z">
              <w:rPr>
                <w:rFonts w:ascii="Arial" w:hAnsi="Arial" w:cs="Arial"/>
                <w:lang w:val="en-GB"/>
              </w:rPr>
            </w:rPrChange>
          </w:rPr>
          <w:t>Paul Mäder</w:t>
        </w:r>
      </w:ins>
      <w:ins w:id="764" w:author="Ari Fina Bintarti" w:date="2024-05-24T10:38:00Z">
        <w:r w:rsidRPr="00555F82">
          <w:rPr>
            <w:rFonts w:ascii="Arial" w:hAnsi="Arial" w:cs="Arial"/>
            <w:b/>
            <w:bCs/>
            <w:sz w:val="22"/>
            <w:szCs w:val="22"/>
            <w:rPrChange w:id="765" w:author="Ari Fina Bintarti" w:date="2024-05-24T11:10:00Z">
              <w:rPr>
                <w:rFonts w:ascii="CharisSIL" w:hAnsi="CharisSIL"/>
                <w:b/>
                <w:bCs/>
                <w:sz w:val="16"/>
                <w:szCs w:val="16"/>
              </w:rPr>
            </w:rPrChange>
          </w:rPr>
          <w:t>:</w:t>
        </w:r>
      </w:ins>
      <w:ins w:id="766" w:author="Ari Fina Bintarti" w:date="2024-05-24T10:58:00Z">
        <w:r w:rsidR="00ED6B79" w:rsidRPr="00555F82">
          <w:rPr>
            <w:rFonts w:ascii="Arial" w:hAnsi="Arial" w:cs="Arial"/>
            <w:sz w:val="22"/>
            <w:szCs w:val="22"/>
            <w:rPrChange w:id="767" w:author="Ari Fina Bintarti" w:date="2024-05-24T11:10:00Z">
              <w:rPr>
                <w:rFonts w:ascii="Arial" w:hAnsi="Arial" w:cs="Arial"/>
              </w:rPr>
            </w:rPrChange>
          </w:rPr>
          <w:t xml:space="preserve"> </w:t>
        </w:r>
      </w:ins>
      <w:ins w:id="768" w:author="Ari Fina Bintarti" w:date="2024-05-24T11:01:00Z">
        <w:r w:rsidR="000C593E" w:rsidRPr="00555F82">
          <w:rPr>
            <w:rFonts w:ascii="Arial" w:hAnsi="Arial" w:cs="Arial"/>
            <w:sz w:val="22"/>
            <w:szCs w:val="22"/>
            <w:rPrChange w:id="769" w:author="Ari Fina Bintarti" w:date="2024-05-24T11:10:00Z">
              <w:rPr>
                <w:rFonts w:ascii="Arial" w:hAnsi="Arial" w:cs="Arial"/>
              </w:rPr>
            </w:rPrChange>
          </w:rPr>
          <w:t xml:space="preserve">Methodology, </w:t>
        </w:r>
      </w:ins>
      <w:ins w:id="770" w:author="Ari Fina Bintarti" w:date="2024-05-24T10:58:00Z">
        <w:r w:rsidR="00ED6B79" w:rsidRPr="00555F82">
          <w:rPr>
            <w:rFonts w:ascii="Arial" w:hAnsi="Arial" w:cs="Arial"/>
            <w:sz w:val="22"/>
            <w:szCs w:val="22"/>
            <w:rPrChange w:id="771" w:author="Ari Fina Bintarti" w:date="2024-05-24T11:10:00Z">
              <w:rPr>
                <w:rFonts w:ascii="Arial" w:hAnsi="Arial" w:cs="Arial"/>
              </w:rPr>
            </w:rPrChange>
          </w:rPr>
          <w:t>Writing – review &amp; editing</w:t>
        </w:r>
      </w:ins>
      <w:ins w:id="772" w:author="Ari Fina Bintarti" w:date="2024-05-24T10:38:00Z">
        <w:r w:rsidRPr="00555F82">
          <w:rPr>
            <w:rFonts w:ascii="Arial" w:hAnsi="Arial" w:cs="Arial"/>
            <w:sz w:val="22"/>
            <w:szCs w:val="22"/>
            <w:rPrChange w:id="773" w:author="Ari Fina Bintarti" w:date="2024-05-24T11:10:00Z">
              <w:rPr>
                <w:rFonts w:ascii="CharisSIL" w:hAnsi="CharisSIL"/>
                <w:sz w:val="16"/>
                <w:szCs w:val="16"/>
              </w:rPr>
            </w:rPrChange>
          </w:rPr>
          <w:t xml:space="preserve">. </w:t>
        </w:r>
      </w:ins>
      <w:ins w:id="774" w:author="Ari Fina Bintarti" w:date="2024-05-24T10:50:00Z">
        <w:r w:rsidR="00ED6B79" w:rsidRPr="00555F82">
          <w:rPr>
            <w:rFonts w:ascii="Arial" w:hAnsi="Arial" w:cs="Arial"/>
            <w:b/>
            <w:bCs/>
            <w:sz w:val="22"/>
            <w:szCs w:val="22"/>
            <w:lang w:val="en-GB"/>
            <w:rPrChange w:id="775" w:author="Ari Fina Bintarti" w:date="2024-05-24T11:10:00Z">
              <w:rPr>
                <w:rFonts w:ascii="Arial" w:hAnsi="Arial" w:cs="Arial"/>
                <w:lang w:val="en-GB"/>
              </w:rPr>
            </w:rPrChange>
          </w:rPr>
          <w:t>Hans-Martin Krause</w:t>
        </w:r>
      </w:ins>
      <w:ins w:id="776" w:author="Ari Fina Bintarti" w:date="2024-05-24T10:38:00Z">
        <w:r w:rsidRPr="00555F82">
          <w:rPr>
            <w:rFonts w:ascii="Arial" w:hAnsi="Arial" w:cs="Arial"/>
            <w:b/>
            <w:bCs/>
            <w:sz w:val="22"/>
            <w:szCs w:val="22"/>
            <w:rPrChange w:id="777" w:author="Ari Fina Bintarti" w:date="2024-05-24T11:10:00Z">
              <w:rPr>
                <w:rFonts w:ascii="CharisSIL" w:hAnsi="CharisSIL"/>
                <w:b/>
                <w:bCs/>
                <w:sz w:val="16"/>
                <w:szCs w:val="16"/>
              </w:rPr>
            </w:rPrChange>
          </w:rPr>
          <w:t>:</w:t>
        </w:r>
      </w:ins>
      <w:ins w:id="778" w:author="Ari Fina Bintarti" w:date="2024-05-24T10:58:00Z">
        <w:r w:rsidR="00ED6B79" w:rsidRPr="00555F82">
          <w:rPr>
            <w:rFonts w:ascii="Arial" w:hAnsi="Arial" w:cs="Arial"/>
            <w:sz w:val="22"/>
            <w:szCs w:val="22"/>
            <w:rPrChange w:id="779" w:author="Ari Fina Bintarti" w:date="2024-05-24T11:10:00Z">
              <w:rPr>
                <w:rFonts w:ascii="Arial" w:hAnsi="Arial" w:cs="Arial"/>
              </w:rPr>
            </w:rPrChange>
          </w:rPr>
          <w:t xml:space="preserve"> </w:t>
        </w:r>
      </w:ins>
      <w:ins w:id="780" w:author="Ari Fina Bintarti" w:date="2024-05-24T11:01:00Z">
        <w:r w:rsidR="000C593E" w:rsidRPr="00555F82">
          <w:rPr>
            <w:rFonts w:ascii="Arial" w:hAnsi="Arial" w:cs="Arial"/>
            <w:sz w:val="22"/>
            <w:szCs w:val="22"/>
            <w:rPrChange w:id="781" w:author="Ari Fina Bintarti" w:date="2024-05-24T11:10:00Z">
              <w:rPr>
                <w:rFonts w:ascii="Arial" w:hAnsi="Arial" w:cs="Arial"/>
              </w:rPr>
            </w:rPrChange>
          </w:rPr>
          <w:t xml:space="preserve">Methodology, </w:t>
        </w:r>
      </w:ins>
      <w:ins w:id="782" w:author="Ari Fina Bintarti" w:date="2024-05-24T10:58:00Z">
        <w:r w:rsidR="00ED6B79" w:rsidRPr="00555F82">
          <w:rPr>
            <w:rFonts w:ascii="Arial" w:hAnsi="Arial" w:cs="Arial"/>
            <w:sz w:val="22"/>
            <w:szCs w:val="22"/>
            <w:rPrChange w:id="783" w:author="Ari Fina Bintarti" w:date="2024-05-24T11:10:00Z">
              <w:rPr>
                <w:rFonts w:ascii="Arial" w:hAnsi="Arial" w:cs="Arial"/>
              </w:rPr>
            </w:rPrChange>
          </w:rPr>
          <w:t>Writing – review &amp; editing</w:t>
        </w:r>
      </w:ins>
      <w:ins w:id="784" w:author="Ari Fina Bintarti" w:date="2024-05-24T10:38:00Z">
        <w:r w:rsidRPr="00555F82">
          <w:rPr>
            <w:rFonts w:ascii="Arial" w:hAnsi="Arial" w:cs="Arial"/>
            <w:sz w:val="22"/>
            <w:szCs w:val="22"/>
            <w:rPrChange w:id="785" w:author="Ari Fina Bintarti" w:date="2024-05-24T11:10:00Z">
              <w:rPr>
                <w:rFonts w:ascii="CharisSIL" w:hAnsi="CharisSIL"/>
                <w:sz w:val="16"/>
                <w:szCs w:val="16"/>
              </w:rPr>
            </w:rPrChange>
          </w:rPr>
          <w:t xml:space="preserve">. </w:t>
        </w:r>
      </w:ins>
      <w:ins w:id="786" w:author="Ari Fina Bintarti" w:date="2024-05-24T10:51:00Z">
        <w:r w:rsidR="00ED6B79" w:rsidRPr="00555F82">
          <w:rPr>
            <w:rFonts w:ascii="Arial" w:hAnsi="Arial" w:cs="Arial"/>
            <w:b/>
            <w:bCs/>
            <w:sz w:val="22"/>
            <w:szCs w:val="22"/>
            <w:lang w:val="en-GB"/>
            <w:rPrChange w:id="787" w:author="Ari Fina Bintarti" w:date="2024-05-24T11:10:00Z">
              <w:rPr>
                <w:rFonts w:ascii="Arial" w:hAnsi="Arial" w:cs="Arial"/>
                <w:lang w:val="en-GB"/>
              </w:rPr>
            </w:rPrChange>
          </w:rPr>
          <w:t>Jochen Mayer</w:t>
        </w:r>
      </w:ins>
      <w:ins w:id="788" w:author="Ari Fina Bintarti" w:date="2024-05-24T10:50:00Z">
        <w:r w:rsidR="00ED6B79" w:rsidRPr="00555F82">
          <w:rPr>
            <w:rFonts w:ascii="Arial" w:hAnsi="Arial" w:cs="Arial"/>
            <w:b/>
            <w:bCs/>
            <w:sz w:val="22"/>
            <w:szCs w:val="22"/>
            <w:rPrChange w:id="789" w:author="Ari Fina Bintarti" w:date="2024-05-24T11:10:00Z">
              <w:rPr>
                <w:rFonts w:ascii="Arial" w:hAnsi="Arial" w:cs="Arial"/>
                <w:b/>
                <w:bCs/>
              </w:rPr>
            </w:rPrChange>
          </w:rPr>
          <w:t>:</w:t>
        </w:r>
      </w:ins>
      <w:ins w:id="790" w:author="Ari Fina Bintarti" w:date="2024-05-24T10:58:00Z">
        <w:r w:rsidR="00ED6B79" w:rsidRPr="00555F82">
          <w:rPr>
            <w:rFonts w:ascii="Arial" w:hAnsi="Arial" w:cs="Arial"/>
            <w:sz w:val="22"/>
            <w:szCs w:val="22"/>
            <w:rPrChange w:id="791" w:author="Ari Fina Bintarti" w:date="2024-05-24T11:10:00Z">
              <w:rPr>
                <w:rFonts w:ascii="Arial" w:hAnsi="Arial" w:cs="Arial"/>
              </w:rPr>
            </w:rPrChange>
          </w:rPr>
          <w:t xml:space="preserve"> </w:t>
        </w:r>
      </w:ins>
      <w:ins w:id="792" w:author="Ari Fina Bintarti" w:date="2024-05-24T11:01:00Z">
        <w:r w:rsidR="000C593E" w:rsidRPr="00555F82">
          <w:rPr>
            <w:rFonts w:ascii="Arial" w:hAnsi="Arial" w:cs="Arial"/>
            <w:sz w:val="22"/>
            <w:szCs w:val="22"/>
            <w:rPrChange w:id="793" w:author="Ari Fina Bintarti" w:date="2024-05-24T11:10:00Z">
              <w:rPr>
                <w:rFonts w:ascii="Arial" w:hAnsi="Arial" w:cs="Arial"/>
              </w:rPr>
            </w:rPrChange>
          </w:rPr>
          <w:t xml:space="preserve">Methodology, </w:t>
        </w:r>
      </w:ins>
      <w:ins w:id="794" w:author="Ari Fina Bintarti" w:date="2024-05-24T11:10:00Z">
        <w:r w:rsidR="00B86C96" w:rsidRPr="00555F82">
          <w:rPr>
            <w:rFonts w:ascii="Arial" w:hAnsi="Arial" w:cs="Arial"/>
            <w:sz w:val="22"/>
            <w:szCs w:val="22"/>
            <w:rPrChange w:id="795" w:author="Ari Fina Bintarti" w:date="2024-05-24T11:10:00Z">
              <w:rPr>
                <w:rFonts w:ascii="Arial" w:hAnsi="Arial" w:cs="Arial"/>
              </w:rPr>
            </w:rPrChange>
          </w:rPr>
          <w:t xml:space="preserve">Project administration, </w:t>
        </w:r>
      </w:ins>
      <w:ins w:id="796" w:author="Ari Fina Bintarti" w:date="2024-05-24T10:58:00Z">
        <w:r w:rsidR="00ED6B79" w:rsidRPr="00555F82">
          <w:rPr>
            <w:rFonts w:ascii="Arial" w:hAnsi="Arial" w:cs="Arial"/>
            <w:sz w:val="22"/>
            <w:szCs w:val="22"/>
            <w:rPrChange w:id="797" w:author="Ari Fina Bintarti" w:date="2024-05-24T11:10:00Z">
              <w:rPr>
                <w:rFonts w:ascii="Arial" w:hAnsi="Arial" w:cs="Arial"/>
              </w:rPr>
            </w:rPrChange>
          </w:rPr>
          <w:t>Writing – review &amp; editing</w:t>
        </w:r>
      </w:ins>
      <w:ins w:id="798" w:author="Ari Fina Bintarti" w:date="2024-05-24T10:50:00Z">
        <w:r w:rsidR="00ED6B79" w:rsidRPr="00555F82">
          <w:rPr>
            <w:rFonts w:ascii="Arial" w:hAnsi="Arial" w:cs="Arial"/>
            <w:sz w:val="22"/>
            <w:szCs w:val="22"/>
            <w:rPrChange w:id="799" w:author="Ari Fina Bintarti" w:date="2024-05-24T11:10:00Z">
              <w:rPr>
                <w:rFonts w:ascii="Arial" w:hAnsi="Arial" w:cs="Arial"/>
              </w:rPr>
            </w:rPrChange>
          </w:rPr>
          <w:t xml:space="preserve">. </w:t>
        </w:r>
      </w:ins>
      <w:ins w:id="800" w:author="Ari Fina Bintarti" w:date="2024-05-24T10:51:00Z">
        <w:r w:rsidR="00ED6B79" w:rsidRPr="00555F82">
          <w:rPr>
            <w:rFonts w:ascii="Arial" w:hAnsi="Arial" w:cs="Arial"/>
            <w:b/>
            <w:bCs/>
            <w:sz w:val="22"/>
            <w:szCs w:val="22"/>
            <w:lang w:val="en-GB"/>
            <w:rPrChange w:id="801" w:author="Ari Fina Bintarti" w:date="2024-05-24T11:10:00Z">
              <w:rPr>
                <w:rFonts w:ascii="Arial" w:hAnsi="Arial" w:cs="Arial"/>
                <w:b/>
                <w:bCs/>
                <w:lang w:val="en-GB"/>
              </w:rPr>
            </w:rPrChange>
          </w:rPr>
          <w:t>Laurent Philippot</w:t>
        </w:r>
      </w:ins>
      <w:ins w:id="802" w:author="Ari Fina Bintarti" w:date="2024-05-24T10:50:00Z">
        <w:r w:rsidR="00ED6B79" w:rsidRPr="00555F82">
          <w:rPr>
            <w:rFonts w:ascii="Arial" w:hAnsi="Arial" w:cs="Arial"/>
            <w:b/>
            <w:bCs/>
            <w:sz w:val="22"/>
            <w:szCs w:val="22"/>
            <w:rPrChange w:id="803" w:author="Ari Fina Bintarti" w:date="2024-05-24T11:10:00Z">
              <w:rPr>
                <w:rFonts w:ascii="Arial" w:hAnsi="Arial" w:cs="Arial"/>
                <w:b/>
                <w:bCs/>
              </w:rPr>
            </w:rPrChange>
          </w:rPr>
          <w:t xml:space="preserve">: </w:t>
        </w:r>
        <w:r w:rsidR="00ED6B79" w:rsidRPr="00555F82">
          <w:rPr>
            <w:rFonts w:ascii="Arial" w:hAnsi="Arial" w:cs="Arial"/>
            <w:sz w:val="22"/>
            <w:szCs w:val="22"/>
            <w:rPrChange w:id="804" w:author="Ari Fina Bintarti" w:date="2024-05-24T11:10:00Z">
              <w:rPr>
                <w:rFonts w:ascii="Arial" w:hAnsi="Arial" w:cs="Arial"/>
              </w:rPr>
            </w:rPrChange>
          </w:rPr>
          <w:t>Writing – review &amp; editing</w:t>
        </w:r>
      </w:ins>
      <w:ins w:id="805" w:author="Ari Fina Bintarti" w:date="2024-05-24T11:02:00Z">
        <w:r w:rsidR="000C593E" w:rsidRPr="00555F82">
          <w:rPr>
            <w:rFonts w:ascii="Arial" w:hAnsi="Arial" w:cs="Arial"/>
            <w:sz w:val="22"/>
            <w:szCs w:val="22"/>
            <w:rPrChange w:id="806" w:author="Ari Fina Bintarti" w:date="2024-05-24T11:10:00Z">
              <w:rPr>
                <w:rFonts w:ascii="Arial" w:hAnsi="Arial" w:cs="Arial"/>
              </w:rPr>
            </w:rPrChange>
          </w:rPr>
          <w:t xml:space="preserve">, </w:t>
        </w:r>
      </w:ins>
      <w:ins w:id="807" w:author="Ari Fina Bintarti" w:date="2024-05-24T10:50:00Z">
        <w:r w:rsidR="00ED6B79" w:rsidRPr="00555F82">
          <w:rPr>
            <w:rFonts w:ascii="Arial" w:hAnsi="Arial" w:cs="Arial"/>
            <w:sz w:val="22"/>
            <w:szCs w:val="22"/>
            <w:rPrChange w:id="808" w:author="Ari Fina Bintarti" w:date="2024-05-24T11:10:00Z">
              <w:rPr>
                <w:rFonts w:ascii="Arial" w:hAnsi="Arial" w:cs="Arial"/>
              </w:rPr>
            </w:rPrChange>
          </w:rPr>
          <w:t xml:space="preserve">Supervision, Conceptualization. </w:t>
        </w:r>
      </w:ins>
      <w:ins w:id="809" w:author="Ari Fina Bintarti" w:date="2024-05-24T10:51:00Z">
        <w:r w:rsidR="00ED6B79" w:rsidRPr="00555F82">
          <w:rPr>
            <w:rFonts w:ascii="Arial" w:hAnsi="Arial" w:cs="Arial"/>
            <w:b/>
            <w:bCs/>
            <w:sz w:val="22"/>
            <w:szCs w:val="22"/>
            <w:lang w:val="en-GB"/>
            <w:rPrChange w:id="810" w:author="Ari Fina Bintarti" w:date="2024-05-24T11:10:00Z">
              <w:rPr>
                <w:rFonts w:ascii="Arial" w:hAnsi="Arial" w:cs="Arial"/>
                <w:b/>
                <w:bCs/>
                <w:lang w:val="en-GB"/>
              </w:rPr>
            </w:rPrChange>
          </w:rPr>
          <w:t>Martin Hartmann</w:t>
        </w:r>
        <w:r w:rsidR="00ED6B79" w:rsidRPr="00555F82">
          <w:rPr>
            <w:rFonts w:ascii="Arial" w:hAnsi="Arial" w:cs="Arial"/>
            <w:b/>
            <w:bCs/>
            <w:sz w:val="22"/>
            <w:szCs w:val="22"/>
            <w:rPrChange w:id="811" w:author="Ari Fina Bintarti" w:date="2024-05-24T11:10:00Z">
              <w:rPr>
                <w:rFonts w:ascii="Arial" w:hAnsi="Arial" w:cs="Arial"/>
                <w:b/>
                <w:bCs/>
              </w:rPr>
            </w:rPrChange>
          </w:rPr>
          <w:t xml:space="preserve">: </w:t>
        </w:r>
        <w:r w:rsidR="00ED6B79" w:rsidRPr="00555F82">
          <w:rPr>
            <w:rFonts w:ascii="Arial" w:hAnsi="Arial" w:cs="Arial"/>
            <w:sz w:val="22"/>
            <w:szCs w:val="22"/>
            <w:rPrChange w:id="812" w:author="Ari Fina Bintarti" w:date="2024-05-24T11:10:00Z">
              <w:rPr>
                <w:rFonts w:ascii="Arial" w:hAnsi="Arial" w:cs="Arial"/>
              </w:rPr>
            </w:rPrChange>
          </w:rPr>
          <w:t>Writing – review &amp; editing, Supervision, Conceptualization</w:t>
        </w:r>
      </w:ins>
      <w:ins w:id="813" w:author="Ari Fina Bintarti" w:date="2024-05-24T10:55:00Z">
        <w:r w:rsidR="00ED6B79" w:rsidRPr="00555F82">
          <w:rPr>
            <w:rFonts w:ascii="Arial" w:hAnsi="Arial" w:cs="Arial"/>
            <w:sz w:val="22"/>
            <w:szCs w:val="22"/>
            <w:rPrChange w:id="814" w:author="Ari Fina Bintarti" w:date="2024-05-24T11:10:00Z">
              <w:rPr>
                <w:rFonts w:ascii="Arial" w:hAnsi="Arial" w:cs="Arial"/>
              </w:rPr>
            </w:rPrChange>
          </w:rPr>
          <w:t xml:space="preserve">, </w:t>
        </w:r>
      </w:ins>
      <w:ins w:id="815" w:author="Ari Fina Bintarti" w:date="2024-05-24T11:05:00Z">
        <w:r w:rsidR="000C593E" w:rsidRPr="00555F82">
          <w:rPr>
            <w:rFonts w:ascii="Arial" w:hAnsi="Arial" w:cs="Arial"/>
            <w:sz w:val="22"/>
            <w:szCs w:val="22"/>
            <w:rPrChange w:id="816" w:author="Ari Fina Bintarti" w:date="2024-05-24T11:10:00Z">
              <w:rPr>
                <w:rFonts w:ascii="Arial" w:hAnsi="Arial" w:cs="Arial"/>
              </w:rPr>
            </w:rPrChange>
          </w:rPr>
          <w:t xml:space="preserve">Project administration, </w:t>
        </w:r>
      </w:ins>
      <w:ins w:id="817" w:author="Ari Fina Bintarti" w:date="2024-05-24T10:55:00Z">
        <w:r w:rsidR="00ED6B79" w:rsidRPr="00555F82">
          <w:rPr>
            <w:rFonts w:ascii="Arial" w:hAnsi="Arial" w:cs="Arial"/>
            <w:sz w:val="22"/>
            <w:szCs w:val="22"/>
            <w:rPrChange w:id="818" w:author="Ari Fina Bintarti" w:date="2024-05-24T11:10:00Z">
              <w:rPr>
                <w:rFonts w:ascii="Arial" w:hAnsi="Arial" w:cs="Arial"/>
              </w:rPr>
            </w:rPrChange>
          </w:rPr>
          <w:t xml:space="preserve">Funding </w:t>
        </w:r>
      </w:ins>
      <w:ins w:id="819" w:author="Ari Fina Bintarti" w:date="2024-05-24T11:05:00Z">
        <w:r w:rsidR="000C593E" w:rsidRPr="00555F82">
          <w:rPr>
            <w:rFonts w:ascii="Arial" w:hAnsi="Arial" w:cs="Arial"/>
            <w:sz w:val="22"/>
            <w:szCs w:val="22"/>
            <w:rPrChange w:id="820" w:author="Ari Fina Bintarti" w:date="2024-05-24T11:10:00Z">
              <w:rPr>
                <w:rFonts w:ascii="Arial" w:hAnsi="Arial" w:cs="Arial"/>
              </w:rPr>
            </w:rPrChange>
          </w:rPr>
          <w:t>acquisition.</w:t>
        </w:r>
      </w:ins>
      <w:ins w:id="821" w:author="Ari Fina Bintarti" w:date="2024-05-24T10:51:00Z">
        <w:r w:rsidR="00ED6B79" w:rsidRPr="00555F82">
          <w:rPr>
            <w:rFonts w:ascii="Arial" w:hAnsi="Arial" w:cs="Arial"/>
            <w:sz w:val="22"/>
            <w:szCs w:val="22"/>
            <w:rPrChange w:id="822" w:author="Ari Fina Bintarti" w:date="2024-05-24T11:10:00Z">
              <w:rPr>
                <w:rFonts w:ascii="Arial" w:hAnsi="Arial" w:cs="Arial"/>
              </w:rPr>
            </w:rPrChange>
          </w:rPr>
          <w:t xml:space="preserve"> </w:t>
        </w:r>
      </w:ins>
    </w:p>
    <w:p w14:paraId="7FAC46D7" w14:textId="4E63BB1B" w:rsidR="00D758ED" w:rsidRPr="007A0EEA" w:rsidRDefault="002C0241" w:rsidP="007A0EEA">
      <w:pPr>
        <w:spacing w:line="480" w:lineRule="auto"/>
        <w:jc w:val="both"/>
        <w:rPr>
          <w:rFonts w:ascii="Arial" w:hAnsi="Arial" w:cs="Arial"/>
          <w:b/>
          <w:bCs/>
          <w:sz w:val="24"/>
          <w:szCs w:val="24"/>
          <w:rPrChange w:id="823" w:author="Ari Fina Bintarti" w:date="2024-05-24T10:31:00Z">
            <w:rPr>
              <w:rFonts w:ascii="Arial" w:hAnsi="Arial" w:cs="Arial"/>
              <w:b/>
              <w:bCs/>
            </w:rPr>
          </w:rPrChange>
        </w:rPr>
      </w:pPr>
      <w:ins w:id="824" w:author="Ari Fina Bintarti" w:date="2024-05-24T10:17:00Z">
        <w:r w:rsidRPr="007A0EEA">
          <w:rPr>
            <w:rFonts w:ascii="Arial" w:hAnsi="Arial" w:cs="Arial"/>
            <w:b/>
            <w:bCs/>
            <w:sz w:val="24"/>
            <w:szCs w:val="24"/>
          </w:rPr>
          <w:t>Declaration of competing interest</w:t>
        </w:r>
      </w:ins>
    </w:p>
    <w:p w14:paraId="28B6F904" w14:textId="78DB988F" w:rsidR="007A0EEA" w:rsidRPr="007A0EEA" w:rsidRDefault="007A0EEA">
      <w:pPr>
        <w:pStyle w:val="NormalWeb"/>
        <w:spacing w:line="480" w:lineRule="auto"/>
        <w:ind w:firstLine="360"/>
        <w:jc w:val="both"/>
        <w:rPr>
          <w:ins w:id="825" w:author="Ari Fina Bintarti" w:date="2024-05-24T10:31:00Z"/>
          <w:rFonts w:ascii="Arial" w:hAnsi="Arial" w:cs="Arial"/>
          <w:sz w:val="22"/>
          <w:szCs w:val="22"/>
          <w:rPrChange w:id="826" w:author="Ari Fina Bintarti" w:date="2024-05-24T10:32:00Z">
            <w:rPr>
              <w:ins w:id="827" w:author="Ari Fina Bintarti" w:date="2024-05-24T10:31:00Z"/>
            </w:rPr>
          </w:rPrChange>
        </w:rPr>
        <w:pPrChange w:id="828" w:author="Ari Fina Bintarti" w:date="2024-05-24T10:32:00Z">
          <w:pPr>
            <w:pStyle w:val="NormalWeb"/>
          </w:pPr>
        </w:pPrChange>
      </w:pPr>
      <w:ins w:id="829" w:author="Ari Fina Bintarti" w:date="2024-05-24T10:31:00Z">
        <w:r w:rsidRPr="007A0EEA">
          <w:rPr>
            <w:rFonts w:ascii="Arial" w:hAnsi="Arial" w:cs="Arial"/>
            <w:sz w:val="22"/>
            <w:szCs w:val="22"/>
            <w:rPrChange w:id="830" w:author="Ari Fina Bintarti" w:date="2024-05-24T10:32:00Z">
              <w:rPr>
                <w:rFonts w:ascii="CharisSIL" w:hAnsi="CharisSIL"/>
                <w:sz w:val="16"/>
                <w:szCs w:val="16"/>
              </w:rPr>
            </w:rPrChange>
          </w:rPr>
          <w:t>The authors declare that they have no known competing financial interests or personal</w:t>
        </w:r>
      </w:ins>
      <w:ins w:id="831" w:author="Ari Fina Bintarti" w:date="2024-05-24T10:32:00Z">
        <w:r>
          <w:rPr>
            <w:rFonts w:ascii="Arial" w:hAnsi="Arial" w:cs="Arial"/>
            <w:sz w:val="22"/>
            <w:szCs w:val="22"/>
          </w:rPr>
          <w:t xml:space="preserve"> </w:t>
        </w:r>
      </w:ins>
      <w:ins w:id="832" w:author="Ari Fina Bintarti" w:date="2024-05-24T10:31:00Z">
        <w:r w:rsidRPr="007A0EEA">
          <w:rPr>
            <w:rFonts w:ascii="Arial" w:hAnsi="Arial" w:cs="Arial"/>
            <w:sz w:val="22"/>
            <w:szCs w:val="22"/>
            <w:rPrChange w:id="833" w:author="Ari Fina Bintarti" w:date="2024-05-24T10:32:00Z">
              <w:rPr>
                <w:rFonts w:ascii="CharisSIL" w:hAnsi="CharisSIL"/>
                <w:sz w:val="16"/>
                <w:szCs w:val="16"/>
              </w:rPr>
            </w:rPrChange>
          </w:rPr>
          <w:t xml:space="preserve">relationships that could have appeared to influence the work reported in this paper. </w:t>
        </w:r>
      </w:ins>
    </w:p>
    <w:p w14:paraId="7C378318" w14:textId="10E090CA" w:rsidR="007A0EEA" w:rsidRDefault="007A0EEA" w:rsidP="0063031D">
      <w:pPr>
        <w:spacing w:line="480" w:lineRule="auto"/>
        <w:jc w:val="both"/>
        <w:rPr>
          <w:ins w:id="834" w:author="Ari Fina Bintarti" w:date="2024-05-24T10:30:00Z"/>
          <w:rFonts w:ascii="Arial" w:hAnsi="Arial" w:cs="Arial"/>
          <w:b/>
          <w:bCs/>
          <w:sz w:val="24"/>
          <w:szCs w:val="24"/>
        </w:rPr>
      </w:pPr>
      <w:ins w:id="835" w:author="Ari Fina Bintarti" w:date="2024-05-24T10:29:00Z">
        <w:r>
          <w:rPr>
            <w:rFonts w:ascii="Arial" w:hAnsi="Arial" w:cs="Arial"/>
            <w:b/>
            <w:bCs/>
            <w:sz w:val="24"/>
            <w:szCs w:val="24"/>
          </w:rPr>
          <w:t>Data availability</w:t>
        </w:r>
      </w:ins>
    </w:p>
    <w:p w14:paraId="17780D03" w14:textId="77777777" w:rsidR="007A0EEA" w:rsidRPr="00157A05" w:rsidRDefault="007A0EEA" w:rsidP="007A0EEA">
      <w:pPr>
        <w:spacing w:after="0" w:line="480" w:lineRule="auto"/>
        <w:ind w:firstLine="360"/>
        <w:jc w:val="both"/>
        <w:rPr>
          <w:moveTo w:id="836" w:author="Ari Fina Bintarti" w:date="2024-05-24T10:30:00Z"/>
          <w:rFonts w:ascii="Arial" w:hAnsi="Arial" w:cs="Arial"/>
        </w:rPr>
      </w:pPr>
      <w:moveToRangeStart w:id="837" w:author="Ari Fina Bintarti" w:date="2024-05-24T10:30:00Z" w:name="move167439071"/>
      <w:moveTo w:id="838" w:author="Ari Fina Bintarti" w:date="2024-05-24T10:30:00Z">
        <w:r w:rsidRPr="00157A05">
          <w:rPr>
            <w:rFonts w:ascii="Arial" w:hAnsi="Arial" w:cs="Arial"/>
          </w:rPr>
          <w:t xml:space="preserve">The computational workflows for sequence processing and ecological statistics are available on </w:t>
        </w:r>
        <w:r w:rsidRPr="00162DC7">
          <w:rPr>
            <w:rFonts w:ascii="Arial" w:hAnsi="Arial" w:cs="Arial"/>
          </w:rPr>
          <w:t>GitHub (https://github.com/arifinabintarti/microservices</w:t>
        </w:r>
        <w:r>
          <w:rPr>
            <w:rFonts w:ascii="Arial" w:hAnsi="Arial" w:cs="Arial"/>
          </w:rPr>
          <w:t>)</w:t>
        </w:r>
        <w:r w:rsidRPr="00157A05">
          <w:rPr>
            <w:rFonts w:ascii="Arial" w:hAnsi="Arial" w:cs="Arial"/>
          </w:rPr>
          <w:t xml:space="preserve">. Raw sequence data of </w:t>
        </w:r>
        <w:r w:rsidRPr="00157A05">
          <w:rPr>
            <w:rFonts w:ascii="Arial" w:hAnsi="Arial" w:cs="Arial"/>
          </w:rPr>
          <w:lastRenderedPageBreak/>
          <w:t xml:space="preserve">amoA gene of AOB, AOA, and comammox have been deposited in the Sequence Read Archive NCBI database under Bioproject accession number </w:t>
        </w:r>
        <w:r w:rsidRPr="00157A05">
          <w:rPr>
            <w:rFonts w:ascii="Arial" w:hAnsi="Arial" w:cs="Arial"/>
            <w:highlight w:val="yellow"/>
            <w:u w:val="single"/>
          </w:rPr>
          <w:t>….</w:t>
        </w:r>
        <w:r w:rsidRPr="00157A05">
          <w:rPr>
            <w:rFonts w:ascii="Arial" w:hAnsi="Arial" w:cs="Arial"/>
            <w:highlight w:val="yellow"/>
          </w:rPr>
          <w:t>.</w:t>
        </w:r>
      </w:moveTo>
    </w:p>
    <w:moveToRangeEnd w:id="837"/>
    <w:p w14:paraId="57C1CA89" w14:textId="77777777" w:rsidR="007A0EEA" w:rsidRDefault="007A0EEA" w:rsidP="0063031D">
      <w:pPr>
        <w:spacing w:line="480" w:lineRule="auto"/>
        <w:jc w:val="both"/>
        <w:rPr>
          <w:ins w:id="839" w:author="Ari Fina Bintarti" w:date="2024-05-24T10:29:00Z"/>
          <w:rFonts w:ascii="Arial" w:hAnsi="Arial" w:cs="Arial"/>
          <w:b/>
          <w:bCs/>
          <w:sz w:val="24"/>
          <w:szCs w:val="24"/>
        </w:rPr>
      </w:pPr>
    </w:p>
    <w:p w14:paraId="6E36B746" w14:textId="32EDDF37" w:rsidR="002C0241" w:rsidRPr="007A0EEA" w:rsidRDefault="002C0241" w:rsidP="0063031D">
      <w:pPr>
        <w:spacing w:line="480" w:lineRule="auto"/>
        <w:jc w:val="both"/>
        <w:rPr>
          <w:ins w:id="840" w:author="Ari Fina Bintarti" w:date="2024-05-24T10:18:00Z"/>
          <w:rFonts w:ascii="Arial" w:hAnsi="Arial" w:cs="Arial"/>
          <w:b/>
          <w:bCs/>
          <w:sz w:val="24"/>
          <w:szCs w:val="24"/>
          <w:rPrChange w:id="841" w:author="Ari Fina Bintarti" w:date="2024-05-24T10:29:00Z">
            <w:rPr>
              <w:ins w:id="842" w:author="Ari Fina Bintarti" w:date="2024-05-24T10:18:00Z"/>
              <w:rFonts w:ascii="Arial" w:hAnsi="Arial" w:cs="Arial"/>
              <w:b/>
              <w:bCs/>
            </w:rPr>
          </w:rPrChange>
        </w:rPr>
      </w:pPr>
      <w:ins w:id="843" w:author="Ari Fina Bintarti" w:date="2024-05-24T10:18:00Z">
        <w:r w:rsidRPr="007A0EEA">
          <w:rPr>
            <w:rFonts w:ascii="Arial" w:hAnsi="Arial" w:cs="Arial"/>
            <w:b/>
            <w:bCs/>
            <w:sz w:val="24"/>
            <w:szCs w:val="24"/>
            <w:rPrChange w:id="844" w:author="Ari Fina Bintarti" w:date="2024-05-24T10:29:00Z">
              <w:rPr>
                <w:rFonts w:ascii="Arial" w:hAnsi="Arial" w:cs="Arial"/>
                <w:b/>
                <w:bCs/>
              </w:rPr>
            </w:rPrChange>
          </w:rPr>
          <w:t>Appendix A. Supplementary data</w:t>
        </w:r>
      </w:ins>
    </w:p>
    <w:p w14:paraId="56CDB167" w14:textId="2723F369" w:rsidR="002C0241" w:rsidRPr="002C0241" w:rsidRDefault="002C0241">
      <w:pPr>
        <w:tabs>
          <w:tab w:val="left" w:pos="360"/>
        </w:tabs>
        <w:spacing w:line="480" w:lineRule="auto"/>
        <w:jc w:val="both"/>
        <w:rPr>
          <w:ins w:id="845" w:author="Ari Fina Bintarti" w:date="2024-05-24T10:17:00Z"/>
          <w:rFonts w:ascii="Arial" w:hAnsi="Arial" w:cs="Arial"/>
          <w:rPrChange w:id="846" w:author="Ari Fina Bintarti" w:date="2024-05-24T10:18:00Z">
            <w:rPr>
              <w:ins w:id="847" w:author="Ari Fina Bintarti" w:date="2024-05-24T10:17:00Z"/>
              <w:rFonts w:ascii="Arial" w:hAnsi="Arial" w:cs="Arial"/>
              <w:b/>
              <w:bCs/>
            </w:rPr>
          </w:rPrChange>
        </w:rPr>
        <w:pPrChange w:id="848" w:author="Ari Fina Bintarti" w:date="2024-05-24T10:18:00Z">
          <w:pPr>
            <w:spacing w:line="480" w:lineRule="auto"/>
            <w:jc w:val="both"/>
          </w:pPr>
        </w:pPrChange>
      </w:pPr>
      <w:ins w:id="849" w:author="Ari Fina Bintarti" w:date="2024-05-24T10:18:00Z">
        <w:r>
          <w:rPr>
            <w:rFonts w:ascii="Arial" w:hAnsi="Arial" w:cs="Arial"/>
          </w:rPr>
          <w:tab/>
          <w:t>Supplementary data</w:t>
        </w:r>
      </w:ins>
      <w:ins w:id="850" w:author="Ari Fina Bintarti" w:date="2024-05-24T10:19:00Z">
        <w:r>
          <w:rPr>
            <w:rFonts w:ascii="Arial" w:hAnsi="Arial" w:cs="Arial"/>
          </w:rPr>
          <w:t xml:space="preserve"> to this article can be found online at</w:t>
        </w:r>
      </w:ins>
    </w:p>
    <w:p w14:paraId="118F29FF" w14:textId="77777777" w:rsidR="008557D0" w:rsidRDefault="008557D0" w:rsidP="0063031D">
      <w:pPr>
        <w:spacing w:line="480" w:lineRule="auto"/>
        <w:jc w:val="both"/>
        <w:rPr>
          <w:ins w:id="851" w:author="Ari Fina Bintarti" w:date="2024-05-24T10:37:00Z"/>
          <w:rFonts w:ascii="Arial" w:hAnsi="Arial" w:cs="Arial"/>
          <w:b/>
          <w:bCs/>
          <w:sz w:val="24"/>
          <w:szCs w:val="24"/>
        </w:rPr>
      </w:pPr>
    </w:p>
    <w:p w14:paraId="54D2D723" w14:textId="2DEDA993" w:rsidR="006D66E5" w:rsidRPr="002C0241" w:rsidRDefault="006D66E5" w:rsidP="0063031D">
      <w:pPr>
        <w:spacing w:line="480" w:lineRule="auto"/>
        <w:jc w:val="both"/>
        <w:rPr>
          <w:rFonts w:ascii="Arial" w:hAnsi="Arial" w:cs="Arial"/>
          <w:b/>
          <w:bCs/>
          <w:sz w:val="24"/>
          <w:szCs w:val="24"/>
          <w:rPrChange w:id="852" w:author="Ari Fina Bintarti" w:date="2024-05-24T10:19:00Z">
            <w:rPr>
              <w:rFonts w:ascii="Arial" w:hAnsi="Arial" w:cs="Arial"/>
              <w:b/>
              <w:bCs/>
            </w:rPr>
          </w:rPrChange>
        </w:rPr>
      </w:pPr>
      <w:r w:rsidRPr="002C0241">
        <w:rPr>
          <w:rFonts w:ascii="Arial" w:hAnsi="Arial" w:cs="Arial"/>
          <w:b/>
          <w:bCs/>
          <w:sz w:val="24"/>
          <w:szCs w:val="24"/>
          <w:rPrChange w:id="853" w:author="Ari Fina Bintarti" w:date="2024-05-24T10:19:00Z">
            <w:rPr>
              <w:rFonts w:ascii="Arial" w:hAnsi="Arial" w:cs="Arial"/>
              <w:b/>
              <w:bCs/>
            </w:rPr>
          </w:rPrChange>
        </w:rPr>
        <w:t xml:space="preserve">References  </w:t>
      </w:r>
    </w:p>
    <w:p w14:paraId="50B960A9" w14:textId="77777777" w:rsidR="00F87F67" w:rsidRPr="00F87F67" w:rsidRDefault="00DD2381" w:rsidP="00F87F67">
      <w:pPr>
        <w:pStyle w:val="Bibliography"/>
      </w:pPr>
      <w:r>
        <w:t xml:space="preserve"> </w:t>
      </w:r>
      <w:r w:rsidR="003622F6">
        <w:fldChar w:fldCharType="begin"/>
      </w:r>
      <w:r w:rsidR="003622F6">
        <w:instrText xml:space="preserve"> ADDIN ZOTERO_BIBL {"uncited":[],"omitted":[],"custom":[]} CSL_BIBLIOGRAPHY </w:instrText>
      </w:r>
      <w:r w:rsidR="003622F6">
        <w:fldChar w:fldCharType="separate"/>
      </w:r>
      <w:r w:rsidR="00F87F67" w:rsidRPr="00F87F67">
        <w:t xml:space="preserve">Aigle, A., Prosser, J. I., &amp; Gubry-Rangin, C. (2019). The application of high-throughput sequencing technology to analysis of amoA phylogeny and environmental niche specialisation of terrestrial bacterial ammonia-oxidisers. </w:t>
      </w:r>
      <w:r w:rsidR="00F87F67" w:rsidRPr="00F87F67">
        <w:rPr>
          <w:i/>
          <w:iCs/>
        </w:rPr>
        <w:t>Environmental Microbiome</w:t>
      </w:r>
      <w:r w:rsidR="00F87F67" w:rsidRPr="00F87F67">
        <w:t xml:space="preserve">, </w:t>
      </w:r>
      <w:r w:rsidR="00F87F67" w:rsidRPr="00F87F67">
        <w:rPr>
          <w:i/>
          <w:iCs/>
        </w:rPr>
        <w:t>14</w:t>
      </w:r>
      <w:r w:rsidR="00F87F67" w:rsidRPr="00F87F67">
        <w:t>(1), 3. https://doi.org/10.1186/s40793-019-0342-6</w:t>
      </w:r>
    </w:p>
    <w:p w14:paraId="72BE0391" w14:textId="77777777" w:rsidR="00F87F67" w:rsidRPr="00F87F67" w:rsidRDefault="00F87F67" w:rsidP="00F87F67">
      <w:pPr>
        <w:pStyle w:val="Bibliography"/>
      </w:pPr>
      <w:r w:rsidRPr="00F87F67">
        <w:t xml:space="preserve">Alves, R. J. E., Minh, B. Q., Urich, T., von Haeseler, A., &amp; Schleper, C. (2018). Unifying the global phylogeny and environmental distribution of ammonia-oxidising archaea based on amoA genes. </w:t>
      </w:r>
      <w:r w:rsidRPr="00F87F67">
        <w:rPr>
          <w:i/>
          <w:iCs/>
        </w:rPr>
        <w:t>Nature Communications</w:t>
      </w:r>
      <w:r w:rsidRPr="00F87F67">
        <w:t xml:space="preserve">, </w:t>
      </w:r>
      <w:r w:rsidRPr="00F87F67">
        <w:rPr>
          <w:i/>
          <w:iCs/>
        </w:rPr>
        <w:t>9</w:t>
      </w:r>
      <w:r w:rsidRPr="00F87F67">
        <w:t>(1), Article 1. https://doi.org/10.1038/s41467-018-03861-1</w:t>
      </w:r>
    </w:p>
    <w:p w14:paraId="7E9BB926" w14:textId="77777777" w:rsidR="00F87F67" w:rsidRPr="00F87F67" w:rsidRDefault="00F87F67" w:rsidP="00F87F67">
      <w:pPr>
        <w:pStyle w:val="Bibliography"/>
      </w:pPr>
      <w:r w:rsidRPr="00F87F67">
        <w:t xml:space="preserve">Anderson, M. J., &amp; Willis, T. J. (2003). CANONICAL ANALYSIS OF PRINCIPAL COORDINATES: A USEFUL METHOD OF CONSTRAINED ORDINATION FOR ECOLOGY. </w:t>
      </w:r>
      <w:r w:rsidRPr="00F87F67">
        <w:rPr>
          <w:i/>
          <w:iCs/>
        </w:rPr>
        <w:t>Ecology</w:t>
      </w:r>
      <w:r w:rsidRPr="00F87F67">
        <w:t xml:space="preserve">, </w:t>
      </w:r>
      <w:r w:rsidRPr="00F87F67">
        <w:rPr>
          <w:i/>
          <w:iCs/>
        </w:rPr>
        <w:t>84</w:t>
      </w:r>
      <w:r w:rsidRPr="00F87F67">
        <w:t>(2), 511–525. https://doi.org/10.1890/0012-9658(2003)084[0511:CAOPCA]2.0.CO;2</w:t>
      </w:r>
    </w:p>
    <w:p w14:paraId="371AE12A" w14:textId="77777777" w:rsidR="00F87F67" w:rsidRPr="00F87F67" w:rsidRDefault="00F87F67" w:rsidP="00F87F67">
      <w:pPr>
        <w:pStyle w:val="Bibliography"/>
      </w:pPr>
      <w:r w:rsidRPr="00F87F67">
        <w:t xml:space="preserve">Barker, L. J., Hannaford, J., Magee, E., Turner, S., Sefton, C., Parry, S., Evans, J., Szczykulska, M., &amp; Haxton, T. (2024). An appraisal of the severity of the 2022 drought and its impacts. </w:t>
      </w:r>
      <w:r w:rsidRPr="00F87F67">
        <w:rPr>
          <w:i/>
          <w:iCs/>
        </w:rPr>
        <w:t>Weather</w:t>
      </w:r>
      <w:r w:rsidRPr="00F87F67">
        <w:t xml:space="preserve">, </w:t>
      </w:r>
      <w:r w:rsidRPr="00F87F67">
        <w:rPr>
          <w:i/>
          <w:iCs/>
        </w:rPr>
        <w:t>99</w:t>
      </w:r>
      <w:r w:rsidRPr="00F87F67">
        <w:t>(99). https://doi.org/10.1002/wea.4531</w:t>
      </w:r>
    </w:p>
    <w:p w14:paraId="1D3CD390" w14:textId="77777777" w:rsidR="00F87F67" w:rsidRPr="00F87F67" w:rsidRDefault="00F87F67" w:rsidP="00F87F67">
      <w:pPr>
        <w:pStyle w:val="Bibliography"/>
      </w:pPr>
      <w:r w:rsidRPr="00F87F67">
        <w:lastRenderedPageBreak/>
        <w:t xml:space="preserve">Bello, M. O., Thion, C., Gubry-Rangin, C., &amp; Prosser, J. I. (2019). Differential sensitivity of ammonia oxidising archaea and bacteria to matric and osmotic potential. </w:t>
      </w:r>
      <w:r w:rsidRPr="00F87F67">
        <w:rPr>
          <w:i/>
          <w:iCs/>
        </w:rPr>
        <w:t>Soil Biology and Biochemistry</w:t>
      </w:r>
      <w:r w:rsidRPr="00F87F67">
        <w:t xml:space="preserve">, </w:t>
      </w:r>
      <w:r w:rsidRPr="00F87F67">
        <w:rPr>
          <w:i/>
          <w:iCs/>
        </w:rPr>
        <w:t>129</w:t>
      </w:r>
      <w:r w:rsidRPr="00F87F67">
        <w:t>, 184–190. https://doi.org/10.1016/j.soilbio.2018.11.017</w:t>
      </w:r>
    </w:p>
    <w:p w14:paraId="418D03D8" w14:textId="77777777" w:rsidR="00F87F67" w:rsidRPr="00035B28" w:rsidRDefault="00F87F67" w:rsidP="00035B28">
      <w:pPr>
        <w:pStyle w:val="Bibliography"/>
        <w:rPr>
          <w:ins w:id="854" w:author="Ari Fina Bintarti" w:date="2024-05-24T17:04:00Z"/>
          <w:rFonts w:cstheme="minorHAnsi"/>
        </w:rPr>
      </w:pPr>
      <w:r w:rsidRPr="00F87F67">
        <w:t xml:space="preserve">Benjamini, Y., &amp; Hochberg, Y. (1995). Controlling the False Discovery Rate: A Practical and Powerful Approach to Multiple Testing. </w:t>
      </w:r>
      <w:r w:rsidRPr="00F87F67">
        <w:rPr>
          <w:i/>
          <w:iCs/>
        </w:rPr>
        <w:t>Journal of the Royal Statistical Society Series B: Statistical Methodology</w:t>
      </w:r>
      <w:r w:rsidRPr="00F87F67">
        <w:t xml:space="preserve">, </w:t>
      </w:r>
      <w:r w:rsidRPr="00F87F67">
        <w:rPr>
          <w:i/>
          <w:iCs/>
        </w:rPr>
        <w:t>57</w:t>
      </w:r>
      <w:r w:rsidRPr="00F87F67">
        <w:t>(1), 289–300. https://doi.org/10.1111/j.2517-</w:t>
      </w:r>
      <w:r w:rsidRPr="00035B28">
        <w:rPr>
          <w:rFonts w:cstheme="minorHAnsi"/>
        </w:rPr>
        <w:t>6161.1995.tb02031.x</w:t>
      </w:r>
    </w:p>
    <w:p w14:paraId="12331A2C" w14:textId="5422FE8D" w:rsidR="00035B28" w:rsidRPr="0070340D" w:rsidRDefault="00035B28">
      <w:pPr>
        <w:spacing w:line="480" w:lineRule="auto"/>
        <w:ind w:left="720" w:hanging="720"/>
        <w:rPr>
          <w:rFonts w:cstheme="minorHAnsi"/>
        </w:rPr>
        <w:pPrChange w:id="855" w:author="Ari Fina Bintarti" w:date="2024-05-24T17:05:00Z">
          <w:pPr>
            <w:pStyle w:val="Bibliography"/>
          </w:pPr>
        </w:pPrChange>
      </w:pPr>
      <w:ins w:id="856" w:author="Ari Fina Bintarti" w:date="2024-05-24T17:04:00Z">
        <w:r w:rsidRPr="00035B28">
          <w:rPr>
            <w:rFonts w:cstheme="minorHAnsi"/>
            <w:color w:val="212121"/>
            <w:sz w:val="24"/>
            <w:szCs w:val="24"/>
            <w:shd w:val="clear" w:color="auto" w:fill="FFFFFF"/>
            <w:rPrChange w:id="857" w:author="Ari Fina Bintarti" w:date="2024-05-24T17:04:00Z">
              <w:rPr>
                <w:rFonts w:ascii="Cambria" w:hAnsi="Cambria"/>
                <w:color w:val="212121"/>
                <w:sz w:val="26"/>
                <w:szCs w:val="26"/>
                <w:shd w:val="clear" w:color="auto" w:fill="FFFFFF"/>
              </w:rPr>
            </w:rPrChange>
          </w:rPr>
          <w:t>Bittinger</w:t>
        </w:r>
        <w:r>
          <w:rPr>
            <w:rFonts w:cstheme="minorHAnsi"/>
            <w:color w:val="212121"/>
            <w:sz w:val="24"/>
            <w:szCs w:val="24"/>
            <w:shd w:val="clear" w:color="auto" w:fill="FFFFFF"/>
          </w:rPr>
          <w:t xml:space="preserve">, </w:t>
        </w:r>
        <w:r w:rsidRPr="00035B28">
          <w:rPr>
            <w:rFonts w:cstheme="minorHAnsi"/>
            <w:color w:val="212121"/>
            <w:sz w:val="24"/>
            <w:szCs w:val="24"/>
            <w:shd w:val="clear" w:color="auto" w:fill="FFFFFF"/>
            <w:rPrChange w:id="858" w:author="Ari Fina Bintarti" w:date="2024-05-24T17:04:00Z">
              <w:rPr>
                <w:rFonts w:ascii="Cambria" w:hAnsi="Cambria"/>
                <w:color w:val="212121"/>
                <w:sz w:val="26"/>
                <w:szCs w:val="26"/>
                <w:shd w:val="clear" w:color="auto" w:fill="FFFFFF"/>
              </w:rPr>
            </w:rPrChange>
          </w:rPr>
          <w:t xml:space="preserve">K. </w:t>
        </w:r>
        <w:r>
          <w:rPr>
            <w:rFonts w:cstheme="minorHAnsi"/>
            <w:color w:val="212121"/>
            <w:sz w:val="24"/>
            <w:szCs w:val="24"/>
            <w:shd w:val="clear" w:color="auto" w:fill="FFFFFF"/>
          </w:rPr>
          <w:t xml:space="preserve">2020. </w:t>
        </w:r>
        <w:r w:rsidRPr="00035B28">
          <w:rPr>
            <w:rFonts w:cstheme="minorHAnsi"/>
            <w:color w:val="212121"/>
            <w:sz w:val="24"/>
            <w:szCs w:val="24"/>
            <w:shd w:val="clear" w:color="auto" w:fill="FFFFFF"/>
            <w:rPrChange w:id="859" w:author="Ari Fina Bintarti" w:date="2024-05-24T17:04:00Z">
              <w:rPr>
                <w:rFonts w:ascii="Cambria" w:hAnsi="Cambria"/>
                <w:color w:val="212121"/>
                <w:sz w:val="26"/>
                <w:szCs w:val="26"/>
                <w:shd w:val="clear" w:color="auto" w:fill="FFFFFF"/>
              </w:rPr>
            </w:rPrChange>
          </w:rPr>
          <w:t>usedist: Distance matrix utilities. R package version 040.</w:t>
        </w:r>
        <w:r w:rsidRPr="00035B28">
          <w:rPr>
            <w:rFonts w:cstheme="minorHAnsi"/>
            <w:color w:val="000000" w:themeColor="text1"/>
            <w:sz w:val="24"/>
            <w:szCs w:val="24"/>
            <w:shd w:val="clear" w:color="auto" w:fill="FFFFFF"/>
            <w:rPrChange w:id="860" w:author="Ari Fina Bintarti" w:date="2024-05-24T17:05:00Z">
              <w:rPr>
                <w:rFonts w:cstheme="minorHAnsi"/>
                <w:color w:val="212121"/>
                <w:shd w:val="clear" w:color="auto" w:fill="FFFFFF"/>
              </w:rPr>
            </w:rPrChange>
          </w:rPr>
          <w:t xml:space="preserve"> </w:t>
        </w:r>
        <w:r w:rsidRPr="00035B28">
          <w:rPr>
            <w:rFonts w:cstheme="minorHAnsi"/>
            <w:color w:val="000000" w:themeColor="text1"/>
            <w:sz w:val="24"/>
            <w:szCs w:val="24"/>
            <w:rPrChange w:id="861" w:author="Ari Fina Bintarti" w:date="2024-05-24T17:05:00Z">
              <w:rPr>
                <w:rStyle w:val="Hyperlink"/>
                <w:rFonts w:ascii="Cambria" w:hAnsi="Cambria"/>
                <w:color w:val="4C2C92"/>
                <w:sz w:val="26"/>
                <w:szCs w:val="26"/>
              </w:rPr>
            </w:rPrChange>
          </w:rPr>
          <w:t>https://cran.r-project.org/package=usedist</w:t>
        </w:r>
        <w:r w:rsidRPr="00035B28">
          <w:rPr>
            <w:rFonts w:cstheme="minorHAnsi"/>
            <w:color w:val="000000" w:themeColor="text1"/>
            <w:sz w:val="24"/>
            <w:szCs w:val="24"/>
            <w:shd w:val="clear" w:color="auto" w:fill="FFFFFF"/>
            <w:rPrChange w:id="862" w:author="Ari Fina Bintarti" w:date="2024-05-24T17:05:00Z">
              <w:rPr>
                <w:rFonts w:ascii="Cambria" w:hAnsi="Cambria"/>
                <w:color w:val="212121"/>
                <w:sz w:val="26"/>
                <w:szCs w:val="26"/>
                <w:shd w:val="clear" w:color="auto" w:fill="FFFFFF"/>
              </w:rPr>
            </w:rPrChange>
          </w:rPr>
          <w:t>.</w:t>
        </w:r>
      </w:ins>
    </w:p>
    <w:p w14:paraId="59D948B6" w14:textId="77777777" w:rsidR="00F87F67" w:rsidRPr="00F87F67" w:rsidRDefault="00F87F67" w:rsidP="00F87F67">
      <w:pPr>
        <w:pStyle w:val="Bibliography"/>
      </w:pPr>
      <w:r w:rsidRPr="00F87F67">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F87F67">
        <w:rPr>
          <w:i/>
          <w:iCs/>
        </w:rPr>
        <w:t>Natural Hazards and Earth System Sciences</w:t>
      </w:r>
      <w:r w:rsidRPr="00F87F67">
        <w:t xml:space="preserve">, </w:t>
      </w:r>
      <w:r w:rsidRPr="00F87F67">
        <w:rPr>
          <w:i/>
          <w:iCs/>
        </w:rPr>
        <w:t>22</w:t>
      </w:r>
      <w:r w:rsidRPr="00F87F67">
        <w:t>(6), 2201–2217. https://doi.org/10.5194/nhess-22-2201-2022</w:t>
      </w:r>
    </w:p>
    <w:p w14:paraId="7FC766C0" w14:textId="77777777" w:rsidR="00F87F67" w:rsidRPr="00F87F67" w:rsidRDefault="00F87F67" w:rsidP="00F87F67">
      <w:pPr>
        <w:pStyle w:val="Bibliography"/>
      </w:pPr>
      <w:r w:rsidRPr="00F87F67">
        <w:t xml:space="preserve">Brooks, M., E., Kristensen, K., Benthem, K., J. ,van, Magnusson, A., Berg, C., W., Nielsen, A., Skaug, H., J., Mächler, M., &amp; Bolker, B., M. (2017). glmmTMB Balances Speed and Flexibility Among Packages for Zero-inflated Generalized Linear Mixed Modeling. </w:t>
      </w:r>
      <w:r w:rsidRPr="00F87F67">
        <w:rPr>
          <w:i/>
          <w:iCs/>
        </w:rPr>
        <w:t>The R Journal</w:t>
      </w:r>
      <w:r w:rsidRPr="00F87F67">
        <w:t xml:space="preserve">, </w:t>
      </w:r>
      <w:r w:rsidRPr="00F87F67">
        <w:rPr>
          <w:i/>
          <w:iCs/>
        </w:rPr>
        <w:t>9</w:t>
      </w:r>
      <w:r w:rsidRPr="00F87F67">
        <w:t>(2), 378. https://doi.org/10.32614/RJ-2017-066</w:t>
      </w:r>
    </w:p>
    <w:p w14:paraId="1FBDBE86" w14:textId="77777777" w:rsidR="00F87F67" w:rsidRPr="00F87F67" w:rsidRDefault="00F87F67" w:rsidP="00F87F67">
      <w:pPr>
        <w:pStyle w:val="Bibliography"/>
      </w:pPr>
      <w:r w:rsidRPr="00F87F67">
        <w:t xml:space="preserve">Bru, D., Ramette, A., Saby, N. P. A., Dequiedt, S., Ranjard, L., Jolivet, C., Arrouays, D., &amp; Philippot, L. (2011). Determinants of the distribution of nitrogen-cycling microbial communities at the landscape scale. </w:t>
      </w:r>
      <w:r w:rsidRPr="00F87F67">
        <w:rPr>
          <w:i/>
          <w:iCs/>
        </w:rPr>
        <w:t>The ISME Journal</w:t>
      </w:r>
      <w:r w:rsidRPr="00F87F67">
        <w:t xml:space="preserve">, </w:t>
      </w:r>
      <w:r w:rsidRPr="00F87F67">
        <w:rPr>
          <w:i/>
          <w:iCs/>
        </w:rPr>
        <w:t>5</w:t>
      </w:r>
      <w:r w:rsidRPr="00F87F67">
        <w:t>(3), 532–542. https://doi.org/10.1038/ismej.2010.130</w:t>
      </w:r>
    </w:p>
    <w:p w14:paraId="4D42EE60" w14:textId="77777777" w:rsidR="00F87F67" w:rsidRPr="00F87F67" w:rsidRDefault="00F87F67" w:rsidP="00F87F67">
      <w:pPr>
        <w:pStyle w:val="Bibliography"/>
      </w:pPr>
      <w:r w:rsidRPr="00F87F67">
        <w:lastRenderedPageBreak/>
        <w:t xml:space="preserve">Buchfink, B., Reuter, K., &amp; Drost, H.-G. (2021). Sensitive protein alignments at tree-of-life scale using DIAMOND. </w:t>
      </w:r>
      <w:r w:rsidRPr="00F87F67">
        <w:rPr>
          <w:i/>
          <w:iCs/>
        </w:rPr>
        <w:t>Nature Methods</w:t>
      </w:r>
      <w:r w:rsidRPr="00F87F67">
        <w:t xml:space="preserve">, </w:t>
      </w:r>
      <w:r w:rsidRPr="00F87F67">
        <w:rPr>
          <w:i/>
          <w:iCs/>
        </w:rPr>
        <w:t>18</w:t>
      </w:r>
      <w:r w:rsidRPr="00F87F67">
        <w:t>(4), Article 4. https://doi.org/10.1038/s41592-021-01101-x</w:t>
      </w:r>
    </w:p>
    <w:p w14:paraId="1BBFAE98" w14:textId="77777777" w:rsidR="00F87F67" w:rsidRPr="00F87F67" w:rsidRDefault="00F87F67" w:rsidP="00F87F67">
      <w:pPr>
        <w:pStyle w:val="Bibliography"/>
      </w:pPr>
      <w:r w:rsidRPr="00F87F67">
        <w:t xml:space="preserve">Burton, S. A. Q., &amp; Prosser, J. I. (2001). Autotrophic Ammonia Oxidation at Low pH through Urea Hydrolysis. </w:t>
      </w:r>
      <w:r w:rsidRPr="00F87F67">
        <w:rPr>
          <w:i/>
          <w:iCs/>
        </w:rPr>
        <w:t>Applied and Environmental Microbiology</w:t>
      </w:r>
      <w:r w:rsidRPr="00F87F67">
        <w:t xml:space="preserve">, </w:t>
      </w:r>
      <w:r w:rsidRPr="00F87F67">
        <w:rPr>
          <w:i/>
          <w:iCs/>
        </w:rPr>
        <w:t>67</w:t>
      </w:r>
      <w:r w:rsidRPr="00F87F67">
        <w:t>(7), 2952–2957. https://doi.org/10.1128/AEM.67.7.2952-2957.2001</w:t>
      </w:r>
    </w:p>
    <w:p w14:paraId="2399CF44" w14:textId="77777777" w:rsidR="00F87F67" w:rsidRPr="00F87F67" w:rsidRDefault="00F87F67" w:rsidP="00F87F67">
      <w:pPr>
        <w:pStyle w:val="Bibliography"/>
      </w:pPr>
      <w:r w:rsidRPr="00F87F67">
        <w:t xml:space="preserve">Callahan, B. J., McMurdie, P. J., Rosen, M. J., Han, A. W., Johnson, A. J. A., &amp; Holmes, S. P. (2016). DADA2: High-resolution sample inference from Illumina amplicon data. </w:t>
      </w:r>
      <w:r w:rsidRPr="00F87F67">
        <w:rPr>
          <w:i/>
          <w:iCs/>
        </w:rPr>
        <w:t>Nature Methods</w:t>
      </w:r>
      <w:r w:rsidRPr="00F87F67">
        <w:t xml:space="preserve">, </w:t>
      </w:r>
      <w:r w:rsidRPr="00F87F67">
        <w:rPr>
          <w:i/>
          <w:iCs/>
        </w:rPr>
        <w:t>13</w:t>
      </w:r>
      <w:r w:rsidRPr="00F87F67">
        <w:t>(7), Article 7. https://doi.org/10.1038/nmeth.3869</w:t>
      </w:r>
    </w:p>
    <w:p w14:paraId="5EB13992" w14:textId="77777777" w:rsidR="00F87F67" w:rsidRPr="00F87F67" w:rsidRDefault="00F87F67" w:rsidP="00F87F67">
      <w:pPr>
        <w:pStyle w:val="Bibliography"/>
      </w:pPr>
      <w:r w:rsidRPr="00F87F67">
        <w:t xml:space="preserve">Canarini, A., Schmidt, H., Fuchslueger, L., Martin, V., Herbold, C. W., Zezula, D., Gündler, P., Hasibeder, R., Jecmenica, M., Bahn, M., &amp; Richter, A. (2021). Ecological memory of recurrent drought modifies soil processes via changes in soil microbial community. </w:t>
      </w:r>
      <w:r w:rsidRPr="00F87F67">
        <w:rPr>
          <w:i/>
          <w:iCs/>
        </w:rPr>
        <w:t>Nature Communications</w:t>
      </w:r>
      <w:r w:rsidRPr="00F87F67">
        <w:t xml:space="preserve">, </w:t>
      </w:r>
      <w:r w:rsidRPr="00F87F67">
        <w:rPr>
          <w:i/>
          <w:iCs/>
        </w:rPr>
        <w:t>12</w:t>
      </w:r>
      <w:r w:rsidRPr="00F87F67">
        <w:t>(1), 5308. https://doi.org/10.1038/s41467-021-25675-4</w:t>
      </w:r>
    </w:p>
    <w:p w14:paraId="4FFA7606" w14:textId="77777777" w:rsidR="00F87F67" w:rsidRPr="00F87F67" w:rsidRDefault="00F87F67" w:rsidP="00F87F67">
      <w:pPr>
        <w:pStyle w:val="Bibliography"/>
      </w:pPr>
      <w:r w:rsidRPr="00F87F67">
        <w:t xml:space="preserve">Chen, J., Nie, Y., Liu, W., Wang, Z., &amp; Shen, W. (2017). Ammonia-Oxidizing Archaea Are More Resistant Than Denitrifiers to Seasonal Precipitation Changes in an Acidic Subtropical Forest Soil. </w:t>
      </w:r>
      <w:r w:rsidRPr="00F87F67">
        <w:rPr>
          <w:i/>
          <w:iCs/>
        </w:rPr>
        <w:t>Frontiers in Microbiology</w:t>
      </w:r>
      <w:r w:rsidRPr="00F87F67">
        <w:t xml:space="preserve">, </w:t>
      </w:r>
      <w:r w:rsidRPr="00F87F67">
        <w:rPr>
          <w:i/>
          <w:iCs/>
        </w:rPr>
        <w:t>8</w:t>
      </w:r>
      <w:r w:rsidRPr="00F87F67">
        <w:t>, 1384. https://doi.org/10.3389/fmicb.2017.01384</w:t>
      </w:r>
    </w:p>
    <w:p w14:paraId="568E91CE" w14:textId="77777777" w:rsidR="00F87F67" w:rsidRPr="00F87F67" w:rsidRDefault="00F87F67" w:rsidP="00F87F67">
      <w:pPr>
        <w:pStyle w:val="Bibliography"/>
      </w:pPr>
      <w:r w:rsidRPr="00F87F67">
        <w:t xml:space="preserve">Daims, H., Lebedeva, E. V., Pjevac, P., Han, P., Herbold, C., Albertsen, M., Jehmlich, N., Palatinszky, M., Vierheilig, J., Bulaev, A., Kirkegaard, R. H., von Bergen, M., Rattei, T., Bendinger, B., Nielsen, P. H., &amp; Wagner, M. (2015). Complete nitrification by Nitrospira bacteria. </w:t>
      </w:r>
      <w:r w:rsidRPr="00F87F67">
        <w:rPr>
          <w:i/>
          <w:iCs/>
        </w:rPr>
        <w:t>Nature</w:t>
      </w:r>
      <w:r w:rsidRPr="00F87F67">
        <w:t xml:space="preserve">, </w:t>
      </w:r>
      <w:r w:rsidRPr="00F87F67">
        <w:rPr>
          <w:i/>
          <w:iCs/>
        </w:rPr>
        <w:t>528</w:t>
      </w:r>
      <w:r w:rsidRPr="00F87F67">
        <w:t>(7583), 504–509. https://doi.org/10.1038/nature16461</w:t>
      </w:r>
    </w:p>
    <w:p w14:paraId="367C6C92" w14:textId="77777777" w:rsidR="00F87F67" w:rsidRPr="00F87F67" w:rsidRDefault="00F87F67" w:rsidP="00F87F67">
      <w:pPr>
        <w:pStyle w:val="Bibliography"/>
      </w:pPr>
      <w:r w:rsidRPr="00F87F67">
        <w:t xml:space="preserve">de Vries, F. T., Brown, C., &amp; Stevens, C. J. (2016). Grassland species root response to drought: Consequences for soil carbon and nitrogen availability. </w:t>
      </w:r>
      <w:r w:rsidRPr="00F87F67">
        <w:rPr>
          <w:i/>
          <w:iCs/>
        </w:rPr>
        <w:t>Plant and Soil</w:t>
      </w:r>
      <w:r w:rsidRPr="00F87F67">
        <w:t xml:space="preserve">, </w:t>
      </w:r>
      <w:r w:rsidRPr="00F87F67">
        <w:rPr>
          <w:i/>
          <w:iCs/>
        </w:rPr>
        <w:t>409</w:t>
      </w:r>
      <w:r w:rsidRPr="00F87F67">
        <w:t>(1), 297–312. https://doi.org/10.1007/s11104-016-2964-4</w:t>
      </w:r>
    </w:p>
    <w:p w14:paraId="5E5DE39F" w14:textId="77777777" w:rsidR="00F87F67" w:rsidRPr="00F87F67" w:rsidRDefault="00F87F67" w:rsidP="00F87F67">
      <w:pPr>
        <w:pStyle w:val="Bibliography"/>
      </w:pPr>
      <w:r w:rsidRPr="00F87F67">
        <w:lastRenderedPageBreak/>
        <w:t xml:space="preserve">de Vries, F. T., Griffiths, R. I., Knight, C. G., Nicolitch, O., &amp; Williams, A. (2020). Harnessing rhizosphere microbiomes for drought-resilient crop production. </w:t>
      </w:r>
      <w:r w:rsidRPr="00F87F67">
        <w:rPr>
          <w:i/>
          <w:iCs/>
        </w:rPr>
        <w:t>Science</w:t>
      </w:r>
      <w:r w:rsidRPr="00F87F67">
        <w:t xml:space="preserve">, </w:t>
      </w:r>
      <w:r w:rsidRPr="00F87F67">
        <w:rPr>
          <w:i/>
          <w:iCs/>
        </w:rPr>
        <w:t>368</w:t>
      </w:r>
      <w:r w:rsidRPr="00F87F67">
        <w:t>(6488), 270–274. https://doi.org/10.1126/science.aaz5192</w:t>
      </w:r>
    </w:p>
    <w:p w14:paraId="52F228A5" w14:textId="77777777" w:rsidR="00F87F67" w:rsidRPr="00F87F67" w:rsidRDefault="00F87F67" w:rsidP="00F87F67">
      <w:pPr>
        <w:pStyle w:val="Bibliography"/>
      </w:pPr>
      <w:r w:rsidRPr="00F87F67">
        <w:t xml:space="preserve">Deng, L., Peng, C., Kim, D.-G., Li, J., Liu, Y., Hai, X., Liu, Q., Huang, C., Shangguan, Z., &amp; Kuzyakov, Y. (2021). Drought effects on soil carbon and nitrogen dynamics in global natural ecosystems. </w:t>
      </w:r>
      <w:r w:rsidRPr="00F87F67">
        <w:rPr>
          <w:i/>
          <w:iCs/>
        </w:rPr>
        <w:t>Earth-Science Reviews</w:t>
      </w:r>
      <w:r w:rsidRPr="00F87F67">
        <w:t xml:space="preserve">, </w:t>
      </w:r>
      <w:r w:rsidRPr="00F87F67">
        <w:rPr>
          <w:i/>
          <w:iCs/>
        </w:rPr>
        <w:t>214</w:t>
      </w:r>
      <w:r w:rsidRPr="00F87F67">
        <w:t>, 103501. https://doi.org/10.1016/j.earscirev.2020.103501</w:t>
      </w:r>
    </w:p>
    <w:p w14:paraId="2F0E32A3" w14:textId="77777777" w:rsidR="00F87F67" w:rsidRPr="00F87F67" w:rsidRDefault="00F87F67" w:rsidP="00F87F67">
      <w:pPr>
        <w:pStyle w:val="Bibliography"/>
      </w:pPr>
      <w:r w:rsidRPr="00F87F67">
        <w:t xml:space="preserve">Dobbie, K. E., &amp; Smith, K. A. (2001). The effects of temperature, water‐filled pore space and land use on N </w:t>
      </w:r>
      <w:r w:rsidRPr="00F87F67">
        <w:rPr>
          <w:vertAlign w:val="subscript"/>
        </w:rPr>
        <w:t>2</w:t>
      </w:r>
      <w:r w:rsidRPr="00F87F67">
        <w:t xml:space="preserve"> O emissions from an imperfectly drained gleysol. </w:t>
      </w:r>
      <w:r w:rsidRPr="00F87F67">
        <w:rPr>
          <w:i/>
          <w:iCs/>
        </w:rPr>
        <w:t>European Journal of Soil Science</w:t>
      </w:r>
      <w:r w:rsidRPr="00F87F67">
        <w:t xml:space="preserve">, </w:t>
      </w:r>
      <w:r w:rsidRPr="00F87F67">
        <w:rPr>
          <w:i/>
          <w:iCs/>
        </w:rPr>
        <w:t>52</w:t>
      </w:r>
      <w:r w:rsidRPr="00F87F67">
        <w:t>(4), 667–673. https://doi.org/10.1046/j.1365-2389.2001.00395.x</w:t>
      </w:r>
    </w:p>
    <w:p w14:paraId="4EB951E2" w14:textId="77777777" w:rsidR="00F87F67" w:rsidRPr="00F87F67" w:rsidRDefault="00F87F67" w:rsidP="00F87F67">
      <w:pPr>
        <w:pStyle w:val="Bibliography"/>
      </w:pPr>
      <w:r w:rsidRPr="00F87F67">
        <w:t xml:space="preserve">Dunn, O. J. (1964). Multiple Comparisons Using Rank Sums. </w:t>
      </w:r>
      <w:r w:rsidRPr="00F87F67">
        <w:rPr>
          <w:i/>
          <w:iCs/>
        </w:rPr>
        <w:t>Technometrics</w:t>
      </w:r>
      <w:r w:rsidRPr="00F87F67">
        <w:t xml:space="preserve">, </w:t>
      </w:r>
      <w:r w:rsidRPr="00F87F67">
        <w:rPr>
          <w:i/>
          <w:iCs/>
        </w:rPr>
        <w:t>6</w:t>
      </w:r>
      <w:r w:rsidRPr="00F87F67">
        <w:t>(3), 241–252. https://doi.org/10.1080/00401706.1964.10490181</w:t>
      </w:r>
    </w:p>
    <w:p w14:paraId="36872D8F" w14:textId="77777777" w:rsidR="00F87F67" w:rsidRPr="00F87F67" w:rsidRDefault="00F87F67" w:rsidP="00F87F67">
      <w:pPr>
        <w:pStyle w:val="Bibliography"/>
      </w:pPr>
      <w:r w:rsidRPr="00F87F67">
        <w:t xml:space="preserve">Flynn, N. E., Comas, L. H., Stewart, C. E., &amp; Fonte, S. J. (2023). High N availability decreases N uptake and yield under limited water availability in maize. </w:t>
      </w:r>
      <w:r w:rsidRPr="00F87F67">
        <w:rPr>
          <w:i/>
          <w:iCs/>
        </w:rPr>
        <w:t>Scientific Reports</w:t>
      </w:r>
      <w:r w:rsidRPr="00F87F67">
        <w:t xml:space="preserve">, </w:t>
      </w:r>
      <w:r w:rsidRPr="00F87F67">
        <w:rPr>
          <w:i/>
          <w:iCs/>
        </w:rPr>
        <w:t>13</w:t>
      </w:r>
      <w:r w:rsidRPr="00F87F67">
        <w:t>(1), 14269. https://doi.org/10.1038/s41598-023-40459-0</w:t>
      </w:r>
    </w:p>
    <w:p w14:paraId="7AEB9459" w14:textId="77777777" w:rsidR="00F87F67" w:rsidRPr="00F87F67" w:rsidRDefault="00F87F67" w:rsidP="00F87F67">
      <w:pPr>
        <w:pStyle w:val="Bibliography"/>
      </w:pPr>
      <w:r w:rsidRPr="00F87F67">
        <w:t xml:space="preserve">Fuchslueger, L., Kastl, E.-M., Bauer, F., Kienzl, S., Hasibeder, R., Ladreiter-Knauss, T., Schmitt, M., Bahn, M., Schloter, M., Richter, A., &amp; Szukics, U. (2014). Effects of drought on nitrogen turnover and abundances of ammonia-oxidizers in mountain grassland. </w:t>
      </w:r>
      <w:r w:rsidRPr="00F87F67">
        <w:rPr>
          <w:i/>
          <w:iCs/>
        </w:rPr>
        <w:t>Biogeosciences</w:t>
      </w:r>
      <w:r w:rsidRPr="00F87F67">
        <w:t xml:space="preserve">, </w:t>
      </w:r>
      <w:r w:rsidRPr="00F87F67">
        <w:rPr>
          <w:i/>
          <w:iCs/>
        </w:rPr>
        <w:t>11</w:t>
      </w:r>
      <w:r w:rsidRPr="00F87F67">
        <w:t>(21), 6003–6015. https://doi.org/10.5194/bg-11-6003-2014</w:t>
      </w:r>
    </w:p>
    <w:p w14:paraId="3AA70C86" w14:textId="77777777" w:rsidR="00F87F67" w:rsidRPr="00F87F67" w:rsidRDefault="00F87F67" w:rsidP="00F87F67">
      <w:pPr>
        <w:pStyle w:val="Bibliography"/>
      </w:pPr>
      <w:r w:rsidRPr="00F87F67">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w:t>
      </w:r>
      <w:r w:rsidRPr="00F87F67">
        <w:lastRenderedPageBreak/>
        <w:t xml:space="preserve">Community Structure Enhance Predictions of Ecosystem Processes? </w:t>
      </w:r>
      <w:r w:rsidRPr="00F87F67">
        <w:rPr>
          <w:i/>
          <w:iCs/>
        </w:rPr>
        <w:t>Frontiers in Microbiology</w:t>
      </w:r>
      <w:r w:rsidRPr="00F87F67">
        <w:t xml:space="preserve">, </w:t>
      </w:r>
      <w:r w:rsidRPr="00F87F67">
        <w:rPr>
          <w:i/>
          <w:iCs/>
        </w:rPr>
        <w:t>7</w:t>
      </w:r>
      <w:r w:rsidRPr="00F87F67">
        <w:t>. https://doi.org/10.3389/fmicb.2016.00214</w:t>
      </w:r>
    </w:p>
    <w:p w14:paraId="359843A0" w14:textId="77777777" w:rsidR="00F87F67" w:rsidRPr="00F87F67" w:rsidRDefault="00F87F67" w:rsidP="00F87F67">
      <w:pPr>
        <w:pStyle w:val="Bibliography"/>
      </w:pPr>
      <w:r w:rsidRPr="00F87F67">
        <w:t xml:space="preserve">Griffiths, B. S., &amp; Philippot, L. (2013). Insights into the resistance and resilience of the soil microbial community. </w:t>
      </w:r>
      <w:r w:rsidRPr="00F87F67">
        <w:rPr>
          <w:i/>
          <w:iCs/>
        </w:rPr>
        <w:t>FEMS Microbiology Reviews</w:t>
      </w:r>
      <w:r w:rsidRPr="00F87F67">
        <w:t xml:space="preserve">, </w:t>
      </w:r>
      <w:r w:rsidRPr="00F87F67">
        <w:rPr>
          <w:i/>
          <w:iCs/>
        </w:rPr>
        <w:t>37</w:t>
      </w:r>
      <w:r w:rsidRPr="00F87F67">
        <w:t>(2), 112–129. https://doi.org/10.1111/j.1574-6976.2012.00343.x</w:t>
      </w:r>
    </w:p>
    <w:p w14:paraId="2D672DE3" w14:textId="77777777" w:rsidR="00F87F67" w:rsidRPr="00F87F67" w:rsidRDefault="00F87F67" w:rsidP="00F87F67">
      <w:pPr>
        <w:pStyle w:val="Bibliography"/>
      </w:pPr>
      <w:r w:rsidRPr="00F87F67">
        <w:t xml:space="preserve">Gruber, N., &amp; Galloway, J. N. (2008). An Earth-system perspective of the global nitrogen cycle. </w:t>
      </w:r>
      <w:r w:rsidRPr="00F87F67">
        <w:rPr>
          <w:i/>
          <w:iCs/>
        </w:rPr>
        <w:t>Nature</w:t>
      </w:r>
      <w:r w:rsidRPr="00F87F67">
        <w:t xml:space="preserve">, </w:t>
      </w:r>
      <w:r w:rsidRPr="00F87F67">
        <w:rPr>
          <w:i/>
          <w:iCs/>
        </w:rPr>
        <w:t>451</w:t>
      </w:r>
      <w:r w:rsidRPr="00F87F67">
        <w:t>(7176), 293–296. https://doi.org/10.1038/nature06592</w:t>
      </w:r>
    </w:p>
    <w:p w14:paraId="6A58325B" w14:textId="77777777" w:rsidR="00F87F67" w:rsidRPr="00F87F67" w:rsidRDefault="00F87F67" w:rsidP="00F87F67">
      <w:pPr>
        <w:pStyle w:val="Bibliography"/>
      </w:pPr>
      <w:r w:rsidRPr="00F87F67">
        <w:t xml:space="preserve">Gubry-Rangin, C., Kratsch, C., Williams, T. A., McHardy, A. C., Embley, T. M., Prosser, J. I., &amp; Macqueen, D. J. (2015). Coupling of diversification and pH adaptation during the evolution of terrestrial Thaumarchaeota. </w:t>
      </w:r>
      <w:r w:rsidRPr="00F87F67">
        <w:rPr>
          <w:i/>
          <w:iCs/>
        </w:rPr>
        <w:t>Proceedings of the National Academy of Sciences</w:t>
      </w:r>
      <w:r w:rsidRPr="00F87F67">
        <w:t xml:space="preserve">, </w:t>
      </w:r>
      <w:r w:rsidRPr="00F87F67">
        <w:rPr>
          <w:i/>
          <w:iCs/>
        </w:rPr>
        <w:t>112</w:t>
      </w:r>
      <w:r w:rsidRPr="00F87F67">
        <w:t>(30), 9370–9375. https://doi.org/10.1073/pnas.1419329112</w:t>
      </w:r>
    </w:p>
    <w:p w14:paraId="5490C58B" w14:textId="77777777" w:rsidR="00F87F67" w:rsidRPr="00F87F67" w:rsidRDefault="00F87F67" w:rsidP="00F87F67">
      <w:pPr>
        <w:pStyle w:val="Bibliography"/>
      </w:pPr>
      <w:r w:rsidRPr="00F87F67">
        <w:t xml:space="preserve">Hallin, S., Jones, C. M., Schloter, M., &amp; Philippot, L. (2009). Relationship between N-cycling communities and ecosystem functioning in a 50-year-old fertilization experiment. </w:t>
      </w:r>
      <w:r w:rsidRPr="00F87F67">
        <w:rPr>
          <w:i/>
          <w:iCs/>
        </w:rPr>
        <w:t>The ISME Journal</w:t>
      </w:r>
      <w:r w:rsidRPr="00F87F67">
        <w:t xml:space="preserve">, </w:t>
      </w:r>
      <w:r w:rsidRPr="00F87F67">
        <w:rPr>
          <w:i/>
          <w:iCs/>
        </w:rPr>
        <w:t>3</w:t>
      </w:r>
      <w:r w:rsidRPr="00F87F67">
        <w:t>(5), 597–605. https://doi.org/10.1038/ismej.2008.128</w:t>
      </w:r>
    </w:p>
    <w:p w14:paraId="50F74255" w14:textId="77777777" w:rsidR="00F87F67" w:rsidRPr="00F87F67" w:rsidRDefault="00F87F67" w:rsidP="00F87F67">
      <w:pPr>
        <w:pStyle w:val="Bibliography"/>
      </w:pPr>
      <w:r w:rsidRPr="00F87F67">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rotations. </w:t>
      </w:r>
      <w:r w:rsidRPr="00F87F67">
        <w:rPr>
          <w:i/>
          <w:iCs/>
        </w:rPr>
        <w:t>Biogeosciences</w:t>
      </w:r>
      <w:r w:rsidRPr="00F87F67">
        <w:t xml:space="preserve">, </w:t>
      </w:r>
      <w:r w:rsidRPr="00F87F67">
        <w:rPr>
          <w:i/>
          <w:iCs/>
        </w:rPr>
        <w:t>16</w:t>
      </w:r>
      <w:r w:rsidRPr="00F87F67">
        <w:t>(14), 2795–2819. https://doi.org/10.5194/bg-16-2795-2019</w:t>
      </w:r>
    </w:p>
    <w:p w14:paraId="38B892BE" w14:textId="77777777" w:rsidR="00F87F67" w:rsidRPr="00F87F67" w:rsidRDefault="00F87F67" w:rsidP="00F87F67">
      <w:pPr>
        <w:pStyle w:val="Bibliography"/>
      </w:pPr>
      <w:r w:rsidRPr="00F87F67">
        <w:t xml:space="preserve">Hari, V., Rakovec, O., Markonis, Y., Hanel, M., &amp; Kumar, R. (2020). Increased future occurrences of the exceptional 2018–2019 Central European drought under global warming. </w:t>
      </w:r>
      <w:r w:rsidRPr="00F87F67">
        <w:rPr>
          <w:i/>
          <w:iCs/>
        </w:rPr>
        <w:t>Scientific Reports</w:t>
      </w:r>
      <w:r w:rsidRPr="00F87F67">
        <w:t xml:space="preserve">, </w:t>
      </w:r>
      <w:r w:rsidRPr="00F87F67">
        <w:rPr>
          <w:i/>
          <w:iCs/>
        </w:rPr>
        <w:t>10</w:t>
      </w:r>
      <w:r w:rsidRPr="00F87F67">
        <w:t>(1), 12207. https://doi.org/10.1038/s41598-020-68872-9</w:t>
      </w:r>
    </w:p>
    <w:p w14:paraId="1BE25107" w14:textId="77777777" w:rsidR="00F87F67" w:rsidRDefault="00F87F67" w:rsidP="00F87F67">
      <w:pPr>
        <w:pStyle w:val="Bibliography"/>
        <w:rPr>
          <w:ins w:id="863" w:author="Ari Fina Bintarti" w:date="2024-05-24T17:00:00Z"/>
        </w:rPr>
      </w:pPr>
      <w:r w:rsidRPr="00F87F67">
        <w:lastRenderedPageBreak/>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F87F67">
        <w:rPr>
          <w:i/>
          <w:iCs/>
        </w:rPr>
        <w:t>Science Advances</w:t>
      </w:r>
      <w:r w:rsidRPr="00F87F67">
        <w:t xml:space="preserve">, </w:t>
      </w:r>
      <w:r w:rsidRPr="00F87F67">
        <w:rPr>
          <w:i/>
          <w:iCs/>
        </w:rPr>
        <w:t>7</w:t>
      </w:r>
      <w:r w:rsidRPr="00F87F67">
        <w:t>(6), eabb7118. https://doi.org/10.1126/sciadv.abb7118</w:t>
      </w:r>
    </w:p>
    <w:p w14:paraId="364844F1" w14:textId="1841F938" w:rsidR="00035B28" w:rsidRPr="00035B28" w:rsidRDefault="00035B28">
      <w:pPr>
        <w:spacing w:line="480" w:lineRule="auto"/>
        <w:ind w:left="720" w:hanging="720"/>
        <w:rPr>
          <w:rFonts w:cstheme="minorHAnsi"/>
          <w:color w:val="000000" w:themeColor="text1"/>
          <w:rPrChange w:id="864" w:author="Ari Fina Bintarti" w:date="2024-05-24T17:00:00Z">
            <w:rPr/>
          </w:rPrChange>
        </w:rPr>
        <w:pPrChange w:id="865" w:author="Ari Fina Bintarti" w:date="2024-05-24T17:00:00Z">
          <w:pPr>
            <w:pStyle w:val="Bibliography"/>
          </w:pPr>
        </w:pPrChange>
      </w:pPr>
      <w:ins w:id="866" w:author="Ari Fina Bintarti" w:date="2024-05-24T17:00:00Z">
        <w:r w:rsidRPr="00035B28">
          <w:rPr>
            <w:rFonts w:cstheme="minorHAnsi"/>
            <w:color w:val="000000" w:themeColor="text1"/>
            <w:sz w:val="24"/>
            <w:szCs w:val="24"/>
            <w:rPrChange w:id="867" w:author="Ari Fina Bintarti" w:date="2024-05-24T17:00:00Z">
              <w:rPr>
                <w:rFonts w:ascii="Arial" w:hAnsi="Arial" w:cs="Arial"/>
                <w:color w:val="333333"/>
                <w:sz w:val="27"/>
                <w:szCs w:val="27"/>
              </w:rPr>
            </w:rPrChange>
          </w:rPr>
          <w:t xml:space="preserve">Hartig, F. </w:t>
        </w:r>
      </w:ins>
      <w:ins w:id="868" w:author="Ari Fina Bintarti" w:date="2024-05-24T17:17:00Z">
        <w:r w:rsidR="007838B4">
          <w:rPr>
            <w:rFonts w:cstheme="minorHAnsi"/>
            <w:color w:val="000000" w:themeColor="text1"/>
            <w:sz w:val="24"/>
            <w:szCs w:val="24"/>
          </w:rPr>
          <w:t>(</w:t>
        </w:r>
      </w:ins>
      <w:ins w:id="869" w:author="Ari Fina Bintarti" w:date="2024-05-24T17:00:00Z">
        <w:r w:rsidRPr="00035B28">
          <w:rPr>
            <w:rFonts w:cstheme="minorHAnsi"/>
            <w:color w:val="000000" w:themeColor="text1"/>
            <w:sz w:val="24"/>
            <w:szCs w:val="24"/>
            <w:rPrChange w:id="870" w:author="Ari Fina Bintarti" w:date="2024-05-24T17:00:00Z">
              <w:rPr>
                <w:rFonts w:ascii="Arial" w:hAnsi="Arial" w:cs="Arial"/>
                <w:color w:val="333333"/>
                <w:sz w:val="27"/>
                <w:szCs w:val="27"/>
              </w:rPr>
            </w:rPrChange>
          </w:rPr>
          <w:t>2019</w:t>
        </w:r>
      </w:ins>
      <w:ins w:id="871" w:author="Ari Fina Bintarti" w:date="2024-05-24T17:17:00Z">
        <w:r w:rsidR="007838B4">
          <w:rPr>
            <w:rFonts w:cstheme="minorHAnsi"/>
            <w:color w:val="000000" w:themeColor="text1"/>
            <w:sz w:val="24"/>
            <w:szCs w:val="24"/>
          </w:rPr>
          <w:t>)</w:t>
        </w:r>
      </w:ins>
      <w:ins w:id="872" w:author="Ari Fina Bintarti" w:date="2024-05-24T17:00:00Z">
        <w:r w:rsidRPr="00035B28">
          <w:rPr>
            <w:rFonts w:cstheme="minorHAnsi"/>
            <w:color w:val="000000" w:themeColor="text1"/>
            <w:sz w:val="24"/>
            <w:szCs w:val="24"/>
            <w:rPrChange w:id="873" w:author="Ari Fina Bintarti" w:date="2024-05-24T17:00:00Z">
              <w:rPr>
                <w:rFonts w:ascii="Arial" w:hAnsi="Arial" w:cs="Arial"/>
                <w:color w:val="333333"/>
                <w:sz w:val="27"/>
                <w:szCs w:val="27"/>
              </w:rPr>
            </w:rPrChange>
          </w:rPr>
          <w:t>. Package ‘DHARMa,’ Version 0.4.6. R Development Core Team, Vienna, Aus</w:t>
        </w:r>
        <w:r w:rsidRPr="00035B28">
          <w:rPr>
            <w:rFonts w:cstheme="minorHAnsi"/>
            <w:color w:val="000000" w:themeColor="text1"/>
            <w:sz w:val="24"/>
            <w:szCs w:val="24"/>
            <w:rPrChange w:id="874" w:author="Ari Fina Bintarti" w:date="2024-05-24T17:05:00Z">
              <w:rPr>
                <w:rFonts w:ascii="Arial" w:hAnsi="Arial" w:cs="Arial"/>
                <w:color w:val="333333"/>
                <w:sz w:val="27"/>
                <w:szCs w:val="27"/>
              </w:rPr>
            </w:rPrChange>
          </w:rPr>
          <w:t>tria.</w:t>
        </w:r>
      </w:ins>
      <w:ins w:id="875" w:author="Ari Fina Bintarti" w:date="2024-05-24T17:01:00Z">
        <w:r w:rsidRPr="00035B28">
          <w:rPr>
            <w:color w:val="000000" w:themeColor="text1"/>
            <w:rPrChange w:id="876" w:author="Ari Fina Bintarti" w:date="2024-05-24T17:05:00Z">
              <w:rPr/>
            </w:rPrChange>
          </w:rPr>
          <w:t xml:space="preserve"> </w:t>
        </w:r>
        <w:r w:rsidRPr="007838B4">
          <w:rPr>
            <w:rFonts w:cstheme="minorHAnsi"/>
            <w:color w:val="000000" w:themeColor="text1"/>
            <w:rPrChange w:id="877" w:author="Ari Fina Bintarti" w:date="2024-05-24T17:17:00Z">
              <w:rPr>
                <w:rFonts w:cstheme="minorHAnsi"/>
              </w:rPr>
            </w:rPrChange>
          </w:rPr>
          <w:fldChar w:fldCharType="begin"/>
        </w:r>
        <w:r w:rsidRPr="007838B4">
          <w:rPr>
            <w:rFonts w:cstheme="minorHAnsi"/>
            <w:color w:val="000000" w:themeColor="text1"/>
            <w:rPrChange w:id="878" w:author="Ari Fina Bintarti" w:date="2024-05-24T17:17:00Z">
              <w:rPr>
                <w:rFonts w:cstheme="minorHAnsi"/>
              </w:rPr>
            </w:rPrChange>
          </w:rPr>
          <w:instrText>HYPERLINK "https://CRAN.R-project.org/package=DHARMa"</w:instrText>
        </w:r>
        <w:r w:rsidRPr="0070340D">
          <w:rPr>
            <w:rFonts w:cstheme="minorHAnsi"/>
            <w:color w:val="000000" w:themeColor="text1"/>
          </w:rPr>
        </w:r>
        <w:r w:rsidRPr="007838B4">
          <w:rPr>
            <w:rFonts w:cstheme="minorHAnsi"/>
            <w:color w:val="000000" w:themeColor="text1"/>
            <w:rPrChange w:id="879" w:author="Ari Fina Bintarti" w:date="2024-05-24T17:17:00Z">
              <w:rPr>
                <w:rFonts w:cstheme="minorHAnsi"/>
              </w:rPr>
            </w:rPrChange>
          </w:rPr>
          <w:fldChar w:fldCharType="separate"/>
        </w:r>
        <w:r w:rsidRPr="007838B4">
          <w:rPr>
            <w:rStyle w:val="HTMLSample"/>
            <w:rFonts w:asciiTheme="minorHAnsi" w:eastAsiaTheme="minorHAnsi" w:hAnsiTheme="minorHAnsi" w:cstheme="minorHAnsi"/>
            <w:color w:val="000000" w:themeColor="text1"/>
            <w:shd w:val="clear" w:color="auto" w:fill="FFFFFF"/>
            <w:rPrChange w:id="880" w:author="Ari Fina Bintarti" w:date="2024-05-24T17:17:00Z">
              <w:rPr>
                <w:rStyle w:val="HTMLSample"/>
                <w:rFonts w:asciiTheme="minorHAnsi" w:eastAsiaTheme="minorHAnsi" w:hAnsiTheme="minorHAnsi" w:cstheme="minorHAnsi"/>
                <w:color w:val="276DC3"/>
                <w:u w:val="single"/>
                <w:shd w:val="clear" w:color="auto" w:fill="FFFFFF"/>
              </w:rPr>
            </w:rPrChange>
          </w:rPr>
          <w:t>https://CRAN.R-project.org/package=DHARMa</w:t>
        </w:r>
        <w:r w:rsidRPr="007838B4">
          <w:rPr>
            <w:rFonts w:cstheme="minorHAnsi"/>
            <w:color w:val="000000" w:themeColor="text1"/>
            <w:rPrChange w:id="881" w:author="Ari Fina Bintarti" w:date="2024-05-24T17:17:00Z">
              <w:rPr>
                <w:rFonts w:cstheme="minorHAnsi"/>
              </w:rPr>
            </w:rPrChange>
          </w:rPr>
          <w:fldChar w:fldCharType="end"/>
        </w:r>
      </w:ins>
    </w:p>
    <w:p w14:paraId="544B3064" w14:textId="77777777" w:rsidR="00F87F67" w:rsidRPr="00F87F67" w:rsidRDefault="00F87F67" w:rsidP="00F87F67">
      <w:pPr>
        <w:pStyle w:val="Bibliography"/>
      </w:pPr>
      <w:r w:rsidRPr="00F87F67">
        <w:t xml:space="preserve">Hartmann, A. A., Barnard, R. L., Marhan, S., &amp; Niklaus, P. A. (2013). Effects of drought and N-fertilization on N cycling in two grassland soils. </w:t>
      </w:r>
      <w:r w:rsidRPr="00F87F67">
        <w:rPr>
          <w:i/>
          <w:iCs/>
        </w:rPr>
        <w:t>Oecologia</w:t>
      </w:r>
      <w:r w:rsidRPr="00F87F67">
        <w:t xml:space="preserve">, </w:t>
      </w:r>
      <w:r w:rsidRPr="00F87F67">
        <w:rPr>
          <w:i/>
          <w:iCs/>
        </w:rPr>
        <w:t>171</w:t>
      </w:r>
      <w:r w:rsidRPr="00F87F67">
        <w:t>(3), 705–717. https://doi.org/10.1007/s00442-012-2578-3</w:t>
      </w:r>
    </w:p>
    <w:p w14:paraId="638C44AB" w14:textId="77777777" w:rsidR="00F87F67" w:rsidRPr="00F87F67" w:rsidRDefault="00F87F67" w:rsidP="00F87F67">
      <w:pPr>
        <w:pStyle w:val="Bibliography"/>
      </w:pPr>
      <w:r w:rsidRPr="00F87F67">
        <w:t xml:space="preserve">Hartmann, A. A., &amp; Niklaus, P. A. (2012). Effects of simulated drought and nitrogen fertilizer on plant productivity and nitrous oxide (N2O) emissions of two pastures. </w:t>
      </w:r>
      <w:r w:rsidRPr="00F87F67">
        <w:rPr>
          <w:i/>
          <w:iCs/>
        </w:rPr>
        <w:t>Plant and Soil</w:t>
      </w:r>
      <w:r w:rsidRPr="00F87F67">
        <w:t xml:space="preserve">, </w:t>
      </w:r>
      <w:r w:rsidRPr="00F87F67">
        <w:rPr>
          <w:i/>
          <w:iCs/>
        </w:rPr>
        <w:t>361</w:t>
      </w:r>
      <w:r w:rsidRPr="00F87F67">
        <w:t>(1), 411–426. https://doi.org/10.1007/s11104-012-1248-x</w:t>
      </w:r>
    </w:p>
    <w:p w14:paraId="173333E2" w14:textId="77777777" w:rsidR="00F87F67" w:rsidRPr="00F87F67" w:rsidRDefault="00F87F67" w:rsidP="00F87F67">
      <w:pPr>
        <w:pStyle w:val="Bibliography"/>
      </w:pPr>
      <w:r w:rsidRPr="00F87F67">
        <w:t xml:space="preserve">Hartmann, M., Frey, B., Mayer, J., Mäder, P., &amp; Widmer, F. (2015). Distinct soil microbial diversity under long-term organic and conventional farming. </w:t>
      </w:r>
      <w:r w:rsidRPr="00F87F67">
        <w:rPr>
          <w:i/>
          <w:iCs/>
        </w:rPr>
        <w:t>The ISME Journal</w:t>
      </w:r>
      <w:r w:rsidRPr="00F87F67">
        <w:t xml:space="preserve">, </w:t>
      </w:r>
      <w:r w:rsidRPr="00F87F67">
        <w:rPr>
          <w:i/>
          <w:iCs/>
        </w:rPr>
        <w:t>9</w:t>
      </w:r>
      <w:r w:rsidRPr="00F87F67">
        <w:t>(5), 1177–1194. https://doi.org/10.1038/ismej.2014.210</w:t>
      </w:r>
    </w:p>
    <w:p w14:paraId="225A1DD3" w14:textId="77777777" w:rsidR="00F87F67" w:rsidRPr="00F87F67" w:rsidRDefault="00F87F67" w:rsidP="00F87F67">
      <w:pPr>
        <w:pStyle w:val="Bibliography"/>
      </w:pPr>
      <w:r w:rsidRPr="00F87F67">
        <w:t xml:space="preserve">Homyak, P. M., Allison, S. D., Huxman, T. E., Goulden, M. L., &amp; Treseder, K. K. (2017). Effects of Drought Manipulation on Soil Nitrogen Cycling: A Meta-Analysis. </w:t>
      </w:r>
      <w:r w:rsidRPr="00F87F67">
        <w:rPr>
          <w:i/>
          <w:iCs/>
        </w:rPr>
        <w:t>Journal of Geophysical Research: Biogeosciences</w:t>
      </w:r>
      <w:r w:rsidRPr="00F87F67">
        <w:t xml:space="preserve">, </w:t>
      </w:r>
      <w:r w:rsidRPr="00F87F67">
        <w:rPr>
          <w:i/>
          <w:iCs/>
        </w:rPr>
        <w:t>122</w:t>
      </w:r>
      <w:r w:rsidRPr="00F87F67">
        <w:t>(12), 3260–3272. https://doi.org/10.1002/2017JG004146</w:t>
      </w:r>
    </w:p>
    <w:p w14:paraId="7636EE62" w14:textId="77777777" w:rsidR="00F87F67" w:rsidRDefault="00F87F67" w:rsidP="00F87F67">
      <w:pPr>
        <w:pStyle w:val="Bibliography"/>
        <w:rPr>
          <w:ins w:id="882" w:author="Ari Fina Bintarti" w:date="2024-05-24T17:24:00Z"/>
          <w:rFonts w:cstheme="minorHAnsi"/>
        </w:rPr>
      </w:pPr>
      <w:r w:rsidRPr="00F87F67">
        <w:rPr>
          <w:rFonts w:cstheme="minorHAnsi"/>
        </w:rPr>
        <w:t xml:space="preserve">Homyak, P. M., Sickman, J. O., Miller, A. E., Melack, J. M., Meixner, T., &amp; Schimel, J. P. (2014). Assessing Nitrogen-Saturation in a Seasonally Dry Chaparral Watershed: Limitations </w:t>
      </w:r>
      <w:r w:rsidRPr="00F87F67">
        <w:rPr>
          <w:rFonts w:cstheme="minorHAnsi"/>
        </w:rPr>
        <w:lastRenderedPageBreak/>
        <w:t xml:space="preserve">of Traditional Indicators of N-Saturation. </w:t>
      </w:r>
      <w:r w:rsidRPr="00F87F67">
        <w:rPr>
          <w:rFonts w:cstheme="minorHAnsi"/>
          <w:i/>
          <w:iCs/>
        </w:rPr>
        <w:t>Ecosystems</w:t>
      </w:r>
      <w:r w:rsidRPr="00F87F67">
        <w:rPr>
          <w:rFonts w:cstheme="minorHAnsi"/>
        </w:rPr>
        <w:t xml:space="preserve">, </w:t>
      </w:r>
      <w:r w:rsidRPr="00F87F67">
        <w:rPr>
          <w:rFonts w:cstheme="minorHAnsi"/>
          <w:i/>
          <w:iCs/>
        </w:rPr>
        <w:t>17</w:t>
      </w:r>
      <w:r w:rsidRPr="00F87F67">
        <w:rPr>
          <w:rFonts w:cstheme="minorHAnsi"/>
        </w:rPr>
        <w:t>(7), 1286–1305. https://doi.org/10.1007/s10021-014-9792-2</w:t>
      </w:r>
    </w:p>
    <w:p w14:paraId="06E060E7" w14:textId="6E00D1B0" w:rsidR="009B0F8A" w:rsidRPr="0070340D" w:rsidRDefault="009B0F8A">
      <w:pPr>
        <w:spacing w:line="480" w:lineRule="auto"/>
        <w:ind w:left="720" w:hanging="720"/>
        <w:rPr>
          <w:ins w:id="883" w:author="Ari Fina Bintarti" w:date="2024-05-24T16:56:00Z"/>
          <w:rFonts w:cstheme="minorHAnsi"/>
        </w:rPr>
        <w:pPrChange w:id="884" w:author="Ari Fina Bintarti" w:date="2024-05-24T17:25:00Z">
          <w:pPr>
            <w:pStyle w:val="Bibliography"/>
          </w:pPr>
        </w:pPrChange>
      </w:pPr>
      <w:ins w:id="885" w:author="Ari Fina Bintarti" w:date="2024-05-24T17:24:00Z">
        <w:r w:rsidRPr="009B0F8A">
          <w:rPr>
            <w:rFonts w:cstheme="minorHAnsi"/>
            <w:color w:val="282828"/>
            <w:sz w:val="24"/>
            <w:szCs w:val="24"/>
            <w:shd w:val="clear" w:color="auto" w:fill="F7F7F7"/>
            <w:rPrChange w:id="886" w:author="Ari Fina Bintarti" w:date="2024-05-24T17:25:00Z">
              <w:rPr>
                <w:rFonts w:ascii="Helvetica" w:hAnsi="Helvetica"/>
                <w:color w:val="282828"/>
                <w:shd w:val="clear" w:color="auto" w:fill="F7F7F7"/>
              </w:rPr>
            </w:rPrChange>
          </w:rPr>
          <w:t>Huang, H., Zhou, L., Chen, J., and Wei, T. (2020). ggcor: Extended tools for correlation</w:t>
        </w:r>
      </w:ins>
      <w:ins w:id="887" w:author="Ari Fina Bintarti" w:date="2024-05-24T17:25:00Z">
        <w:r>
          <w:rPr>
            <w:rFonts w:cstheme="minorHAnsi"/>
            <w:color w:val="282828"/>
            <w:sz w:val="24"/>
            <w:szCs w:val="24"/>
            <w:shd w:val="clear" w:color="auto" w:fill="F7F7F7"/>
          </w:rPr>
          <w:t xml:space="preserve"> </w:t>
        </w:r>
      </w:ins>
      <w:ins w:id="888" w:author="Ari Fina Bintarti" w:date="2024-05-24T17:24:00Z">
        <w:r w:rsidRPr="009B0F8A">
          <w:rPr>
            <w:rFonts w:cstheme="minorHAnsi"/>
            <w:color w:val="282828"/>
            <w:sz w:val="24"/>
            <w:szCs w:val="24"/>
            <w:shd w:val="clear" w:color="auto" w:fill="F7F7F7"/>
            <w:rPrChange w:id="889" w:author="Ari Fina Bintarti" w:date="2024-05-24T17:25:00Z">
              <w:rPr>
                <w:rFonts w:ascii="Helvetica" w:hAnsi="Helvetica"/>
                <w:color w:val="282828"/>
                <w:shd w:val="clear" w:color="auto" w:fill="F7F7F7"/>
              </w:rPr>
            </w:rPrChange>
          </w:rPr>
          <w:t>analysis and visualization.</w:t>
        </w:r>
        <w:r w:rsidRPr="009B0F8A">
          <w:rPr>
            <w:rStyle w:val="apple-converted-space"/>
            <w:rFonts w:cstheme="minorHAnsi"/>
            <w:color w:val="282828"/>
            <w:sz w:val="24"/>
            <w:szCs w:val="24"/>
            <w:shd w:val="clear" w:color="auto" w:fill="F7F7F7"/>
            <w:rPrChange w:id="890" w:author="Ari Fina Bintarti" w:date="2024-05-24T17:25:00Z">
              <w:rPr>
                <w:rStyle w:val="apple-converted-space"/>
                <w:rFonts w:ascii="Helvetica" w:hAnsi="Helvetica"/>
                <w:color w:val="282828"/>
                <w:shd w:val="clear" w:color="auto" w:fill="F7F7F7"/>
              </w:rPr>
            </w:rPrChange>
          </w:rPr>
          <w:t> </w:t>
        </w:r>
        <w:r w:rsidRPr="009B0F8A">
          <w:rPr>
            <w:rFonts w:cstheme="minorHAnsi"/>
            <w:i/>
            <w:iCs/>
            <w:color w:val="282828"/>
            <w:sz w:val="24"/>
            <w:szCs w:val="24"/>
            <w:rPrChange w:id="891" w:author="Ari Fina Bintarti" w:date="2024-05-24T17:25:00Z">
              <w:rPr>
                <w:rFonts w:ascii="Helvetica" w:hAnsi="Helvetica"/>
                <w:i/>
                <w:iCs/>
                <w:color w:val="282828"/>
              </w:rPr>
            </w:rPrChange>
          </w:rPr>
          <w:t>R package version</w:t>
        </w:r>
        <w:r w:rsidRPr="009B0F8A">
          <w:rPr>
            <w:rFonts w:cstheme="minorHAnsi"/>
            <w:color w:val="282828"/>
            <w:sz w:val="24"/>
            <w:szCs w:val="24"/>
            <w:shd w:val="clear" w:color="auto" w:fill="F7F7F7"/>
            <w:rPrChange w:id="892" w:author="Ari Fina Bintarti" w:date="2024-05-24T17:25:00Z">
              <w:rPr>
                <w:rFonts w:ascii="Helvetica" w:hAnsi="Helvetica"/>
                <w:color w:val="282828"/>
                <w:shd w:val="clear" w:color="auto" w:fill="F7F7F7"/>
              </w:rPr>
            </w:rPrChange>
          </w:rPr>
          <w:t>. 7.</w:t>
        </w:r>
      </w:ins>
    </w:p>
    <w:p w14:paraId="62585032" w14:textId="397EB436" w:rsidR="00F87F67" w:rsidRPr="0070340D" w:rsidRDefault="00F87F67">
      <w:pPr>
        <w:pStyle w:val="NormalWeb"/>
        <w:spacing w:line="480" w:lineRule="auto"/>
        <w:ind w:left="720" w:hanging="720"/>
        <w:rPr>
          <w:rFonts w:cstheme="minorHAnsi"/>
        </w:rPr>
        <w:pPrChange w:id="893" w:author="Ari Fina Bintarti" w:date="2024-05-24T17:01:00Z">
          <w:pPr>
            <w:pStyle w:val="Bibliography"/>
          </w:pPr>
        </w:pPrChange>
      </w:pPr>
      <w:ins w:id="894" w:author="Ari Fina Bintarti" w:date="2024-05-24T16:56:00Z">
        <w:r w:rsidRPr="00F87F67">
          <w:rPr>
            <w:rFonts w:asciiTheme="minorHAnsi" w:hAnsiTheme="minorHAnsi" w:cstheme="minorHAnsi"/>
            <w:rPrChange w:id="895" w:author="Ari Fina Bintarti" w:date="2024-05-24T16:56:00Z">
              <w:rPr/>
            </w:rPrChange>
          </w:rPr>
          <w:t>Kassambara</w:t>
        </w:r>
        <w:r>
          <w:rPr>
            <w:rFonts w:asciiTheme="minorHAnsi" w:hAnsiTheme="minorHAnsi" w:cstheme="minorHAnsi"/>
          </w:rPr>
          <w:t xml:space="preserve">, </w:t>
        </w:r>
        <w:r w:rsidRPr="00F87F67">
          <w:rPr>
            <w:rFonts w:asciiTheme="minorHAnsi" w:hAnsiTheme="minorHAnsi" w:cstheme="minorHAnsi"/>
            <w:rPrChange w:id="896" w:author="Ari Fina Bintarti" w:date="2024-05-24T16:56:00Z">
              <w:rPr/>
            </w:rPrChange>
          </w:rPr>
          <w:t xml:space="preserve">A. </w:t>
        </w:r>
      </w:ins>
      <w:ins w:id="897" w:author="Ari Fina Bintarti" w:date="2024-05-24T17:17:00Z">
        <w:r w:rsidR="007838B4">
          <w:rPr>
            <w:rFonts w:asciiTheme="minorHAnsi" w:hAnsiTheme="minorHAnsi" w:cstheme="minorHAnsi"/>
          </w:rPr>
          <w:t>(</w:t>
        </w:r>
      </w:ins>
      <w:ins w:id="898" w:author="Ari Fina Bintarti" w:date="2024-05-24T16:56:00Z">
        <w:r w:rsidRPr="00F87F67">
          <w:rPr>
            <w:rFonts w:asciiTheme="minorHAnsi" w:hAnsiTheme="minorHAnsi" w:cstheme="minorHAnsi"/>
            <w:rPrChange w:id="899" w:author="Ari Fina Bintarti" w:date="2024-05-24T16:56:00Z">
              <w:rPr/>
            </w:rPrChange>
          </w:rPr>
          <w:t>2023</w:t>
        </w:r>
      </w:ins>
      <w:ins w:id="900" w:author="Ari Fina Bintarti" w:date="2024-05-24T17:17:00Z">
        <w:r w:rsidR="007838B4">
          <w:rPr>
            <w:rFonts w:asciiTheme="minorHAnsi" w:hAnsiTheme="minorHAnsi" w:cstheme="minorHAnsi"/>
          </w:rPr>
          <w:t>)</w:t>
        </w:r>
      </w:ins>
      <w:ins w:id="901" w:author="Ari Fina Bintarti" w:date="2024-05-24T16:56:00Z">
        <w:r w:rsidRPr="00F87F67">
          <w:rPr>
            <w:rFonts w:asciiTheme="minorHAnsi" w:hAnsiTheme="minorHAnsi" w:cstheme="minorHAnsi"/>
            <w:rPrChange w:id="902" w:author="Ari Fina Bintarti" w:date="2024-05-24T16:56:00Z">
              <w:rPr/>
            </w:rPrChange>
          </w:rPr>
          <w:t>. rstatix: Pipe-Friendly Framework for Basic Statistical Tests_. R package version 0.7.2</w:t>
        </w:r>
        <w:r w:rsidRPr="00035B28">
          <w:rPr>
            <w:rFonts w:asciiTheme="minorHAnsi" w:hAnsiTheme="minorHAnsi" w:cstheme="minorHAnsi"/>
            <w:color w:val="000000" w:themeColor="text1"/>
            <w:rPrChange w:id="903" w:author="Ari Fina Bintarti" w:date="2024-05-24T17:05:00Z">
              <w:rPr/>
            </w:rPrChange>
          </w:rPr>
          <w:t xml:space="preserve">. </w:t>
        </w:r>
        <w:r w:rsidRPr="00035B28">
          <w:rPr>
            <w:rFonts w:asciiTheme="minorHAnsi" w:hAnsiTheme="minorHAnsi" w:cstheme="minorHAnsi"/>
            <w:color w:val="000000" w:themeColor="text1"/>
            <w:rPrChange w:id="904" w:author="Ari Fina Bintarti" w:date="2024-05-24T17:05:00Z">
              <w:rPr>
                <w:color w:val="0260BF"/>
              </w:rPr>
            </w:rPrChange>
          </w:rPr>
          <w:t xml:space="preserve">https://CRAN.R-project.org/package=rstatix </w:t>
        </w:r>
      </w:ins>
    </w:p>
    <w:p w14:paraId="3464116D" w14:textId="77777777" w:rsidR="00F87F67" w:rsidRPr="00F87F67" w:rsidRDefault="00F87F67" w:rsidP="00F87F67">
      <w:pPr>
        <w:pStyle w:val="Bibliography"/>
      </w:pPr>
      <w:r w:rsidRPr="00F87F67">
        <w:t xml:space="preserve">Kaurin, A., Mihelič, R., Kastelec, D., Grčman, H., Bru, D., Philippot, L., &amp; Suhadolc, M. (2018). Resilience of bacteria, archaea, fungi and N-cycling microbial guilds under plough and conservation tillage, to agricultural drought. </w:t>
      </w:r>
      <w:r w:rsidRPr="00F87F67">
        <w:rPr>
          <w:i/>
          <w:iCs/>
        </w:rPr>
        <w:t>Soil Biology and Biochemistry</w:t>
      </w:r>
      <w:r w:rsidRPr="00F87F67">
        <w:t xml:space="preserve">, </w:t>
      </w:r>
      <w:r w:rsidRPr="00F87F67">
        <w:rPr>
          <w:i/>
          <w:iCs/>
        </w:rPr>
        <w:t>120</w:t>
      </w:r>
      <w:r w:rsidRPr="00F87F67">
        <w:t>, 233–245. https://doi.org/10.1016/j.soilbio.2018.02.007</w:t>
      </w:r>
    </w:p>
    <w:p w14:paraId="7DFD44C2" w14:textId="77777777" w:rsidR="00F87F67" w:rsidRPr="00F87F67" w:rsidRDefault="00F87F67" w:rsidP="00F87F67">
      <w:pPr>
        <w:pStyle w:val="Bibliography"/>
      </w:pPr>
      <w:r w:rsidRPr="00F87F67">
        <w:t xml:space="preserve">Kits, K. D., Sedlacek, C. J., Lebedeva, E. V., Han, P., Bulaev, A., Pjevac, P., Daebeler, A., Romano, S., Albertsen, M., Stein, L. Y., Daims, H., &amp; Wagner, M. (2017). Kinetic analysis of a complete nitrifier reveals an oligotrophic lifestyle. </w:t>
      </w:r>
      <w:r w:rsidRPr="00F87F67">
        <w:rPr>
          <w:i/>
          <w:iCs/>
        </w:rPr>
        <w:t>Nature</w:t>
      </w:r>
      <w:r w:rsidRPr="00F87F67">
        <w:t xml:space="preserve">, </w:t>
      </w:r>
      <w:r w:rsidRPr="00F87F67">
        <w:rPr>
          <w:i/>
          <w:iCs/>
        </w:rPr>
        <w:t>549</w:t>
      </w:r>
      <w:r w:rsidRPr="00F87F67">
        <w:t>(7671), 269–272. https://doi.org/10.1038/nature23679</w:t>
      </w:r>
    </w:p>
    <w:p w14:paraId="7843AF39" w14:textId="77777777" w:rsidR="00F87F67" w:rsidRPr="00F87F67" w:rsidRDefault="00F87F67" w:rsidP="00F87F67">
      <w:pPr>
        <w:pStyle w:val="Bibliography"/>
      </w:pPr>
      <w:r w:rsidRPr="00F87F67">
        <w:t xml:space="preserve">Koch, H., van Kessel, M. A. H. J., &amp; Lücker, S. (2019). Complete nitrification: Insights into the ecophysiology of comammox Nitrospira. </w:t>
      </w:r>
      <w:r w:rsidRPr="00F87F67">
        <w:rPr>
          <w:i/>
          <w:iCs/>
        </w:rPr>
        <w:t>Applied Microbiology and Biotechnology</w:t>
      </w:r>
      <w:r w:rsidRPr="00F87F67">
        <w:t xml:space="preserve">, </w:t>
      </w:r>
      <w:r w:rsidRPr="00F87F67">
        <w:rPr>
          <w:i/>
          <w:iCs/>
        </w:rPr>
        <w:t>103</w:t>
      </w:r>
      <w:r w:rsidRPr="00F87F67">
        <w:t>(1), 177–189. https://doi.org/10.1007/s00253-018-9486-3</w:t>
      </w:r>
    </w:p>
    <w:p w14:paraId="57A61B83" w14:textId="77777777" w:rsidR="00F87F67" w:rsidRPr="00F87F67" w:rsidRDefault="00F87F67" w:rsidP="00F87F67">
      <w:pPr>
        <w:pStyle w:val="Bibliography"/>
      </w:pPr>
      <w:r w:rsidRPr="00F87F67">
        <w:t xml:space="preserve">Kost, E., Kundel, D., Conz, R. F., Mäder, P., Krause, H.-M., Six, J., Mayer, J., &amp; Hartmann, M. (2024). </w:t>
      </w:r>
      <w:r w:rsidRPr="00F87F67">
        <w:rPr>
          <w:i/>
          <w:iCs/>
        </w:rPr>
        <w:t>Microbial resistance and resilience to drought under organic and conventional farming</w:t>
      </w:r>
      <w:r w:rsidRPr="00F87F67">
        <w:t xml:space="preserve"> (p. 2024.04.17.589021). bioRxiv. https://doi.org/10.1101/2024.04.17.589021</w:t>
      </w:r>
    </w:p>
    <w:p w14:paraId="1A7A4988" w14:textId="77777777" w:rsidR="00F87F67" w:rsidRPr="00F87F67" w:rsidRDefault="00F87F67" w:rsidP="00F87F67">
      <w:pPr>
        <w:pStyle w:val="Bibliography"/>
      </w:pPr>
      <w:r w:rsidRPr="00F87F67">
        <w:t>Krüger, M., Potthast, K., Michalzik, B., Tischer, A., Küsel, K., Deckner, F. F. K., &amp; Herrmann, M. (2021). Drought and rewetting events enhance nitrate leaching and seepage-</w:t>
      </w:r>
      <w:r w:rsidRPr="00F87F67">
        <w:lastRenderedPageBreak/>
        <w:t xml:space="preserve">mediated translocation of microbes from beech forest soils. </w:t>
      </w:r>
      <w:r w:rsidRPr="00F87F67">
        <w:rPr>
          <w:i/>
          <w:iCs/>
        </w:rPr>
        <w:t>Soil Biology and Biochemistry</w:t>
      </w:r>
      <w:r w:rsidRPr="00F87F67">
        <w:t xml:space="preserve">, </w:t>
      </w:r>
      <w:r w:rsidRPr="00F87F67">
        <w:rPr>
          <w:i/>
          <w:iCs/>
        </w:rPr>
        <w:t>154</w:t>
      </w:r>
      <w:r w:rsidRPr="00F87F67">
        <w:t>, 108153. https://doi.org/10.1016/j.soilbio.2021.108153</w:t>
      </w:r>
    </w:p>
    <w:p w14:paraId="6063B12F" w14:textId="77777777" w:rsidR="00F87F67" w:rsidRPr="00F87F67" w:rsidRDefault="00F87F67" w:rsidP="00F87F67">
      <w:pPr>
        <w:pStyle w:val="Bibliography"/>
      </w:pPr>
      <w:r w:rsidRPr="00F87F67">
        <w:t xml:space="preserve">Kundel, D., Bodenhausen, N., Jørgensen, H. B., Truu, J., Birkhofer, K., Hedlund, K., Mäder, P., &amp; Fliessbach, A. (2020). Effects of simulated drought on biological soil quality, microbial diversity and yields under long-term conventional and organic agriculture. </w:t>
      </w:r>
      <w:r w:rsidRPr="00F87F67">
        <w:rPr>
          <w:i/>
          <w:iCs/>
        </w:rPr>
        <w:t>FEMS Microbiology Ecology</w:t>
      </w:r>
      <w:r w:rsidRPr="00F87F67">
        <w:t xml:space="preserve">, </w:t>
      </w:r>
      <w:r w:rsidRPr="00F87F67">
        <w:rPr>
          <w:i/>
          <w:iCs/>
        </w:rPr>
        <w:t>96</w:t>
      </w:r>
      <w:r w:rsidRPr="00F87F67">
        <w:t>(12), fiaa205. https://doi.org/10.1093/femsec/fiaa205</w:t>
      </w:r>
    </w:p>
    <w:p w14:paraId="6B913C8D" w14:textId="77777777" w:rsidR="00F87F67" w:rsidRPr="00F87F67" w:rsidRDefault="00F87F67" w:rsidP="00F87F67">
      <w:pPr>
        <w:pStyle w:val="Bibliography"/>
      </w:pPr>
      <w:r w:rsidRPr="00F87F67">
        <w:t xml:space="preserve">Kuypers, M. M. M., Marchant, H. K., &amp; Kartal, B. (2018). The microbial nitrogen-cycling network. </w:t>
      </w:r>
      <w:r w:rsidRPr="00F87F67">
        <w:rPr>
          <w:i/>
          <w:iCs/>
        </w:rPr>
        <w:t>Nature Reviews Microbiology</w:t>
      </w:r>
      <w:r w:rsidRPr="00F87F67">
        <w:t xml:space="preserve">, </w:t>
      </w:r>
      <w:r w:rsidRPr="00F87F67">
        <w:rPr>
          <w:i/>
          <w:iCs/>
        </w:rPr>
        <w:t>16</w:t>
      </w:r>
      <w:r w:rsidRPr="00F87F67">
        <w:t>(5), 263–276. https://doi.org/10.1038/nrmicro.2018.9</w:t>
      </w:r>
    </w:p>
    <w:p w14:paraId="3DCCDD51" w14:textId="77777777" w:rsidR="00F87F67" w:rsidRPr="00F87F67" w:rsidRDefault="00F87F67" w:rsidP="00F87F67">
      <w:pPr>
        <w:pStyle w:val="Bibliography"/>
      </w:pPr>
      <w:r w:rsidRPr="00F87F67">
        <w:t xml:space="preserve">Kuznetsova, A., Brockhoff, P. B., &amp; Christensen, R. H. B. (2017). </w:t>
      </w:r>
      <w:r w:rsidRPr="00F87F67">
        <w:rPr>
          <w:b/>
          <w:bCs/>
        </w:rPr>
        <w:t>lmerTest</w:t>
      </w:r>
      <w:r w:rsidRPr="00F87F67">
        <w:t xml:space="preserve"> Package: Tests in Linear Mixed Effects Models. </w:t>
      </w:r>
      <w:r w:rsidRPr="00F87F67">
        <w:rPr>
          <w:i/>
          <w:iCs/>
        </w:rPr>
        <w:t>Journal of Statistical Software</w:t>
      </w:r>
      <w:r w:rsidRPr="00F87F67">
        <w:t xml:space="preserve">, </w:t>
      </w:r>
      <w:r w:rsidRPr="00F87F67">
        <w:rPr>
          <w:i/>
          <w:iCs/>
        </w:rPr>
        <w:t>82</w:t>
      </w:r>
      <w:r w:rsidRPr="00F87F67">
        <w:t>(13). https://doi.org/10.18637/jss.v082.i13</w:t>
      </w:r>
    </w:p>
    <w:p w14:paraId="3DBC7D30" w14:textId="01BB19E4" w:rsidR="007838B4" w:rsidRDefault="00F87F67" w:rsidP="007838B4">
      <w:pPr>
        <w:pStyle w:val="Bibliography"/>
        <w:rPr>
          <w:ins w:id="905" w:author="Ari Fina Bintarti" w:date="2024-05-24T17:20:00Z"/>
        </w:rPr>
      </w:pPr>
      <w:r w:rsidRPr="00F87F67">
        <w:t xml:space="preserve">Lavallee, J. M., Chomel, M., Alvarez Segura, N., De Castro, F., Goodall, T., Magilton, M., Rhymes, J. M., Delgado-Baquerizo, M., Griffiths, R. I., Baggs, E. M., Caruso, T., De Vries, F. T., Emmerson, M., Johnson, D., &amp; Bardgett, R. D. (2024). Land management shapes drought responses of dominant soil microbial taxa across grasslands. </w:t>
      </w:r>
      <w:r w:rsidRPr="00F87F67">
        <w:rPr>
          <w:i/>
          <w:iCs/>
        </w:rPr>
        <w:t>Nature Communications</w:t>
      </w:r>
      <w:r w:rsidRPr="00F87F67">
        <w:t xml:space="preserve">, </w:t>
      </w:r>
      <w:r w:rsidRPr="00F87F67">
        <w:rPr>
          <w:i/>
          <w:iCs/>
        </w:rPr>
        <w:t>15</w:t>
      </w:r>
      <w:r w:rsidRPr="00F87F67">
        <w:t>(1), 29. https://doi.org/10.1038/s41467-023-43864-1</w:t>
      </w:r>
    </w:p>
    <w:p w14:paraId="42B4733D" w14:textId="344D3DD9" w:rsidR="003B386D" w:rsidRPr="0070340D" w:rsidRDefault="003B386D">
      <w:pPr>
        <w:pPrChange w:id="906" w:author="Ari Fina Bintarti" w:date="2024-05-24T17:20:00Z">
          <w:pPr>
            <w:pStyle w:val="Bibliography"/>
          </w:pPr>
        </w:pPrChange>
      </w:pPr>
      <w:ins w:id="907" w:author="Ari Fina Bintarti" w:date="2024-05-24T17:20:00Z">
        <w:r w:rsidRPr="003B386D">
          <w:rPr>
            <w:sz w:val="24"/>
            <w:szCs w:val="24"/>
            <w:rPrChange w:id="908" w:author="Ari Fina Bintarti" w:date="2024-05-24T17:20:00Z">
              <w:rPr/>
            </w:rPrChange>
          </w:rPr>
          <w:t>Lee, S. (2023). AMOA-SEQ. GitHub. https://github.com/miasungeunlee/AMOA-SEQ</w:t>
        </w:r>
      </w:ins>
    </w:p>
    <w:p w14:paraId="4F3481F6" w14:textId="77777777" w:rsidR="00F87F67" w:rsidRPr="00F87F67" w:rsidRDefault="00F87F67" w:rsidP="00F87F67">
      <w:pPr>
        <w:pStyle w:val="Bibliography"/>
      </w:pPr>
      <w:r w:rsidRPr="00F87F67">
        <w:t xml:space="preserve">Legendre, P., &amp; Anderson, M. J. (1999). DISTANCE-BASED REDUNDANCY ANALYSIS: TESTING MULTISPECIES RESPONSES IN MULTIFACTORIAL ECOLOGICAL EXPERIMENTS. </w:t>
      </w:r>
      <w:r w:rsidRPr="00F87F67">
        <w:rPr>
          <w:i/>
          <w:iCs/>
        </w:rPr>
        <w:t>Ecological Monographs</w:t>
      </w:r>
      <w:r w:rsidRPr="00F87F67">
        <w:t xml:space="preserve">, </w:t>
      </w:r>
      <w:r w:rsidRPr="00F87F67">
        <w:rPr>
          <w:i/>
          <w:iCs/>
        </w:rPr>
        <w:t>69</w:t>
      </w:r>
      <w:r w:rsidRPr="00F87F67">
        <w:t>(1), 1–24. https://doi.org/10.1890/0012-9615(1999)069[0001:DBRATM]2.0.CO;2</w:t>
      </w:r>
    </w:p>
    <w:p w14:paraId="2C6AAB49" w14:textId="77777777" w:rsidR="00F87F67" w:rsidRDefault="00F87F67" w:rsidP="00F87F67">
      <w:pPr>
        <w:pStyle w:val="Bibliography"/>
        <w:rPr>
          <w:ins w:id="909" w:author="Ari Fina Bintarti" w:date="2024-05-24T17:15:00Z"/>
        </w:rPr>
      </w:pPr>
      <w:r w:rsidRPr="00F87F67">
        <w:lastRenderedPageBreak/>
        <w:t xml:space="preserve">Lehtovirta-Morley, L. E. (2018). Ammonia oxidation: Ecology, physiology, biochemistry and why they must all come together. </w:t>
      </w:r>
      <w:r w:rsidRPr="00F87F67">
        <w:rPr>
          <w:i/>
          <w:iCs/>
        </w:rPr>
        <w:t>FEMS Microbiology Letters</w:t>
      </w:r>
      <w:r w:rsidRPr="00F87F67">
        <w:t xml:space="preserve">, </w:t>
      </w:r>
      <w:r w:rsidRPr="00F87F67">
        <w:rPr>
          <w:i/>
          <w:iCs/>
        </w:rPr>
        <w:t>365</w:t>
      </w:r>
      <w:r w:rsidRPr="00F87F67">
        <w:t>(9), fny058. https://doi.org/10.1093/femsle/fny058</w:t>
      </w:r>
    </w:p>
    <w:p w14:paraId="282FA44F" w14:textId="3AA71506" w:rsidR="007838B4" w:rsidRPr="0070340D" w:rsidRDefault="007838B4">
      <w:pPr>
        <w:spacing w:line="480" w:lineRule="auto"/>
        <w:ind w:left="720" w:hanging="720"/>
        <w:pPrChange w:id="910" w:author="Ari Fina Bintarti" w:date="2024-05-24T17:16:00Z">
          <w:pPr>
            <w:pStyle w:val="Bibliography"/>
          </w:pPr>
        </w:pPrChange>
      </w:pPr>
      <w:ins w:id="911" w:author="Ari Fina Bintarti" w:date="2024-05-24T17:15:00Z">
        <w:r w:rsidRPr="007838B4">
          <w:rPr>
            <w:sz w:val="24"/>
            <w:szCs w:val="24"/>
            <w:rPrChange w:id="912" w:author="Ari Fina Bintarti" w:date="2024-05-24T17:15:00Z">
              <w:rPr/>
            </w:rPrChange>
          </w:rPr>
          <w:t>Lenth</w:t>
        </w:r>
      </w:ins>
      <w:ins w:id="913" w:author="Ari Fina Bintarti" w:date="2024-05-24T17:16:00Z">
        <w:r>
          <w:rPr>
            <w:sz w:val="24"/>
            <w:szCs w:val="24"/>
          </w:rPr>
          <w:t xml:space="preserve">, </w:t>
        </w:r>
      </w:ins>
      <w:ins w:id="914" w:author="Ari Fina Bintarti" w:date="2024-05-24T17:15:00Z">
        <w:r w:rsidRPr="007838B4">
          <w:rPr>
            <w:sz w:val="24"/>
            <w:szCs w:val="24"/>
            <w:rPrChange w:id="915" w:author="Ari Fina Bintarti" w:date="2024-05-24T17:15:00Z">
              <w:rPr/>
            </w:rPrChange>
          </w:rPr>
          <w:t>R</w:t>
        </w:r>
      </w:ins>
      <w:ins w:id="916" w:author="Ari Fina Bintarti" w:date="2024-05-24T17:16:00Z">
        <w:r>
          <w:rPr>
            <w:sz w:val="24"/>
            <w:szCs w:val="24"/>
          </w:rPr>
          <w:t>. (</w:t>
        </w:r>
      </w:ins>
      <w:ins w:id="917" w:author="Ari Fina Bintarti" w:date="2024-05-24T17:15:00Z">
        <w:r w:rsidRPr="007838B4">
          <w:rPr>
            <w:sz w:val="24"/>
            <w:szCs w:val="24"/>
            <w:rPrChange w:id="918" w:author="Ari Fina Bintarti" w:date="2024-05-24T17:15:00Z">
              <w:rPr/>
            </w:rPrChange>
          </w:rPr>
          <w:t>2024</w:t>
        </w:r>
      </w:ins>
      <w:ins w:id="919" w:author="Ari Fina Bintarti" w:date="2024-05-24T17:16:00Z">
        <w:r>
          <w:rPr>
            <w:sz w:val="24"/>
            <w:szCs w:val="24"/>
          </w:rPr>
          <w:t>)</w:t>
        </w:r>
      </w:ins>
      <w:ins w:id="920" w:author="Ari Fina Bintarti" w:date="2024-05-24T17:15:00Z">
        <w:r w:rsidRPr="007838B4">
          <w:rPr>
            <w:sz w:val="24"/>
            <w:szCs w:val="24"/>
            <w:rPrChange w:id="921" w:author="Ari Fina Bintarti" w:date="2024-05-24T17:15:00Z">
              <w:rPr/>
            </w:rPrChange>
          </w:rPr>
          <w:t>.emmeans: Estimated Marginal Means, aka Least-Squares</w:t>
        </w:r>
      </w:ins>
      <w:ins w:id="922" w:author="Ari Fina Bintarti" w:date="2024-05-24T17:16:00Z">
        <w:r>
          <w:rPr>
            <w:sz w:val="24"/>
            <w:szCs w:val="24"/>
          </w:rPr>
          <w:t xml:space="preserve"> </w:t>
        </w:r>
      </w:ins>
      <w:ins w:id="923" w:author="Ari Fina Bintarti" w:date="2024-05-24T17:15:00Z">
        <w:r w:rsidRPr="007838B4">
          <w:rPr>
            <w:sz w:val="24"/>
            <w:szCs w:val="24"/>
            <w:rPrChange w:id="924" w:author="Ari Fina Bintarti" w:date="2024-05-24T17:15:00Z">
              <w:rPr/>
            </w:rPrChange>
          </w:rPr>
          <w:t>Means. R package version 1.</w:t>
        </w:r>
      </w:ins>
      <w:ins w:id="925" w:author="Ari Fina Bintarti" w:date="2024-05-24T17:16:00Z">
        <w:r>
          <w:rPr>
            <w:sz w:val="24"/>
            <w:szCs w:val="24"/>
          </w:rPr>
          <w:t>8</w:t>
        </w:r>
      </w:ins>
      <w:ins w:id="926" w:author="Ari Fina Bintarti" w:date="2024-05-24T17:15:00Z">
        <w:r w:rsidRPr="007838B4">
          <w:rPr>
            <w:sz w:val="24"/>
            <w:szCs w:val="24"/>
            <w:rPrChange w:id="927" w:author="Ari Fina Bintarti" w:date="2024-05-24T17:15:00Z">
              <w:rPr/>
            </w:rPrChange>
          </w:rPr>
          <w:t>.</w:t>
        </w:r>
      </w:ins>
      <w:ins w:id="928" w:author="Ari Fina Bintarti" w:date="2024-05-24T17:16:00Z">
        <w:r>
          <w:rPr>
            <w:sz w:val="24"/>
            <w:szCs w:val="24"/>
          </w:rPr>
          <w:t xml:space="preserve">8. </w:t>
        </w:r>
      </w:ins>
      <w:ins w:id="929" w:author="Ari Fina Bintarti" w:date="2024-05-24T17:15:00Z">
        <w:r w:rsidRPr="007838B4">
          <w:rPr>
            <w:sz w:val="24"/>
            <w:szCs w:val="24"/>
            <w:rPrChange w:id="930" w:author="Ari Fina Bintarti" w:date="2024-05-24T17:15:00Z">
              <w:rPr/>
            </w:rPrChange>
          </w:rPr>
          <w:t>https://CRAN.R-project.org/package=emmeans.</w:t>
        </w:r>
      </w:ins>
    </w:p>
    <w:p w14:paraId="1339DF19" w14:textId="77777777" w:rsidR="00F87F67" w:rsidRPr="00F87F67" w:rsidRDefault="00F87F67" w:rsidP="00F87F67">
      <w:pPr>
        <w:pStyle w:val="Bibliography"/>
      </w:pPr>
      <w:r w:rsidRPr="00F87F67">
        <w:t xml:space="preserve">Leininger, S., Urich, T., Schloter, M., Schwark, L., Qi, J., Nicol, G. W., Prosser, J. I., Schuster, S. C., &amp; Schleper, C. (2006). Archaea predominate among ammonia-oxidizing prokaryotes in soils. </w:t>
      </w:r>
      <w:r w:rsidRPr="00F87F67">
        <w:rPr>
          <w:i/>
          <w:iCs/>
        </w:rPr>
        <w:t>Nature</w:t>
      </w:r>
      <w:r w:rsidRPr="00F87F67">
        <w:t xml:space="preserve">, </w:t>
      </w:r>
      <w:r w:rsidRPr="00F87F67">
        <w:rPr>
          <w:i/>
          <w:iCs/>
        </w:rPr>
        <w:t>442</w:t>
      </w:r>
      <w:r w:rsidRPr="00F87F67">
        <w:t>(7104), 806–809. https://doi.org/10.1038/nature04983</w:t>
      </w:r>
    </w:p>
    <w:p w14:paraId="2E3071D0" w14:textId="77777777" w:rsidR="00F87F67" w:rsidRPr="00F87F67" w:rsidRDefault="00F87F67" w:rsidP="00F87F67">
      <w:pPr>
        <w:pStyle w:val="Bibliography"/>
      </w:pPr>
      <w:r w:rsidRPr="00F87F67">
        <w:t xml:space="preserve">Leitner, S., Homyak, P. M., Blankinship, J. C., Eberwein, J., Jenerette, G. D., Zechmeister-Boltenstern, S., &amp; Schimel, J. P. (2017). Linking NO and N2O emission pulses with the mobilization of mineral and organic N upon rewetting dry soils. </w:t>
      </w:r>
      <w:r w:rsidRPr="00F87F67">
        <w:rPr>
          <w:i/>
          <w:iCs/>
        </w:rPr>
        <w:t>Soil Biology and Biochemistry</w:t>
      </w:r>
      <w:r w:rsidRPr="00F87F67">
        <w:t xml:space="preserve">, </w:t>
      </w:r>
      <w:r w:rsidRPr="00F87F67">
        <w:rPr>
          <w:i/>
          <w:iCs/>
        </w:rPr>
        <w:t>115</w:t>
      </w:r>
      <w:r w:rsidRPr="00F87F67">
        <w:t>, 461–466. https://doi.org/10.1016/j.soilbio.2017.09.005</w:t>
      </w:r>
    </w:p>
    <w:p w14:paraId="138B0717" w14:textId="77777777" w:rsidR="00F87F67" w:rsidRPr="00F87F67" w:rsidRDefault="00F87F67" w:rsidP="00F87F67">
      <w:pPr>
        <w:pStyle w:val="Bibliography"/>
      </w:pPr>
      <w:r w:rsidRPr="00F87F67">
        <w:t xml:space="preserve">Li, C., He, Z.-Y., Hu, H.-W., &amp; He, J.-Z. (2023). Niche specialization of comammox Nitrospira in terrestrial ecosystems: Oligotrophic or copiotrophic? </w:t>
      </w:r>
      <w:r w:rsidRPr="00F87F67">
        <w:rPr>
          <w:i/>
          <w:iCs/>
        </w:rPr>
        <w:t>Critical Reviews in Environmental Science and Technology</w:t>
      </w:r>
      <w:r w:rsidRPr="00F87F67">
        <w:t xml:space="preserve">, </w:t>
      </w:r>
      <w:r w:rsidRPr="00F87F67">
        <w:rPr>
          <w:i/>
          <w:iCs/>
        </w:rPr>
        <w:t>53</w:t>
      </w:r>
      <w:r w:rsidRPr="00F87F67">
        <w:t>(2), 161–176. https://doi.org/10.1080/10643389.2022.2049578</w:t>
      </w:r>
    </w:p>
    <w:p w14:paraId="579BBE9E" w14:textId="77777777" w:rsidR="00F87F67" w:rsidRPr="00F87F67" w:rsidRDefault="00F87F67" w:rsidP="00F87F67">
      <w:pPr>
        <w:pStyle w:val="Bibliography"/>
      </w:pPr>
      <w:r w:rsidRPr="00F87F67">
        <w:t xml:space="preserve">Liu, C., Cui, Y., Li, X., &amp; Yao, M. (2021). microeco: An R package for data mining in microbial community ecology. </w:t>
      </w:r>
      <w:r w:rsidRPr="00F87F67">
        <w:rPr>
          <w:i/>
          <w:iCs/>
        </w:rPr>
        <w:t>FEMS Microbiology Ecology</w:t>
      </w:r>
      <w:r w:rsidRPr="00F87F67">
        <w:t xml:space="preserve">, </w:t>
      </w:r>
      <w:r w:rsidRPr="00F87F67">
        <w:rPr>
          <w:i/>
          <w:iCs/>
        </w:rPr>
        <w:t>97</w:t>
      </w:r>
      <w:r w:rsidRPr="00F87F67">
        <w:t>(2), fiaa255. https://doi.org/10.1093/femsec/fiaa255</w:t>
      </w:r>
    </w:p>
    <w:p w14:paraId="0CEC9542" w14:textId="77777777" w:rsidR="00F87F67" w:rsidRPr="00F87F67" w:rsidRDefault="00F87F67" w:rsidP="00F87F67">
      <w:pPr>
        <w:pStyle w:val="Bibliography"/>
      </w:pPr>
      <w:r w:rsidRPr="00F87F67">
        <w:t xml:space="preserve">López-Gutiérrez, J. C., Henry, S., Hallet, S., Martin-Laurent, F., Catroux, G., &amp; Philippot, L. (2004). Quantification of a novel group of nitrate-reducing bacteria in the </w:t>
      </w:r>
      <w:r w:rsidRPr="00F87F67">
        <w:lastRenderedPageBreak/>
        <w:t xml:space="preserve">environment by real-time PCR. </w:t>
      </w:r>
      <w:r w:rsidRPr="00F87F67">
        <w:rPr>
          <w:i/>
          <w:iCs/>
        </w:rPr>
        <w:t>Journal of Microbiological Methods</w:t>
      </w:r>
      <w:r w:rsidRPr="00F87F67">
        <w:t xml:space="preserve">, </w:t>
      </w:r>
      <w:r w:rsidRPr="00F87F67">
        <w:rPr>
          <w:i/>
          <w:iCs/>
        </w:rPr>
        <w:t>57</w:t>
      </w:r>
      <w:r w:rsidRPr="00F87F67">
        <w:t>(3), 399–407. https://doi.org/10.1016/j.mimet.2004.02.009</w:t>
      </w:r>
    </w:p>
    <w:p w14:paraId="6B26C0FE" w14:textId="77777777" w:rsidR="00F87F67" w:rsidRPr="00F87F67" w:rsidRDefault="00F87F67" w:rsidP="00F87F67">
      <w:pPr>
        <w:pStyle w:val="Bibliography"/>
      </w:pPr>
      <w:r w:rsidRPr="00F87F67">
        <w:t xml:space="preserve">Maeder, P., Fliessbach, A., Dubois, D., Gunst, L., Fried, P., &amp; Niggli, U. (2002). Soil Fertility and Biodiversity in Organic Farming. </w:t>
      </w:r>
      <w:r w:rsidRPr="00F87F67">
        <w:rPr>
          <w:i/>
          <w:iCs/>
        </w:rPr>
        <w:t>Science</w:t>
      </w:r>
      <w:r w:rsidRPr="00F87F67">
        <w:t xml:space="preserve">, </w:t>
      </w:r>
      <w:r w:rsidRPr="00F87F67">
        <w:rPr>
          <w:i/>
          <w:iCs/>
        </w:rPr>
        <w:t>296</w:t>
      </w:r>
      <w:r w:rsidRPr="00F87F67">
        <w:t>(5573), 1694–1697. https://doi.org/10.1126/science.1071148</w:t>
      </w:r>
    </w:p>
    <w:p w14:paraId="48C6BD12" w14:textId="77777777" w:rsidR="00F87F67" w:rsidRPr="00F87F67" w:rsidRDefault="00F87F67" w:rsidP="00F87F67">
      <w:pPr>
        <w:pStyle w:val="Bibliography"/>
      </w:pPr>
      <w:r w:rsidRPr="00F87F67">
        <w:t xml:space="preserve">McKight, P. E., &amp; Najab, J. (2010). Kruskal-Wallis Test. In </w:t>
      </w:r>
      <w:r w:rsidRPr="00F87F67">
        <w:rPr>
          <w:i/>
          <w:iCs/>
        </w:rPr>
        <w:t>The Corsini Encyclopedia of Psychology</w:t>
      </w:r>
      <w:r w:rsidRPr="00F87F67">
        <w:t xml:space="preserve"> (pp. 1–1). John Wiley &amp; Sons, Ltd. https://doi.org/10.1002/9780470479216.corpsy0491</w:t>
      </w:r>
    </w:p>
    <w:p w14:paraId="0B502B7E" w14:textId="77777777" w:rsidR="00F87F67" w:rsidRPr="00F87F67" w:rsidRDefault="00F87F67" w:rsidP="00F87F67">
      <w:pPr>
        <w:pStyle w:val="Bibliography"/>
      </w:pPr>
      <w:r w:rsidRPr="00F87F67">
        <w:t xml:space="preserve">McMurdie, P. J., &amp; Holmes, S. (2013). phyloseq: An R Package for Reproducible Interactive Analysis and Graphics of Microbiome Census Data. </w:t>
      </w:r>
      <w:r w:rsidRPr="00F87F67">
        <w:rPr>
          <w:i/>
          <w:iCs/>
        </w:rPr>
        <w:t>PLOS ONE</w:t>
      </w:r>
      <w:r w:rsidRPr="00F87F67">
        <w:t xml:space="preserve">, </w:t>
      </w:r>
      <w:r w:rsidRPr="00F87F67">
        <w:rPr>
          <w:i/>
          <w:iCs/>
        </w:rPr>
        <w:t>8</w:t>
      </w:r>
      <w:r w:rsidRPr="00F87F67">
        <w:t>(4), e61217. https://doi.org/10.1371/journal.pone.0061217</w:t>
      </w:r>
    </w:p>
    <w:p w14:paraId="1DA12CFC" w14:textId="77777777" w:rsidR="00F87F67" w:rsidRPr="00F87F67" w:rsidRDefault="00F87F67" w:rsidP="00F87F67">
      <w:pPr>
        <w:pStyle w:val="Bibliography"/>
      </w:pPr>
      <w:r w:rsidRPr="00F87F67">
        <w:t xml:space="preserve">Min, S.-K., Zhang, X., Zwiers, F. W., &amp; Hegerl, G. C. (2011). Human contribution to more-intense precipitation extremes. </w:t>
      </w:r>
      <w:r w:rsidRPr="00F87F67">
        <w:rPr>
          <w:i/>
          <w:iCs/>
        </w:rPr>
        <w:t>Nature</w:t>
      </w:r>
      <w:r w:rsidRPr="00F87F67">
        <w:t xml:space="preserve">, </w:t>
      </w:r>
      <w:r w:rsidRPr="00F87F67">
        <w:rPr>
          <w:i/>
          <w:iCs/>
        </w:rPr>
        <w:t>470</w:t>
      </w:r>
      <w:r w:rsidRPr="00F87F67">
        <w:t>(7334), 378–381. https://doi.org/10.1038/nature09763</w:t>
      </w:r>
    </w:p>
    <w:p w14:paraId="4B477977" w14:textId="77777777" w:rsidR="00F87F67" w:rsidRPr="00F87F67" w:rsidRDefault="00F87F67" w:rsidP="00F87F67">
      <w:pPr>
        <w:pStyle w:val="Bibliography"/>
      </w:pPr>
      <w:r w:rsidRPr="00F87F67">
        <w:t xml:space="preserve">Muyzer, G., de Waal, E. C., &amp; Uitterlinden, A. G. (1993). Profiling of complex microbial populations by denaturing gradient gel electrophoresis analysis of polymerase chain reaction-amplified genes coding for 16S rRNA. </w:t>
      </w:r>
      <w:r w:rsidRPr="00F87F67">
        <w:rPr>
          <w:i/>
          <w:iCs/>
        </w:rPr>
        <w:t>Applied and Environmental Microbiology</w:t>
      </w:r>
      <w:r w:rsidRPr="00F87F67">
        <w:t xml:space="preserve">, </w:t>
      </w:r>
      <w:r w:rsidRPr="00F87F67">
        <w:rPr>
          <w:i/>
          <w:iCs/>
        </w:rPr>
        <w:t>59</w:t>
      </w:r>
      <w:r w:rsidRPr="00F87F67">
        <w:t>(3), 695–700.</w:t>
      </w:r>
    </w:p>
    <w:p w14:paraId="100BB3BC" w14:textId="77777777" w:rsidR="00F87F67" w:rsidRPr="00F87F67" w:rsidRDefault="00F87F67" w:rsidP="00F87F67">
      <w:pPr>
        <w:pStyle w:val="Bibliography"/>
      </w:pPr>
      <w:r w:rsidRPr="00F87F67">
        <w:t xml:space="preserve">Nicol, G. W., Leininger, S., Schleper, C., &amp; Prosser, J. I. (2008). The influence of soil pH on the diversity, abundance and transcriptional activity of ammonia oxidizing archaea and bacteria. </w:t>
      </w:r>
      <w:r w:rsidRPr="00F87F67">
        <w:rPr>
          <w:i/>
          <w:iCs/>
        </w:rPr>
        <w:t>Environmental Microbiology</w:t>
      </w:r>
      <w:r w:rsidRPr="00F87F67">
        <w:t xml:space="preserve">, </w:t>
      </w:r>
      <w:r w:rsidRPr="00F87F67">
        <w:rPr>
          <w:i/>
          <w:iCs/>
        </w:rPr>
        <w:t>10</w:t>
      </w:r>
      <w:r w:rsidRPr="00F87F67">
        <w:t>(11), 2966–2978. https://doi.org/10.1111/j.1462-2920.2008.01701.x</w:t>
      </w:r>
    </w:p>
    <w:p w14:paraId="2BFADD2F" w14:textId="77777777" w:rsidR="00F87F67" w:rsidRPr="00F87F67" w:rsidRDefault="00F87F67" w:rsidP="00F87F67">
      <w:pPr>
        <w:pStyle w:val="Bibliography"/>
      </w:pPr>
      <w:r w:rsidRPr="00F87F67">
        <w:t xml:space="preserve">Ochsenreiter, T., Selezi, D., Quaiser, A., Bonch-Osmolovskaya, L., &amp; Schleper, C. (2003). Diversity and abundance of Crenarchaeota in terrestrial habitats studied by 16S RNA </w:t>
      </w:r>
      <w:r w:rsidRPr="00F87F67">
        <w:lastRenderedPageBreak/>
        <w:t xml:space="preserve">surveys and real time PCR. </w:t>
      </w:r>
      <w:r w:rsidRPr="00F87F67">
        <w:rPr>
          <w:i/>
          <w:iCs/>
        </w:rPr>
        <w:t>Environmental Microbiology</w:t>
      </w:r>
      <w:r w:rsidRPr="00F87F67">
        <w:t xml:space="preserve">, </w:t>
      </w:r>
      <w:r w:rsidRPr="00F87F67">
        <w:rPr>
          <w:i/>
          <w:iCs/>
        </w:rPr>
        <w:t>5</w:t>
      </w:r>
      <w:r w:rsidRPr="00F87F67">
        <w:t>(9), 787–797. https://doi.org/10.1046/j.1462-2920.2003.00476.x</w:t>
      </w:r>
    </w:p>
    <w:p w14:paraId="52041C28" w14:textId="1E67CF92" w:rsidR="00F87F67" w:rsidRPr="00F87F67" w:rsidRDefault="00F87F67" w:rsidP="00F87F67">
      <w:pPr>
        <w:pStyle w:val="Bibliography"/>
      </w:pPr>
      <w:r w:rsidRPr="00F87F67">
        <w:t xml:space="preserve">Oksanen, J., Simpson, G., Blanchet, F. G., Kindt, R., Legendre, P., Minchin, P., hara, R., Solymos, P., STEVENS, H., Szöcs, E., Wagner, H., Barbour, M., Bedward, M., Bolker, B., Borcard, D., Carvalho, G., Chirico, M., De Cáceres, M., Durand, S., &amp; Weedon, J. (2022). </w:t>
      </w:r>
      <w:r w:rsidRPr="00F87F67">
        <w:rPr>
          <w:i/>
          <w:iCs/>
        </w:rPr>
        <w:t>Vegan community ecology package version 2.6-</w:t>
      </w:r>
      <w:ins w:id="931" w:author="Ari Fina Bintarti" w:date="2024-05-24T16:54:00Z">
        <w:r>
          <w:rPr>
            <w:i/>
            <w:iCs/>
          </w:rPr>
          <w:t>4</w:t>
        </w:r>
      </w:ins>
      <w:del w:id="932" w:author="Ari Fina Bintarti" w:date="2024-05-24T16:54:00Z">
        <w:r w:rsidRPr="00F87F67" w:rsidDel="00F87F67">
          <w:rPr>
            <w:i/>
            <w:iCs/>
          </w:rPr>
          <w:delText>2</w:delText>
        </w:r>
      </w:del>
      <w:r w:rsidRPr="00F87F67">
        <w:rPr>
          <w:i/>
          <w:iCs/>
        </w:rPr>
        <w:t xml:space="preserve"> April 2022</w:t>
      </w:r>
      <w:r w:rsidRPr="00F87F67">
        <w:t>.</w:t>
      </w:r>
    </w:p>
    <w:p w14:paraId="02B8FA55" w14:textId="77777777" w:rsidR="00F87F67" w:rsidRPr="00F87F67" w:rsidRDefault="00F87F67" w:rsidP="00F87F67">
      <w:pPr>
        <w:pStyle w:val="Bibliography"/>
      </w:pPr>
      <w:r w:rsidRPr="00F87F67">
        <w:t xml:space="preserve">Ouyang, Y., Norton, J. M., Stark, J. M., Reeve, J. R., &amp; Habteselassie, M. Y. (2016). Ammonia-oxidizing bacteria are more responsive than archaea to nitrogen source in an agricultural soil. </w:t>
      </w:r>
      <w:r w:rsidRPr="00F87F67">
        <w:rPr>
          <w:i/>
          <w:iCs/>
        </w:rPr>
        <w:t>Soil Biology and Biochemistry</w:t>
      </w:r>
      <w:r w:rsidRPr="00F87F67">
        <w:t xml:space="preserve">, </w:t>
      </w:r>
      <w:r w:rsidRPr="00F87F67">
        <w:rPr>
          <w:i/>
          <w:iCs/>
        </w:rPr>
        <w:t>96</w:t>
      </w:r>
      <w:r w:rsidRPr="00F87F67">
        <w:t>, 4–15. https://doi.org/10.1016/j.soilbio.2016.01.012</w:t>
      </w:r>
    </w:p>
    <w:p w14:paraId="0D685384" w14:textId="77777777" w:rsidR="00F87F67" w:rsidRPr="00F87F67" w:rsidRDefault="00F87F67" w:rsidP="00F87F67">
      <w:pPr>
        <w:pStyle w:val="Bibliography"/>
      </w:pPr>
      <w:r w:rsidRPr="00F87F67">
        <w:t xml:space="preserve">Palomo, A., Dechesne, A., Cordero, O. X., &amp; Smets, B. F. (2022). Evolutionary Ecology of Natural Comammox Nitrospira Populations. </w:t>
      </w:r>
      <w:r w:rsidRPr="00F87F67">
        <w:rPr>
          <w:i/>
          <w:iCs/>
        </w:rPr>
        <w:t>mSystems</w:t>
      </w:r>
      <w:r w:rsidRPr="00F87F67">
        <w:t xml:space="preserve">, </w:t>
      </w:r>
      <w:r w:rsidRPr="00F87F67">
        <w:rPr>
          <w:i/>
          <w:iCs/>
        </w:rPr>
        <w:t>7</w:t>
      </w:r>
      <w:r w:rsidRPr="00F87F67">
        <w:t>(1), e01139-21. https://doi.org/10.1128/msystems.01139-21</w:t>
      </w:r>
    </w:p>
    <w:p w14:paraId="7658B11D" w14:textId="77777777" w:rsidR="00F87F67" w:rsidRPr="00F87F67" w:rsidRDefault="00F87F67" w:rsidP="00F87F67">
      <w:pPr>
        <w:pStyle w:val="Bibliography"/>
      </w:pPr>
      <w:r w:rsidRPr="00F87F67">
        <w:t xml:space="preserve">Parker, S. S., &amp; Schimel, J. P. (2011). Soil nitrogen availability and transformations differ between the summer and the growing season in a California grassland. </w:t>
      </w:r>
      <w:r w:rsidRPr="00F87F67">
        <w:rPr>
          <w:i/>
          <w:iCs/>
        </w:rPr>
        <w:t>Applied Soil Ecology</w:t>
      </w:r>
      <w:r w:rsidRPr="00F87F67">
        <w:t xml:space="preserve">, </w:t>
      </w:r>
      <w:r w:rsidRPr="00F87F67">
        <w:rPr>
          <w:i/>
          <w:iCs/>
        </w:rPr>
        <w:t>48</w:t>
      </w:r>
      <w:r w:rsidRPr="00F87F67">
        <w:t>(2), 185–192. https://doi.org/10.1016/j.apsoil.2011.03.007</w:t>
      </w:r>
    </w:p>
    <w:p w14:paraId="438FA54A" w14:textId="77777777" w:rsidR="00F87F67" w:rsidRPr="00F87F67" w:rsidRDefault="00F87F67" w:rsidP="00F87F67">
      <w:pPr>
        <w:pStyle w:val="Bibliography"/>
      </w:pPr>
      <w:r w:rsidRPr="00F87F67">
        <w:t xml:space="preserve">Philippot, L., Chenu, C., Kappler, A., Rillig, M. C., &amp; Fierer, N. (2024). The interplay between microbial communities and soil properties. </w:t>
      </w:r>
      <w:r w:rsidRPr="00F87F67">
        <w:rPr>
          <w:i/>
          <w:iCs/>
        </w:rPr>
        <w:t>Nature Reviews Microbiology</w:t>
      </w:r>
      <w:r w:rsidRPr="00F87F67">
        <w:t xml:space="preserve">, </w:t>
      </w:r>
      <w:r w:rsidRPr="00F87F67">
        <w:rPr>
          <w:i/>
          <w:iCs/>
        </w:rPr>
        <w:t>22</w:t>
      </w:r>
      <w:r w:rsidRPr="00F87F67">
        <w:t>(4), 226–239. https://doi.org/10.1038/s41579-023-00980-5</w:t>
      </w:r>
    </w:p>
    <w:p w14:paraId="78C4D62E" w14:textId="77777777" w:rsidR="00F87F67" w:rsidRPr="00F87F67" w:rsidRDefault="00F87F67" w:rsidP="00F87F67">
      <w:pPr>
        <w:pStyle w:val="Bibliography"/>
      </w:pPr>
      <w:r w:rsidRPr="00F87F67">
        <w:t xml:space="preserve">Philippot, L., Griffiths, B. S., &amp; Langenheder, S. (2021). Microbial Community Resilience across Ecosystems and Multiple Disturbances. </w:t>
      </w:r>
      <w:r w:rsidRPr="00F87F67">
        <w:rPr>
          <w:i/>
          <w:iCs/>
        </w:rPr>
        <w:t>Microbiology and Molecular Biology Reviews : MMBR</w:t>
      </w:r>
      <w:r w:rsidRPr="00F87F67">
        <w:t xml:space="preserve">, </w:t>
      </w:r>
      <w:r w:rsidRPr="00F87F67">
        <w:rPr>
          <w:i/>
          <w:iCs/>
        </w:rPr>
        <w:t>85</w:t>
      </w:r>
      <w:r w:rsidRPr="00F87F67">
        <w:t>(2), e00026-20. https://doi.org/10.1128/MMBR.00026-20</w:t>
      </w:r>
    </w:p>
    <w:p w14:paraId="32599BCC" w14:textId="77777777" w:rsidR="00F87F67" w:rsidRPr="00F87F67" w:rsidRDefault="00F87F67" w:rsidP="00F87F67">
      <w:pPr>
        <w:pStyle w:val="Bibliography"/>
      </w:pPr>
      <w:r w:rsidRPr="00F87F67">
        <w:t>Pjevac, P., Schauberger, C., Poghosyan, L., Herbold, C. W., van Kessel, M. A. H. J., Daebeler, A., Steinberger, M., Jetten, M. S. M., Lücker, S., Wagner, M., &amp; Daims, H. (2017). AmoA-</w:t>
      </w:r>
      <w:r w:rsidRPr="00F87F67">
        <w:lastRenderedPageBreak/>
        <w:t xml:space="preserve">Targeted Polymerase Chain Reaction Primers for the Specific Detection and Quantification of Comammox Nitrospira in the Environment. </w:t>
      </w:r>
      <w:r w:rsidRPr="00F87F67">
        <w:rPr>
          <w:i/>
          <w:iCs/>
        </w:rPr>
        <w:t>Frontiers in Microbiology</w:t>
      </w:r>
      <w:r w:rsidRPr="00F87F67">
        <w:t xml:space="preserve">, </w:t>
      </w:r>
      <w:r w:rsidRPr="00F87F67">
        <w:rPr>
          <w:i/>
          <w:iCs/>
        </w:rPr>
        <w:t>8</w:t>
      </w:r>
      <w:r w:rsidRPr="00F87F67">
        <w:t>. https://www.frontiersin.org/articles/10.3389/fmicb.2017.01508</w:t>
      </w:r>
    </w:p>
    <w:p w14:paraId="32BAA8F7" w14:textId="77777777" w:rsidR="00F87F67" w:rsidRPr="00F87F67" w:rsidRDefault="00F87F67" w:rsidP="00F87F67">
      <w:pPr>
        <w:pStyle w:val="Bibliography"/>
      </w:pPr>
      <w:r w:rsidRPr="00F87F67">
        <w:t xml:space="preserve">Placella, S. A., &amp; Firestone, M. K. (2013). Transcriptional Response of Nitrifying Communities to Wetting of Dry Soil. </w:t>
      </w:r>
      <w:r w:rsidRPr="00F87F67">
        <w:rPr>
          <w:i/>
          <w:iCs/>
        </w:rPr>
        <w:t>Applied and Environmental Microbiology</w:t>
      </w:r>
      <w:r w:rsidRPr="00F87F67">
        <w:t xml:space="preserve">, </w:t>
      </w:r>
      <w:r w:rsidRPr="00F87F67">
        <w:rPr>
          <w:i/>
          <w:iCs/>
        </w:rPr>
        <w:t>79</w:t>
      </w:r>
      <w:r w:rsidRPr="00F87F67">
        <w:t>(10), 3294–3302. https://doi.org/10.1128/AEM.00404-13</w:t>
      </w:r>
    </w:p>
    <w:p w14:paraId="3DF0ECFD" w14:textId="77777777" w:rsidR="00F87F67" w:rsidRPr="00F87F67" w:rsidRDefault="00F87F67" w:rsidP="00F87F67">
      <w:pPr>
        <w:pStyle w:val="Bibliography"/>
      </w:pPr>
      <w:r w:rsidRPr="00F87F67">
        <w:t xml:space="preserve">Prosser, J. I. (2014). Soil Nitrifiers and Nitrification. In B. B. Ward, D. J. Arp, &amp; M. G. Klotz (Eds.), </w:t>
      </w:r>
      <w:r w:rsidRPr="00F87F67">
        <w:rPr>
          <w:i/>
          <w:iCs/>
        </w:rPr>
        <w:t>Nitrification</w:t>
      </w:r>
      <w:r w:rsidRPr="00F87F67">
        <w:t xml:space="preserve"> (pp. 347–383). ASM Press. https://doi.org/10.1128/9781555817145.ch14</w:t>
      </w:r>
    </w:p>
    <w:p w14:paraId="5EC076E8" w14:textId="77777777" w:rsidR="00F87F67" w:rsidRPr="00F87F67" w:rsidRDefault="00F87F67" w:rsidP="00F87F67">
      <w:pPr>
        <w:pStyle w:val="Bibliography"/>
      </w:pPr>
      <w:r w:rsidRPr="00F87F67">
        <w:t xml:space="preserve">Prosser, J. I., Hink, L., Gubry-Rangin, C., &amp; Nicol, G. W. (2020). Nitrous oxide production by ammonia oxidizers: Physiological diversity, niche differentiation and potential mitigation strategies. </w:t>
      </w:r>
      <w:r w:rsidRPr="00F87F67">
        <w:rPr>
          <w:i/>
          <w:iCs/>
        </w:rPr>
        <w:t>Global Change Biology</w:t>
      </w:r>
      <w:r w:rsidRPr="00F87F67">
        <w:t xml:space="preserve">, </w:t>
      </w:r>
      <w:r w:rsidRPr="00F87F67">
        <w:rPr>
          <w:i/>
          <w:iCs/>
        </w:rPr>
        <w:t>26</w:t>
      </w:r>
      <w:r w:rsidRPr="00F87F67">
        <w:t>(1), 103–118. https://doi.org/10.1111/gcb.14877</w:t>
      </w:r>
    </w:p>
    <w:p w14:paraId="189E89AF" w14:textId="77777777" w:rsidR="00F87F67" w:rsidRPr="00F87F67" w:rsidRDefault="00F87F67" w:rsidP="00F87F67">
      <w:pPr>
        <w:pStyle w:val="Bibliography"/>
      </w:pPr>
      <w:r w:rsidRPr="00F87F67">
        <w:t xml:space="preserve">Prosser, J. I., &amp; Nicol, G. W. (2008). Relative contributions of archaea and bacteria to aerobic ammonia oxidation in the environment. </w:t>
      </w:r>
      <w:r w:rsidRPr="00F87F67">
        <w:rPr>
          <w:i/>
          <w:iCs/>
        </w:rPr>
        <w:t>Environmental Microbiology</w:t>
      </w:r>
      <w:r w:rsidRPr="00F87F67">
        <w:t xml:space="preserve">, </w:t>
      </w:r>
      <w:r w:rsidRPr="00F87F67">
        <w:rPr>
          <w:i/>
          <w:iCs/>
        </w:rPr>
        <w:t>10</w:t>
      </w:r>
      <w:r w:rsidRPr="00F87F67">
        <w:t>(11), 2931–2941. https://doi.org/10.1111/j.1462-2920.2008.01775.x</w:t>
      </w:r>
    </w:p>
    <w:p w14:paraId="1514CB87" w14:textId="77777777" w:rsidR="00F87F67" w:rsidRPr="00F87F67" w:rsidRDefault="00F87F67" w:rsidP="00F87F67">
      <w:pPr>
        <w:pStyle w:val="Bibliography"/>
      </w:pPr>
      <w:r w:rsidRPr="00F87F67">
        <w:t xml:space="preserve">Prosser, J. I., &amp; Nicol, G. W. (2012). Archaeal and bacterial ammonia-oxidisers in soil: The quest for niche specialisation and differentiation. </w:t>
      </w:r>
      <w:r w:rsidRPr="00F87F67">
        <w:rPr>
          <w:i/>
          <w:iCs/>
        </w:rPr>
        <w:t>Trends in Microbiology</w:t>
      </w:r>
      <w:r w:rsidRPr="00F87F67">
        <w:t xml:space="preserve">, </w:t>
      </w:r>
      <w:r w:rsidRPr="00F87F67">
        <w:rPr>
          <w:i/>
          <w:iCs/>
        </w:rPr>
        <w:t>20</w:t>
      </w:r>
      <w:r w:rsidRPr="00F87F67">
        <w:t>(11), 523–531. https://doi.org/10.1016/j.tim.2012.08.001</w:t>
      </w:r>
    </w:p>
    <w:p w14:paraId="59D0C26C" w14:textId="77777777" w:rsidR="00F87F67" w:rsidRPr="00F87F67" w:rsidRDefault="00F87F67" w:rsidP="00F87F67">
      <w:pPr>
        <w:pStyle w:val="Bibliography"/>
      </w:pPr>
      <w:r w:rsidRPr="00F87F67">
        <w:t xml:space="preserve">Rotthauwe, J. H., Witzel, K. P., &amp; Liesack, W. (1997). The ammonia monooxygenase structural gene amoA as a functional marker: Molecular fine-scale analysis of natural ammonia-oxidizing populations. </w:t>
      </w:r>
      <w:r w:rsidRPr="00F87F67">
        <w:rPr>
          <w:i/>
          <w:iCs/>
        </w:rPr>
        <w:t>Applied and Environmental Microbiology</w:t>
      </w:r>
      <w:r w:rsidRPr="00F87F67">
        <w:t xml:space="preserve">, </w:t>
      </w:r>
      <w:r w:rsidRPr="00F87F67">
        <w:rPr>
          <w:i/>
          <w:iCs/>
        </w:rPr>
        <w:t>63</w:t>
      </w:r>
      <w:r w:rsidRPr="00F87F67">
        <w:t>(12), 4704–4712. https://doi.org/10.1128/aem.63.12.4704-4712.1997</w:t>
      </w:r>
    </w:p>
    <w:p w14:paraId="21F0B200" w14:textId="77777777" w:rsidR="00F87F67" w:rsidRPr="00F87F67" w:rsidRDefault="00F87F67" w:rsidP="00F87F67">
      <w:pPr>
        <w:pStyle w:val="Bibliography"/>
      </w:pPr>
      <w:r w:rsidRPr="00F87F67">
        <w:lastRenderedPageBreak/>
        <w:t xml:space="preserve">Rütting, T., Schleusner, P., Hink, L., &amp; Prosser, J. I. (2021). The contribution of ammonia-oxidizing archaea and bacteria to gross nitrification under different substrate availability. </w:t>
      </w:r>
      <w:r w:rsidRPr="00F87F67">
        <w:rPr>
          <w:i/>
          <w:iCs/>
        </w:rPr>
        <w:t>Soil Biology and Biochemistry</w:t>
      </w:r>
      <w:r w:rsidRPr="00F87F67">
        <w:t xml:space="preserve">, </w:t>
      </w:r>
      <w:r w:rsidRPr="00F87F67">
        <w:rPr>
          <w:i/>
          <w:iCs/>
        </w:rPr>
        <w:t>160</w:t>
      </w:r>
      <w:r w:rsidRPr="00F87F67">
        <w:t>, 108353. https://doi.org/10.1016/j.soilbio.2021.108353</w:t>
      </w:r>
    </w:p>
    <w:p w14:paraId="29E96040" w14:textId="77777777" w:rsidR="00F87F67" w:rsidRPr="00F87F67" w:rsidRDefault="00F87F67" w:rsidP="00F87F67">
      <w:pPr>
        <w:pStyle w:val="Bibliography"/>
      </w:pPr>
      <w:r w:rsidRPr="00F87F67">
        <w:t xml:space="preserve">Sakoula, D., Koch, H., Frank, J., Jetten, M. S. M., van Kessel, M. A. H. J., &amp; Lücker, S. (2021). Enrichment and physiological characterization of a novel comammox Nitrospira indicates ammonium inhibition of complete nitrification. </w:t>
      </w:r>
      <w:r w:rsidRPr="00F87F67">
        <w:rPr>
          <w:i/>
          <w:iCs/>
        </w:rPr>
        <w:t>The ISME Journal</w:t>
      </w:r>
      <w:r w:rsidRPr="00F87F67">
        <w:t xml:space="preserve">, </w:t>
      </w:r>
      <w:r w:rsidRPr="00F87F67">
        <w:rPr>
          <w:i/>
          <w:iCs/>
        </w:rPr>
        <w:t>15</w:t>
      </w:r>
      <w:r w:rsidRPr="00F87F67">
        <w:t>(4), 1010–1024. https://doi.org/10.1038/s41396-020-00827-4</w:t>
      </w:r>
    </w:p>
    <w:p w14:paraId="791E3E34" w14:textId="77777777" w:rsidR="00F87F67" w:rsidRPr="00F87F67" w:rsidRDefault="00F87F67" w:rsidP="00F87F67">
      <w:pPr>
        <w:pStyle w:val="Bibliography"/>
      </w:pPr>
      <w:r w:rsidRPr="00F87F67">
        <w:t xml:space="preserve">Sanders, T., Fiencke, C., Hüpeden, J., Pfeiffer, E. M., &amp; Spieck, E. (2019). Cold Adapted Nitrosospira sp.: A Potential Crucial Contributor of Ammonia Oxidation in Cryosols of Permafrost-Affected Landscapes in Northeast Siberia. </w:t>
      </w:r>
      <w:r w:rsidRPr="00F87F67">
        <w:rPr>
          <w:i/>
          <w:iCs/>
        </w:rPr>
        <w:t>Microorganisms</w:t>
      </w:r>
      <w:r w:rsidRPr="00F87F67">
        <w:t xml:space="preserve">, </w:t>
      </w:r>
      <w:r w:rsidRPr="00F87F67">
        <w:rPr>
          <w:i/>
          <w:iCs/>
        </w:rPr>
        <w:t>7</w:t>
      </w:r>
      <w:r w:rsidRPr="00F87F67">
        <w:t>(12), Article 12. https://doi.org/10.3390/microorganisms7120699</w:t>
      </w:r>
    </w:p>
    <w:p w14:paraId="1845519F" w14:textId="77777777" w:rsidR="00F87F67" w:rsidRPr="00F87F67" w:rsidRDefault="00F87F67" w:rsidP="00F87F67">
      <w:pPr>
        <w:pStyle w:val="Bibliography"/>
      </w:pPr>
      <w:r w:rsidRPr="00F87F67">
        <w:t xml:space="preserve">Santos-Medellín, C., Edwards, J., Liechty, Z., Nguyen, B., &amp; Sundaresan, V. (2017). Drought Stress Results in a Compartment-Specific Restructuring of the Rice Root-Associated Microbiomes. </w:t>
      </w:r>
      <w:r w:rsidRPr="00F87F67">
        <w:rPr>
          <w:i/>
          <w:iCs/>
        </w:rPr>
        <w:t>mBio</w:t>
      </w:r>
      <w:r w:rsidRPr="00F87F67">
        <w:t xml:space="preserve">, </w:t>
      </w:r>
      <w:r w:rsidRPr="00F87F67">
        <w:rPr>
          <w:i/>
          <w:iCs/>
        </w:rPr>
        <w:t>8</w:t>
      </w:r>
      <w:r w:rsidRPr="00F87F67">
        <w:t>(4), e00764-17. https://doi.org/10.1128/mBio.00764-17</w:t>
      </w:r>
    </w:p>
    <w:p w14:paraId="3658F6A3" w14:textId="77777777" w:rsidR="00F87F67" w:rsidRPr="00F87F67" w:rsidRDefault="00F87F67" w:rsidP="00F87F67">
      <w:pPr>
        <w:pStyle w:val="Bibliography"/>
      </w:pPr>
      <w:r w:rsidRPr="00F87F67">
        <w:t xml:space="preserve">Schimel, J. P. (2018). Life in Dry Soils: Effects of Drought on Soil Microbial Communities and Processes. </w:t>
      </w:r>
      <w:r w:rsidRPr="00F87F67">
        <w:rPr>
          <w:i/>
          <w:iCs/>
        </w:rPr>
        <w:t>Annual Review of Ecology, Evolution, and Systematics</w:t>
      </w:r>
      <w:r w:rsidRPr="00F87F67">
        <w:t xml:space="preserve">, </w:t>
      </w:r>
      <w:r w:rsidRPr="00F87F67">
        <w:rPr>
          <w:i/>
          <w:iCs/>
        </w:rPr>
        <w:t>49</w:t>
      </w:r>
      <w:r w:rsidRPr="00F87F67">
        <w:t>(1), 409–432. https://doi.org/10.1146/annurev-ecolsys-110617-062614</w:t>
      </w:r>
    </w:p>
    <w:p w14:paraId="0DFA95B2" w14:textId="77777777" w:rsidR="00F87F67" w:rsidRPr="00F87F67" w:rsidRDefault="00F87F67" w:rsidP="00F87F67">
      <w:pPr>
        <w:pStyle w:val="Bibliography"/>
      </w:pPr>
      <w:r w:rsidRPr="00F87F67">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F87F67">
        <w:rPr>
          <w:i/>
          <w:iCs/>
        </w:rPr>
        <w:t>The ISME Journal</w:t>
      </w:r>
      <w:r w:rsidRPr="00F87F67">
        <w:t xml:space="preserve">, </w:t>
      </w:r>
      <w:r w:rsidRPr="00F87F67">
        <w:rPr>
          <w:i/>
          <w:iCs/>
        </w:rPr>
        <w:t>14</w:t>
      </w:r>
      <w:r w:rsidRPr="00F87F67">
        <w:t>(12), 3038–3053. https://doi.org/10.1038/s41396-020-00735-7</w:t>
      </w:r>
    </w:p>
    <w:p w14:paraId="614D9645" w14:textId="77777777" w:rsidR="00F87F67" w:rsidRPr="00F87F67" w:rsidRDefault="00F87F67" w:rsidP="00F87F67">
      <w:pPr>
        <w:pStyle w:val="Bibliography"/>
      </w:pPr>
      <w:r w:rsidRPr="00F87F67">
        <w:lastRenderedPageBreak/>
        <w:t xml:space="preserve">Shen, W., Le, S., Li, Y., &amp; Hu, F. (2016). SeqKit: A Cross-Platform and Ultrafast Toolkit for FASTA/Q File Manipulation. </w:t>
      </w:r>
      <w:r w:rsidRPr="00F87F67">
        <w:rPr>
          <w:i/>
          <w:iCs/>
        </w:rPr>
        <w:t>PLOS ONE</w:t>
      </w:r>
      <w:r w:rsidRPr="00F87F67">
        <w:t xml:space="preserve">, </w:t>
      </w:r>
      <w:r w:rsidRPr="00F87F67">
        <w:rPr>
          <w:i/>
          <w:iCs/>
        </w:rPr>
        <w:t>11</w:t>
      </w:r>
      <w:r w:rsidRPr="00F87F67">
        <w:t>(10), e0163962. https://doi.org/10.1371/journal.pone.0163962</w:t>
      </w:r>
    </w:p>
    <w:p w14:paraId="788AAF47" w14:textId="77777777" w:rsidR="00F87F67" w:rsidRPr="00F87F67" w:rsidRDefault="00F87F67" w:rsidP="00F87F67">
      <w:pPr>
        <w:pStyle w:val="Bibliography"/>
      </w:pPr>
      <w:r w:rsidRPr="00F87F67">
        <w:t xml:space="preserve">Shu, X., Daniell, T. J., Hallett, P. D., Baggs, E. M., &amp; Griffiths, B. S. (2023). Soil pH moderates the resistance and resilience of C and N cycling to transient and persistent stress. </w:t>
      </w:r>
      <w:r w:rsidRPr="00F87F67">
        <w:rPr>
          <w:i/>
          <w:iCs/>
        </w:rPr>
        <w:t>Applied Soil Ecology</w:t>
      </w:r>
      <w:r w:rsidRPr="00F87F67">
        <w:t xml:space="preserve">, </w:t>
      </w:r>
      <w:r w:rsidRPr="00F87F67">
        <w:rPr>
          <w:i/>
          <w:iCs/>
        </w:rPr>
        <w:t>182</w:t>
      </w:r>
      <w:r w:rsidRPr="00F87F67">
        <w:t>, 104690. https://doi.org/10.1016/j.apsoil.2022.104690</w:t>
      </w:r>
    </w:p>
    <w:p w14:paraId="7B732B4E" w14:textId="77777777" w:rsidR="00F87F67" w:rsidRPr="00F87F67" w:rsidRDefault="00F87F67" w:rsidP="00F87F67">
      <w:pPr>
        <w:pStyle w:val="Bibliography"/>
      </w:pPr>
      <w:r w:rsidRPr="00F87F67">
        <w:t xml:space="preserve">Stark, J. M., &amp; Firestone, M. K. (1995). Mechanisms for soil moisture effects on activity of nitrifying bacteria. </w:t>
      </w:r>
      <w:r w:rsidRPr="00F87F67">
        <w:rPr>
          <w:i/>
          <w:iCs/>
        </w:rPr>
        <w:t>Applied and Environmental Microbiology</w:t>
      </w:r>
      <w:r w:rsidRPr="00F87F67">
        <w:t xml:space="preserve">, </w:t>
      </w:r>
      <w:r w:rsidRPr="00F87F67">
        <w:rPr>
          <w:i/>
          <w:iCs/>
        </w:rPr>
        <w:t>61</w:t>
      </w:r>
      <w:r w:rsidRPr="00F87F67">
        <w:t>(1), 218–221. https://doi.org/10.1128/aem.61.1.218-221.1995</w:t>
      </w:r>
    </w:p>
    <w:p w14:paraId="0C513A90" w14:textId="77777777" w:rsidR="00F87F67" w:rsidRPr="00F87F67" w:rsidRDefault="00F87F67" w:rsidP="00F87F67">
      <w:pPr>
        <w:pStyle w:val="Bibliography"/>
      </w:pPr>
      <w:r w:rsidRPr="00F87F67">
        <w:t xml:space="preserve">Suarez-Gutierrez, L., Müller, W. A., &amp; Marotzke, J. (2023). Extreme heat and drought typical of an end-of-century climate could occur over Europe soon and repeatedly. </w:t>
      </w:r>
      <w:r w:rsidRPr="00F87F67">
        <w:rPr>
          <w:i/>
          <w:iCs/>
        </w:rPr>
        <w:t>Communications Earth &amp; Environment</w:t>
      </w:r>
      <w:r w:rsidRPr="00F87F67">
        <w:t xml:space="preserve">, </w:t>
      </w:r>
      <w:r w:rsidRPr="00F87F67">
        <w:rPr>
          <w:i/>
          <w:iCs/>
        </w:rPr>
        <w:t>4</w:t>
      </w:r>
      <w:r w:rsidRPr="00F87F67">
        <w:t>(1), 1–11. https://doi.org/10.1038/s43247-023-01075-y</w:t>
      </w:r>
    </w:p>
    <w:p w14:paraId="23405718" w14:textId="77777777" w:rsidR="00F87F67" w:rsidRPr="00F87F67" w:rsidRDefault="00F87F67" w:rsidP="00F87F67">
      <w:pPr>
        <w:pStyle w:val="Bibliography"/>
      </w:pPr>
      <w:r w:rsidRPr="00F87F67">
        <w:t xml:space="preserve">Sun, Y., Tao, C., Deng, X., Liu, H., Shen, Z., Liu, Y., Li, R., Shen, Q., &amp; Geisen, S. (2022). Organic fertilization enhances the resistance and resilience of soil microbial communities under extreme drought. </w:t>
      </w:r>
      <w:r w:rsidRPr="00F87F67">
        <w:rPr>
          <w:i/>
          <w:iCs/>
        </w:rPr>
        <w:t>Journal of Advanced Research</w:t>
      </w:r>
      <w:r w:rsidRPr="00F87F67">
        <w:t xml:space="preserve">, </w:t>
      </w:r>
      <w:r w:rsidRPr="00F87F67">
        <w:rPr>
          <w:i/>
          <w:iCs/>
        </w:rPr>
        <w:t>47</w:t>
      </w:r>
      <w:r w:rsidRPr="00F87F67">
        <w:t>, 1–12. https://doi.org/10.1016/j.jare.2022.07.009</w:t>
      </w:r>
    </w:p>
    <w:p w14:paraId="7659F0B5" w14:textId="77777777" w:rsidR="00F87F67" w:rsidRPr="00F87F67" w:rsidRDefault="00F87F67" w:rsidP="00F87F67">
      <w:pPr>
        <w:pStyle w:val="Bibliography"/>
      </w:pPr>
      <w:r w:rsidRPr="00F87F67">
        <w:t xml:space="preserve">Thion, C., &amp; Prosser, J. I. (2014). Differential response of nonadapted ammonia-oxidising archaea and bacteria to drying-rewetting stress. </w:t>
      </w:r>
      <w:r w:rsidRPr="00F87F67">
        <w:rPr>
          <w:i/>
          <w:iCs/>
        </w:rPr>
        <w:t>FEMS Microbiology Ecology</w:t>
      </w:r>
      <w:r w:rsidRPr="00F87F67">
        <w:t>, n/a-n/a. https://doi.org/10.1111/1574-6941.12395</w:t>
      </w:r>
    </w:p>
    <w:p w14:paraId="73744A69" w14:textId="77777777" w:rsidR="00F87F67" w:rsidRPr="00F87F67" w:rsidRDefault="00F87F67" w:rsidP="00F87F67">
      <w:pPr>
        <w:pStyle w:val="Bibliography"/>
      </w:pPr>
      <w:r w:rsidRPr="00F87F67">
        <w:t xml:space="preserve">Tourna, M., Freitag, T. E., Nicol, G. W., &amp; Prosser, J. I. (2008). Growth, activity and temperature responses of ammonia-oxidizing archaea and bacteria in soil microcosms. </w:t>
      </w:r>
      <w:r w:rsidRPr="00F87F67">
        <w:rPr>
          <w:i/>
          <w:iCs/>
        </w:rPr>
        <w:t>Environmental Microbiology</w:t>
      </w:r>
      <w:r w:rsidRPr="00F87F67">
        <w:t xml:space="preserve">, </w:t>
      </w:r>
      <w:r w:rsidRPr="00F87F67">
        <w:rPr>
          <w:i/>
          <w:iCs/>
        </w:rPr>
        <w:t>10</w:t>
      </w:r>
      <w:r w:rsidRPr="00F87F67">
        <w:t>(5), 1357–1364. https://doi.org/10.1111/j.1462-2920.2007.01563.x</w:t>
      </w:r>
    </w:p>
    <w:p w14:paraId="4F578552" w14:textId="77777777" w:rsidR="00F87F67" w:rsidRPr="00F87F67" w:rsidRDefault="00F87F67" w:rsidP="00F87F67">
      <w:pPr>
        <w:pStyle w:val="Bibliography"/>
      </w:pPr>
      <w:r w:rsidRPr="00F87F67">
        <w:lastRenderedPageBreak/>
        <w:t xml:space="preserve">Ullah, M. R., Corneo, P. E., &amp; Dijkstra, F. A. (2020). Inter-seasonal Nitrogen Loss with Drought Depends on Fertilizer Management in a Seminatural Australian Grassland. </w:t>
      </w:r>
      <w:r w:rsidRPr="00F87F67">
        <w:rPr>
          <w:i/>
          <w:iCs/>
        </w:rPr>
        <w:t>Ecosystems</w:t>
      </w:r>
      <w:r w:rsidRPr="00F87F67">
        <w:t xml:space="preserve">, </w:t>
      </w:r>
      <w:r w:rsidRPr="00F87F67">
        <w:rPr>
          <w:i/>
          <w:iCs/>
        </w:rPr>
        <w:t>23</w:t>
      </w:r>
      <w:r w:rsidRPr="00F87F67">
        <w:t>(6), 1281–1293. https://doi.org/10.1007/s10021-019-00469-4</w:t>
      </w:r>
    </w:p>
    <w:p w14:paraId="6BA27945" w14:textId="77777777" w:rsidR="00F87F67" w:rsidRPr="00F87F67" w:rsidRDefault="00F87F67" w:rsidP="00F87F67">
      <w:pPr>
        <w:pStyle w:val="Bibliography"/>
      </w:pPr>
      <w:r w:rsidRPr="00F87F67">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F87F67">
        <w:rPr>
          <w:i/>
          <w:iCs/>
        </w:rPr>
        <w:t>Nature Communications</w:t>
      </w:r>
      <w:r w:rsidRPr="00F87F67">
        <w:t xml:space="preserve">, </w:t>
      </w:r>
      <w:r w:rsidRPr="00F87F67">
        <w:rPr>
          <w:i/>
          <w:iCs/>
        </w:rPr>
        <w:t>14</w:t>
      </w:r>
      <w:r w:rsidRPr="00F87F67">
        <w:t>(1), 6218. https://doi.org/10.1038/s41467-023-41851-0</w:t>
      </w:r>
    </w:p>
    <w:p w14:paraId="53134E24" w14:textId="77777777" w:rsidR="00F87F67" w:rsidRPr="00F87F67" w:rsidRDefault="00F87F67" w:rsidP="00F87F67">
      <w:pPr>
        <w:pStyle w:val="Bibliography"/>
      </w:pPr>
      <w:r w:rsidRPr="00F87F67">
        <w:t xml:space="preserve">Verhamme, D. T., Prosser, J. I., &amp; Nicol, G. W. (2011). Ammonia concentration determines differential growth of ammonia-oxidising archaea and bacteria in soil microcosms. </w:t>
      </w:r>
      <w:r w:rsidRPr="00F87F67">
        <w:rPr>
          <w:i/>
          <w:iCs/>
        </w:rPr>
        <w:t>The ISME Journal</w:t>
      </w:r>
      <w:r w:rsidRPr="00F87F67">
        <w:t xml:space="preserve">, </w:t>
      </w:r>
      <w:r w:rsidRPr="00F87F67">
        <w:rPr>
          <w:i/>
          <w:iCs/>
        </w:rPr>
        <w:t>5</w:t>
      </w:r>
      <w:r w:rsidRPr="00F87F67">
        <w:t>(6), 1067–1071. https://doi.org/10.1038/ismej.2010.191</w:t>
      </w:r>
    </w:p>
    <w:p w14:paraId="26A9A182" w14:textId="77777777" w:rsidR="00F87F67" w:rsidRPr="00F87F67" w:rsidRDefault="00F87F67" w:rsidP="00F87F67">
      <w:pPr>
        <w:pStyle w:val="Bibliography"/>
      </w:pPr>
      <w:r w:rsidRPr="00F87F67">
        <w:t xml:space="preserve">Wallenstein, M. D., &amp; Hall, E. K. (2012). A trait-based framework for predicting when and where microbial adaptation to climate change will affect ecosystem functioning. </w:t>
      </w:r>
      <w:r w:rsidRPr="00F87F67">
        <w:rPr>
          <w:i/>
          <w:iCs/>
        </w:rPr>
        <w:t>Biogeochemistry</w:t>
      </w:r>
      <w:r w:rsidRPr="00F87F67">
        <w:t xml:space="preserve">, </w:t>
      </w:r>
      <w:r w:rsidRPr="00F87F67">
        <w:rPr>
          <w:i/>
          <w:iCs/>
        </w:rPr>
        <w:t>109</w:t>
      </w:r>
      <w:r w:rsidRPr="00F87F67">
        <w:t>(1–3), 35–47. https://doi.org/10.1007/s10533-011-9641-8</w:t>
      </w:r>
    </w:p>
    <w:p w14:paraId="54A5B751" w14:textId="77777777" w:rsidR="00F87F67" w:rsidRPr="00F87F67" w:rsidRDefault="00F87F67" w:rsidP="00F87F67">
      <w:pPr>
        <w:pStyle w:val="Bibliography"/>
      </w:pPr>
      <w:r w:rsidRPr="00F87F67">
        <w:t xml:space="preserve">Williams, A., &amp; de Vries, F. T. (2020). Plant root exudation under drought: Implications for ecosystem functioning. </w:t>
      </w:r>
      <w:r w:rsidRPr="00F87F67">
        <w:rPr>
          <w:i/>
          <w:iCs/>
        </w:rPr>
        <w:t>New Phytologist</w:t>
      </w:r>
      <w:r w:rsidRPr="00F87F67">
        <w:t xml:space="preserve">, </w:t>
      </w:r>
      <w:r w:rsidRPr="00F87F67">
        <w:rPr>
          <w:i/>
          <w:iCs/>
        </w:rPr>
        <w:t>225</w:t>
      </w:r>
      <w:r w:rsidRPr="00F87F67">
        <w:t>(5), 1899–1905. https://doi.org/10.1111/nph.16223</w:t>
      </w:r>
    </w:p>
    <w:p w14:paraId="74767604" w14:textId="77777777" w:rsidR="00F87F67" w:rsidRPr="00F87F67" w:rsidRDefault="00F87F67" w:rsidP="00F87F67">
      <w:pPr>
        <w:pStyle w:val="Bibliography"/>
      </w:pPr>
      <w:r w:rsidRPr="00F87F67">
        <w:t xml:space="preserve">Xu, S., Wang, B., Li, Y., Jiang, D., Zhou, Y., Ding, A., Zong, Y., Ling, X., Zhang, S., &amp; Lu, H. (2020). Ubiquity, diversity, and activity of comammox Nitrospira in agricultural soils. </w:t>
      </w:r>
      <w:r w:rsidRPr="00F87F67">
        <w:rPr>
          <w:i/>
          <w:iCs/>
        </w:rPr>
        <w:t>Science of The Total Environment</w:t>
      </w:r>
      <w:r w:rsidRPr="00F87F67">
        <w:t xml:space="preserve">, </w:t>
      </w:r>
      <w:r w:rsidRPr="00F87F67">
        <w:rPr>
          <w:i/>
          <w:iCs/>
        </w:rPr>
        <w:t>706</w:t>
      </w:r>
      <w:r w:rsidRPr="00F87F67">
        <w:t>, 135684. https://doi.org/10.1016/j.scitotenv.2019.135684</w:t>
      </w:r>
    </w:p>
    <w:p w14:paraId="7F9A5E40" w14:textId="77777777" w:rsidR="00F87F67" w:rsidRPr="00F87F67" w:rsidRDefault="00F87F67" w:rsidP="00F87F67">
      <w:pPr>
        <w:pStyle w:val="Bibliography"/>
      </w:pPr>
      <w:r w:rsidRPr="00F87F67">
        <w:t xml:space="preserve">Xu, X., Liu, Y., Tang, C., Yang, Y., Yu, L., Lesueur, D., Herrmann, L., Di, H., Li, Y., Li, Q., &amp; Xu, J. (2024). Microbial resistance and resilience to drought and rewetting modulate soil </w:t>
      </w:r>
      <w:r w:rsidRPr="00F87F67">
        <w:lastRenderedPageBreak/>
        <w:t xml:space="preserve">N2O emissions with different fertilizers. </w:t>
      </w:r>
      <w:r w:rsidRPr="00F87F67">
        <w:rPr>
          <w:i/>
          <w:iCs/>
        </w:rPr>
        <w:t>Science of The Total Environment</w:t>
      </w:r>
      <w:r w:rsidRPr="00F87F67">
        <w:t xml:space="preserve">, </w:t>
      </w:r>
      <w:r w:rsidRPr="00F87F67">
        <w:rPr>
          <w:i/>
          <w:iCs/>
        </w:rPr>
        <w:t>917</w:t>
      </w:r>
      <w:r w:rsidRPr="00F87F67">
        <w:t>, 170380. https://doi.org/10.1016/j.scitotenv.2024.170380</w:t>
      </w:r>
    </w:p>
    <w:p w14:paraId="601EC58B" w14:textId="77777777" w:rsidR="00F87F67" w:rsidRPr="00F87F67" w:rsidRDefault="00F87F67" w:rsidP="00F87F67">
      <w:pPr>
        <w:pStyle w:val="Bibliography"/>
      </w:pPr>
      <w:r w:rsidRPr="00F87F67">
        <w:t xml:space="preserve">Xu, X., Ran, Y., Li, Y., Zhang, Q., Liu, Y., Pan, H., Guan, X., Li, J., Shi, J., Dong, L., Li, Z., Di, H., &amp; Xu, J. (2016). Warmer and drier conditions alter the nitrifier and denitrifier communities and reduce N2O emissions in fertilized vegetable soils. </w:t>
      </w:r>
      <w:r w:rsidRPr="00F87F67">
        <w:rPr>
          <w:i/>
          <w:iCs/>
        </w:rPr>
        <w:t>Agriculture, Ecosystems &amp; Environment</w:t>
      </w:r>
      <w:r w:rsidRPr="00F87F67">
        <w:t xml:space="preserve">, </w:t>
      </w:r>
      <w:r w:rsidRPr="00F87F67">
        <w:rPr>
          <w:i/>
          <w:iCs/>
        </w:rPr>
        <w:t>231</w:t>
      </w:r>
      <w:r w:rsidRPr="00F87F67">
        <w:t>, 133–142. https://doi.org/10.1016/j.agee.2016.06.026</w:t>
      </w:r>
    </w:p>
    <w:p w14:paraId="178D4EEC" w14:textId="77777777" w:rsidR="00F87F67" w:rsidRPr="00F87F67" w:rsidRDefault="00F87F67" w:rsidP="00F87F67">
      <w:pPr>
        <w:pStyle w:val="Bibliography"/>
      </w:pPr>
      <w:r w:rsidRPr="00F87F67">
        <w:t xml:space="preserve">Yachi, S., &amp; Loreau, M. (1999). Biodiversity and ecosystem productivity in a fluctuating environment: The insurance hypothesis. </w:t>
      </w:r>
      <w:r w:rsidRPr="00F87F67">
        <w:rPr>
          <w:i/>
          <w:iCs/>
        </w:rPr>
        <w:t>Proceedings of the National Academy of Sciences</w:t>
      </w:r>
      <w:r w:rsidRPr="00F87F67">
        <w:t xml:space="preserve">, </w:t>
      </w:r>
      <w:r w:rsidRPr="00F87F67">
        <w:rPr>
          <w:i/>
          <w:iCs/>
        </w:rPr>
        <w:t>96</w:t>
      </w:r>
      <w:r w:rsidRPr="00F87F67">
        <w:t>(4), 1463–1468. https://doi.org/10.1073/pnas.96.4.1463</w:t>
      </w:r>
    </w:p>
    <w:p w14:paraId="23197D04" w14:textId="77777777" w:rsidR="00F87F67" w:rsidRPr="00F87F67" w:rsidRDefault="00F87F67" w:rsidP="00F87F67">
      <w:pPr>
        <w:pStyle w:val="Bibliography"/>
      </w:pPr>
      <w:r w:rsidRPr="00F87F67">
        <w:t xml:space="preserve">Yu, H., Shen, J., Zeng, J., Hu, H.-W., Pendall, E., Xiao, H., Liu, Z., Zhang, H., Di, H. J., Li, Z., &amp; He, J.-Z. (2023). Comammox bacteria and ammonia oxidizing archaea are major drivers of nitrification in glacier forelands. </w:t>
      </w:r>
      <w:r w:rsidRPr="00F87F67">
        <w:rPr>
          <w:i/>
          <w:iCs/>
        </w:rPr>
        <w:t>Geoderma</w:t>
      </w:r>
      <w:r w:rsidRPr="00F87F67">
        <w:t xml:space="preserve">, </w:t>
      </w:r>
      <w:r w:rsidRPr="00F87F67">
        <w:rPr>
          <w:i/>
          <w:iCs/>
        </w:rPr>
        <w:t>440</w:t>
      </w:r>
      <w:r w:rsidRPr="00F87F67">
        <w:t>, 116711. https://doi.org/10.1016/j.geoderma.2023.116711</w:t>
      </w:r>
    </w:p>
    <w:p w14:paraId="23DDCEA8" w14:textId="77777777" w:rsidR="00F87F67" w:rsidRPr="00F87F67" w:rsidRDefault="00F87F67" w:rsidP="00F87F67">
      <w:pPr>
        <w:pStyle w:val="Bibliography"/>
      </w:pPr>
      <w:r w:rsidRPr="00F87F67">
        <w:t xml:space="preserve">Zhao, Z., Huang, G., He, S., Zhou, N., Wang, M., Dang, C., Wang, J., &amp; Zheng, M. (2019). Abundance and community composition of comammox bacteria in different ecosystems by a universal primer set. </w:t>
      </w:r>
      <w:r w:rsidRPr="00F87F67">
        <w:rPr>
          <w:i/>
          <w:iCs/>
        </w:rPr>
        <w:t>Science of The Total Environment</w:t>
      </w:r>
      <w:r w:rsidRPr="00F87F67">
        <w:t xml:space="preserve">, </w:t>
      </w:r>
      <w:r w:rsidRPr="00F87F67">
        <w:rPr>
          <w:i/>
          <w:iCs/>
        </w:rPr>
        <w:t>691</w:t>
      </w:r>
      <w:r w:rsidRPr="00F87F67">
        <w:t>, 146–155. https://doi.org/10.1016/j.scitotenv.2019.07.131</w:t>
      </w:r>
    </w:p>
    <w:p w14:paraId="0F4DD275" w14:textId="77777777" w:rsidR="00F87F67" w:rsidRPr="00F87F67" w:rsidRDefault="00F87F67" w:rsidP="00F87F67">
      <w:pPr>
        <w:pStyle w:val="Bibliography"/>
      </w:pPr>
      <w:r w:rsidRPr="00F87F67">
        <w:t xml:space="preserve">Zhao, Z.-B., He, J.-Z., Quan, Z., Wu, C.-F., Sheng, R., Zhang, L.-M., &amp; Geisen, S. (2020). Fertilization changes soil microbiome functioning, especially phagotrophic protists. </w:t>
      </w:r>
      <w:r w:rsidRPr="00F87F67">
        <w:rPr>
          <w:i/>
          <w:iCs/>
        </w:rPr>
        <w:t>Soil Biology and Biochemistry</w:t>
      </w:r>
      <w:r w:rsidRPr="00F87F67">
        <w:t xml:space="preserve">, </w:t>
      </w:r>
      <w:r w:rsidRPr="00F87F67">
        <w:rPr>
          <w:i/>
          <w:iCs/>
        </w:rPr>
        <w:t>148</w:t>
      </w:r>
      <w:r w:rsidRPr="00F87F67">
        <w:t>, 107863. https://doi.org/10.1016/j.soilbio.2020.107863</w:t>
      </w:r>
    </w:p>
    <w:p w14:paraId="37944F5A" w14:textId="647A22BD" w:rsidR="00E5088A" w:rsidRPr="00ED68EC" w:rsidRDefault="003622F6" w:rsidP="0063031D">
      <w:pPr>
        <w:pStyle w:val="Bibliography"/>
        <w:rPr>
          <w:rFonts w:ascii="Arial" w:hAnsi="Arial" w:cs="Arial"/>
          <w:sz w:val="22"/>
        </w:rPr>
      </w:pPr>
      <w:r>
        <w:fldChar w:fldCharType="end"/>
      </w:r>
    </w:p>
    <w:p w14:paraId="0711901A" w14:textId="13F328B4" w:rsidR="006D66E5" w:rsidRPr="00ED68EC" w:rsidRDefault="006D66E5" w:rsidP="0063031D">
      <w:pPr>
        <w:spacing w:line="480" w:lineRule="auto"/>
        <w:jc w:val="both"/>
        <w:rPr>
          <w:rFonts w:ascii="Arial" w:hAnsi="Arial" w:cs="Arial"/>
          <w:b/>
          <w:bCs/>
        </w:rPr>
      </w:pPr>
    </w:p>
    <w:p w14:paraId="47D1E121" w14:textId="72108C97" w:rsidR="006D66E5" w:rsidRDefault="006D66E5" w:rsidP="0063031D">
      <w:pPr>
        <w:spacing w:after="0" w:line="480" w:lineRule="auto"/>
        <w:jc w:val="both"/>
        <w:rPr>
          <w:ins w:id="933" w:author="Ari Fina Bintarti" w:date="2024-05-24T17:27:00Z"/>
          <w:rFonts w:ascii="Arial" w:hAnsi="Arial" w:cs="Arial"/>
          <w:b/>
          <w:bCs/>
        </w:rPr>
      </w:pPr>
      <w:r w:rsidRPr="004B5D95">
        <w:rPr>
          <w:rFonts w:ascii="Arial" w:hAnsi="Arial" w:cs="Arial"/>
          <w:b/>
          <w:bCs/>
          <w:rPrChange w:id="934" w:author="Ari Fina Bintarti" w:date="2024-05-24T16:22:00Z">
            <w:rPr>
              <w:rFonts w:ascii="Arial" w:hAnsi="Arial" w:cs="Arial"/>
            </w:rPr>
          </w:rPrChange>
        </w:rPr>
        <w:lastRenderedPageBreak/>
        <w:t>FIGURE</w:t>
      </w:r>
      <w:ins w:id="935" w:author="Ari Fina Bintarti" w:date="2024-05-24T17:26:00Z">
        <w:r w:rsidR="00575F55">
          <w:rPr>
            <w:rFonts w:ascii="Arial" w:hAnsi="Arial" w:cs="Arial"/>
            <w:b/>
            <w:bCs/>
          </w:rPr>
          <w:t>S</w:t>
        </w:r>
      </w:ins>
      <w:del w:id="936" w:author="Ari Fina Bintarti" w:date="2024-05-24T17:26:00Z">
        <w:r w:rsidRPr="004B5D95" w:rsidDel="00575F55">
          <w:rPr>
            <w:rFonts w:ascii="Arial" w:hAnsi="Arial" w:cs="Arial"/>
            <w:b/>
            <w:bCs/>
            <w:rPrChange w:id="937" w:author="Ari Fina Bintarti" w:date="2024-05-24T16:22:00Z">
              <w:rPr>
                <w:rFonts w:ascii="Arial" w:hAnsi="Arial" w:cs="Arial"/>
              </w:rPr>
            </w:rPrChange>
          </w:rPr>
          <w:delText xml:space="preserve"> LABEL</w:delText>
        </w:r>
      </w:del>
    </w:p>
    <w:p w14:paraId="3815920D" w14:textId="79F05BB2" w:rsidR="00575F55" w:rsidRPr="004B5D95" w:rsidRDefault="00575F55" w:rsidP="0063031D">
      <w:pPr>
        <w:spacing w:after="0" w:line="480" w:lineRule="auto"/>
        <w:jc w:val="both"/>
        <w:rPr>
          <w:rFonts w:ascii="Arial" w:hAnsi="Arial" w:cs="Arial"/>
          <w:b/>
          <w:bCs/>
          <w:rPrChange w:id="938" w:author="Ari Fina Bintarti" w:date="2024-05-24T16:22:00Z">
            <w:rPr>
              <w:rFonts w:ascii="Arial" w:hAnsi="Arial" w:cs="Arial"/>
            </w:rPr>
          </w:rPrChange>
        </w:rPr>
      </w:pPr>
      <w:ins w:id="939" w:author="Ari Fina Bintarti" w:date="2024-05-24T17:27:00Z">
        <w:r w:rsidRPr="00575F55">
          <w:rPr>
            <w:rFonts w:ascii="Arial" w:hAnsi="Arial" w:cs="Arial"/>
            <w:b/>
            <w:bCs/>
            <w:noProof/>
          </w:rPr>
          <w:drawing>
            <wp:anchor distT="0" distB="0" distL="114300" distR="114300" simplePos="0" relativeHeight="251658240" behindDoc="1" locked="0" layoutInCell="1" allowOverlap="1" wp14:anchorId="14FABD38" wp14:editId="6CF87036">
              <wp:simplePos x="0" y="0"/>
              <wp:positionH relativeFrom="column">
                <wp:posOffset>4445</wp:posOffset>
              </wp:positionH>
              <wp:positionV relativeFrom="paragraph">
                <wp:posOffset>1905</wp:posOffset>
              </wp:positionV>
              <wp:extent cx="5760720" cy="6512560"/>
              <wp:effectExtent l="0" t="0" r="5080" b="2540"/>
              <wp:wrapNone/>
              <wp:docPr id="4" name="Picture 3" descr="A chart of different colored boxes&#10;&#10;Description automatically generated with medium confidence">
                <a:extLst xmlns:a="http://schemas.openxmlformats.org/drawingml/2006/main">
                  <a:ext uri="{FF2B5EF4-FFF2-40B4-BE49-F238E27FC236}">
                    <a16:creationId xmlns:a16="http://schemas.microsoft.com/office/drawing/2014/main" id="{36359156-A194-87BE-D895-B7B186F22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hart of different colored boxes&#10;&#10;Description automatically generated with medium confidence">
                        <a:extLst>
                          <a:ext uri="{FF2B5EF4-FFF2-40B4-BE49-F238E27FC236}">
                            <a16:creationId xmlns:a16="http://schemas.microsoft.com/office/drawing/2014/main" id="{36359156-A194-87BE-D895-B7B186F220CC}"/>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6512560"/>
                      </a:xfrm>
                      <a:prstGeom prst="rect">
                        <a:avLst/>
                      </a:prstGeom>
                    </pic:spPr>
                  </pic:pic>
                </a:graphicData>
              </a:graphic>
              <wp14:sizeRelH relativeFrom="page">
                <wp14:pctWidth>0</wp14:pctWidth>
              </wp14:sizeRelH>
              <wp14:sizeRelV relativeFrom="page">
                <wp14:pctHeight>0</wp14:pctHeight>
              </wp14:sizeRelV>
            </wp:anchor>
          </w:drawing>
        </w:r>
      </w:ins>
    </w:p>
    <w:p w14:paraId="59B684DB" w14:textId="77777777" w:rsidR="00D55233" w:rsidRDefault="00D55233" w:rsidP="0063031D">
      <w:pPr>
        <w:spacing w:after="0" w:line="480" w:lineRule="auto"/>
        <w:jc w:val="both"/>
        <w:rPr>
          <w:rFonts w:ascii="Arial" w:hAnsi="Arial" w:cs="Arial"/>
          <w:vertAlign w:val="subscript"/>
        </w:rPr>
      </w:pPr>
    </w:p>
    <w:p w14:paraId="47AF15FC" w14:textId="77777777" w:rsidR="00575F55" w:rsidRDefault="00575F55" w:rsidP="0063031D">
      <w:pPr>
        <w:tabs>
          <w:tab w:val="left" w:pos="2285"/>
        </w:tabs>
        <w:spacing w:line="480" w:lineRule="auto"/>
        <w:jc w:val="both"/>
        <w:rPr>
          <w:ins w:id="940" w:author="Ari Fina Bintarti" w:date="2024-05-24T17:27:00Z"/>
          <w:rFonts w:ascii="Arial" w:hAnsi="Arial" w:cs="Arial"/>
          <w:i/>
          <w:iCs/>
        </w:rPr>
      </w:pPr>
    </w:p>
    <w:p w14:paraId="74618A2C" w14:textId="77777777" w:rsidR="00575F55" w:rsidRDefault="00575F55" w:rsidP="0063031D">
      <w:pPr>
        <w:tabs>
          <w:tab w:val="left" w:pos="2285"/>
        </w:tabs>
        <w:spacing w:line="480" w:lineRule="auto"/>
        <w:jc w:val="both"/>
        <w:rPr>
          <w:ins w:id="941" w:author="Ari Fina Bintarti" w:date="2024-05-24T17:27:00Z"/>
          <w:rFonts w:ascii="Arial" w:hAnsi="Arial" w:cs="Arial"/>
          <w:i/>
          <w:iCs/>
        </w:rPr>
      </w:pPr>
    </w:p>
    <w:p w14:paraId="20A59F07" w14:textId="77777777" w:rsidR="00575F55" w:rsidRDefault="00575F55" w:rsidP="0063031D">
      <w:pPr>
        <w:tabs>
          <w:tab w:val="left" w:pos="2285"/>
        </w:tabs>
        <w:spacing w:line="480" w:lineRule="auto"/>
        <w:jc w:val="both"/>
        <w:rPr>
          <w:ins w:id="942" w:author="Ari Fina Bintarti" w:date="2024-05-24T17:27:00Z"/>
          <w:rFonts w:ascii="Arial" w:hAnsi="Arial" w:cs="Arial"/>
          <w:i/>
          <w:iCs/>
        </w:rPr>
      </w:pPr>
    </w:p>
    <w:p w14:paraId="3CBC802B" w14:textId="77777777" w:rsidR="00575F55" w:rsidRDefault="00575F55" w:rsidP="0063031D">
      <w:pPr>
        <w:tabs>
          <w:tab w:val="left" w:pos="2285"/>
        </w:tabs>
        <w:spacing w:line="480" w:lineRule="auto"/>
        <w:jc w:val="both"/>
        <w:rPr>
          <w:ins w:id="943" w:author="Ari Fina Bintarti" w:date="2024-05-24T17:27:00Z"/>
          <w:rFonts w:ascii="Arial" w:hAnsi="Arial" w:cs="Arial"/>
          <w:i/>
          <w:iCs/>
        </w:rPr>
      </w:pPr>
    </w:p>
    <w:p w14:paraId="76AF23C1" w14:textId="77777777" w:rsidR="00575F55" w:rsidRDefault="00575F55" w:rsidP="0063031D">
      <w:pPr>
        <w:tabs>
          <w:tab w:val="left" w:pos="2285"/>
        </w:tabs>
        <w:spacing w:line="480" w:lineRule="auto"/>
        <w:jc w:val="both"/>
        <w:rPr>
          <w:ins w:id="944" w:author="Ari Fina Bintarti" w:date="2024-05-24T17:27:00Z"/>
          <w:rFonts w:ascii="Arial" w:hAnsi="Arial" w:cs="Arial"/>
          <w:i/>
          <w:iCs/>
        </w:rPr>
      </w:pPr>
    </w:p>
    <w:p w14:paraId="56177464" w14:textId="77777777" w:rsidR="00575F55" w:rsidRDefault="00575F55" w:rsidP="0063031D">
      <w:pPr>
        <w:tabs>
          <w:tab w:val="left" w:pos="2285"/>
        </w:tabs>
        <w:spacing w:line="480" w:lineRule="auto"/>
        <w:jc w:val="both"/>
        <w:rPr>
          <w:ins w:id="945" w:author="Ari Fina Bintarti" w:date="2024-05-24T17:27:00Z"/>
          <w:rFonts w:ascii="Arial" w:hAnsi="Arial" w:cs="Arial"/>
          <w:i/>
          <w:iCs/>
        </w:rPr>
      </w:pPr>
    </w:p>
    <w:p w14:paraId="448CBE9B" w14:textId="77777777" w:rsidR="00575F55" w:rsidRDefault="00575F55" w:rsidP="0063031D">
      <w:pPr>
        <w:tabs>
          <w:tab w:val="left" w:pos="2285"/>
        </w:tabs>
        <w:spacing w:line="480" w:lineRule="auto"/>
        <w:jc w:val="both"/>
        <w:rPr>
          <w:ins w:id="946" w:author="Ari Fina Bintarti" w:date="2024-05-24T17:27:00Z"/>
          <w:rFonts w:ascii="Arial" w:hAnsi="Arial" w:cs="Arial"/>
          <w:i/>
          <w:iCs/>
        </w:rPr>
      </w:pPr>
    </w:p>
    <w:p w14:paraId="450CAEC0" w14:textId="77777777" w:rsidR="00575F55" w:rsidRDefault="00575F55" w:rsidP="0063031D">
      <w:pPr>
        <w:tabs>
          <w:tab w:val="left" w:pos="2285"/>
        </w:tabs>
        <w:spacing w:line="480" w:lineRule="auto"/>
        <w:jc w:val="both"/>
        <w:rPr>
          <w:ins w:id="947" w:author="Ari Fina Bintarti" w:date="2024-05-24T17:27:00Z"/>
          <w:rFonts w:ascii="Arial" w:hAnsi="Arial" w:cs="Arial"/>
          <w:i/>
          <w:iCs/>
        </w:rPr>
      </w:pPr>
    </w:p>
    <w:p w14:paraId="59CD720B" w14:textId="77777777" w:rsidR="00575F55" w:rsidRDefault="00575F55" w:rsidP="0063031D">
      <w:pPr>
        <w:tabs>
          <w:tab w:val="left" w:pos="2285"/>
        </w:tabs>
        <w:spacing w:line="480" w:lineRule="auto"/>
        <w:jc w:val="both"/>
        <w:rPr>
          <w:ins w:id="948" w:author="Ari Fina Bintarti" w:date="2024-05-24T17:27:00Z"/>
          <w:rFonts w:ascii="Arial" w:hAnsi="Arial" w:cs="Arial"/>
          <w:i/>
          <w:iCs/>
        </w:rPr>
      </w:pPr>
    </w:p>
    <w:p w14:paraId="2556B98D" w14:textId="77777777" w:rsidR="00575F55" w:rsidRDefault="00575F55" w:rsidP="0063031D">
      <w:pPr>
        <w:tabs>
          <w:tab w:val="left" w:pos="2285"/>
        </w:tabs>
        <w:spacing w:line="480" w:lineRule="auto"/>
        <w:jc w:val="both"/>
        <w:rPr>
          <w:ins w:id="949" w:author="Ari Fina Bintarti" w:date="2024-05-24T17:27:00Z"/>
          <w:rFonts w:ascii="Arial" w:hAnsi="Arial" w:cs="Arial"/>
          <w:i/>
          <w:iCs/>
        </w:rPr>
      </w:pPr>
    </w:p>
    <w:p w14:paraId="0973A938" w14:textId="77777777" w:rsidR="00575F55" w:rsidRDefault="00575F55" w:rsidP="0063031D">
      <w:pPr>
        <w:tabs>
          <w:tab w:val="left" w:pos="2285"/>
        </w:tabs>
        <w:spacing w:line="480" w:lineRule="auto"/>
        <w:jc w:val="both"/>
        <w:rPr>
          <w:ins w:id="950" w:author="Ari Fina Bintarti" w:date="2024-05-24T17:27:00Z"/>
          <w:rFonts w:ascii="Arial" w:hAnsi="Arial" w:cs="Arial"/>
          <w:i/>
          <w:iCs/>
        </w:rPr>
      </w:pPr>
    </w:p>
    <w:p w14:paraId="693E9F4A" w14:textId="77777777" w:rsidR="00575F55" w:rsidRDefault="00575F55" w:rsidP="0063031D">
      <w:pPr>
        <w:tabs>
          <w:tab w:val="left" w:pos="2285"/>
        </w:tabs>
        <w:spacing w:line="480" w:lineRule="auto"/>
        <w:jc w:val="both"/>
        <w:rPr>
          <w:ins w:id="951" w:author="Ari Fina Bintarti" w:date="2024-05-24T17:27:00Z"/>
          <w:rFonts w:ascii="Arial" w:hAnsi="Arial" w:cs="Arial"/>
          <w:i/>
          <w:iCs/>
        </w:rPr>
      </w:pPr>
    </w:p>
    <w:p w14:paraId="2FD6838A" w14:textId="77777777" w:rsidR="00575F55" w:rsidRDefault="00575F55" w:rsidP="0063031D">
      <w:pPr>
        <w:tabs>
          <w:tab w:val="left" w:pos="2285"/>
        </w:tabs>
        <w:spacing w:line="480" w:lineRule="auto"/>
        <w:jc w:val="both"/>
        <w:rPr>
          <w:ins w:id="952" w:author="Ari Fina Bintarti" w:date="2024-05-24T17:27:00Z"/>
          <w:rFonts w:ascii="Arial" w:hAnsi="Arial" w:cs="Arial"/>
          <w:i/>
          <w:iCs/>
        </w:rPr>
      </w:pPr>
    </w:p>
    <w:p w14:paraId="19960C86" w14:textId="77777777" w:rsidR="00575F55" w:rsidRDefault="00575F55" w:rsidP="0063031D">
      <w:pPr>
        <w:tabs>
          <w:tab w:val="left" w:pos="2285"/>
        </w:tabs>
        <w:spacing w:line="480" w:lineRule="auto"/>
        <w:jc w:val="both"/>
        <w:rPr>
          <w:ins w:id="953" w:author="Ari Fina Bintarti" w:date="2024-05-24T17:27:00Z"/>
          <w:rFonts w:ascii="Arial" w:hAnsi="Arial" w:cs="Arial"/>
          <w:i/>
          <w:iCs/>
        </w:rPr>
      </w:pPr>
    </w:p>
    <w:p w14:paraId="4A13A58B" w14:textId="2F34D9D8" w:rsidR="00C3231E" w:rsidRPr="00C3170F" w:rsidRDefault="00772852" w:rsidP="0063031D">
      <w:pPr>
        <w:tabs>
          <w:tab w:val="left" w:pos="2285"/>
        </w:tabs>
        <w:spacing w:line="480" w:lineRule="auto"/>
        <w:jc w:val="both"/>
        <w:rPr>
          <w:rFonts w:ascii="Arial" w:hAnsi="Arial" w:cs="Arial"/>
          <w:i/>
          <w:iCs/>
          <w:color w:val="000000" w:themeColor="text1"/>
        </w:rPr>
      </w:pPr>
      <w:r w:rsidRPr="00B70336">
        <w:rPr>
          <w:rFonts w:ascii="Arial" w:hAnsi="Arial" w:cs="Arial"/>
          <w:i/>
          <w:iCs/>
        </w:rPr>
        <w:t>Fig</w:t>
      </w:r>
      <w:ins w:id="954" w:author="Ari Fina Bintarti" w:date="2024-05-24T17:26:00Z">
        <w:r w:rsidR="00575F55">
          <w:rPr>
            <w:rFonts w:ascii="Arial" w:hAnsi="Arial" w:cs="Arial"/>
            <w:i/>
            <w:iCs/>
          </w:rPr>
          <w:t>.</w:t>
        </w:r>
      </w:ins>
      <w:del w:id="955" w:author="Ari Fina Bintarti" w:date="2024-05-24T17:26:00Z">
        <w:r w:rsidRPr="00B70336" w:rsidDel="00575F55">
          <w:rPr>
            <w:rFonts w:ascii="Arial" w:hAnsi="Arial" w:cs="Arial"/>
            <w:i/>
            <w:iCs/>
          </w:rPr>
          <w:delText>ure</w:delText>
        </w:r>
      </w:del>
      <w:r w:rsidRPr="00B70336">
        <w:rPr>
          <w:rFonts w:ascii="Arial" w:hAnsi="Arial" w:cs="Arial"/>
          <w:i/>
          <w:iCs/>
        </w:rPr>
        <w:t xml:space="preserv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lastRenderedPageBreak/>
        <w:t>Boxplots show the median (center line), first and third quartiles (box limits), and smallest and largest values within 1.5x interquartile range (whiskers).</w:t>
      </w:r>
    </w:p>
    <w:p w14:paraId="6EC2931F" w14:textId="77777777" w:rsidR="00C3231E" w:rsidRDefault="00C3231E" w:rsidP="0063031D">
      <w:pPr>
        <w:spacing w:after="0" w:line="480" w:lineRule="auto"/>
        <w:jc w:val="both"/>
        <w:rPr>
          <w:ins w:id="956" w:author="Ari Fina Bintarti" w:date="2024-05-24T17:28:00Z"/>
          <w:rFonts w:ascii="Arial" w:hAnsi="Arial" w:cs="Arial"/>
        </w:rPr>
      </w:pPr>
    </w:p>
    <w:p w14:paraId="071D503A" w14:textId="7A3AD4A5" w:rsidR="00575F55" w:rsidRPr="00B70336" w:rsidRDefault="00575F55" w:rsidP="0063031D">
      <w:pPr>
        <w:spacing w:after="0" w:line="480" w:lineRule="auto"/>
        <w:jc w:val="both"/>
        <w:rPr>
          <w:rFonts w:ascii="Arial" w:hAnsi="Arial" w:cs="Arial"/>
        </w:rPr>
      </w:pPr>
      <w:ins w:id="957" w:author="Ari Fina Bintarti" w:date="2024-05-24T17:28:00Z">
        <w:r w:rsidRPr="00575F55">
          <w:rPr>
            <w:rFonts w:ascii="Arial" w:hAnsi="Arial" w:cs="Arial"/>
            <w:noProof/>
          </w:rPr>
          <w:drawing>
            <wp:anchor distT="0" distB="0" distL="114300" distR="114300" simplePos="0" relativeHeight="251659264" behindDoc="1" locked="0" layoutInCell="1" allowOverlap="1" wp14:anchorId="3DFCC5F0" wp14:editId="258B52E9">
              <wp:simplePos x="0" y="0"/>
              <wp:positionH relativeFrom="column">
                <wp:posOffset>4445</wp:posOffset>
              </wp:positionH>
              <wp:positionV relativeFrom="paragraph">
                <wp:posOffset>3175</wp:posOffset>
              </wp:positionV>
              <wp:extent cx="5760720" cy="6203950"/>
              <wp:effectExtent l="0" t="0" r="5080" b="6350"/>
              <wp:wrapNone/>
              <wp:docPr id="9" name="Picture 8" descr="A screenshot of a graph&#10;&#10;Description automatically generated">
                <a:extLst xmlns:a="http://schemas.openxmlformats.org/drawingml/2006/main">
                  <a:ext uri="{FF2B5EF4-FFF2-40B4-BE49-F238E27FC236}">
                    <a16:creationId xmlns:a16="http://schemas.microsoft.com/office/drawing/2014/main" id="{7EC6045E-2D68-BB5E-FDE8-D9E85628BE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graph&#10;&#10;Description automatically generated">
                        <a:extLst>
                          <a:ext uri="{FF2B5EF4-FFF2-40B4-BE49-F238E27FC236}">
                            <a16:creationId xmlns:a16="http://schemas.microsoft.com/office/drawing/2014/main" id="{7EC6045E-2D68-BB5E-FDE8-D9E85628BE57}"/>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6203950"/>
                      </a:xfrm>
                      <a:prstGeom prst="rect">
                        <a:avLst/>
                      </a:prstGeom>
                    </pic:spPr>
                  </pic:pic>
                </a:graphicData>
              </a:graphic>
              <wp14:sizeRelH relativeFrom="page">
                <wp14:pctWidth>0</wp14:pctWidth>
              </wp14:sizeRelH>
              <wp14:sizeRelV relativeFrom="page">
                <wp14:pctHeight>0</wp14:pctHeight>
              </wp14:sizeRelV>
            </wp:anchor>
          </w:drawing>
        </w:r>
      </w:ins>
    </w:p>
    <w:p w14:paraId="7FE4DE67" w14:textId="77777777" w:rsidR="00575F55" w:rsidRDefault="00575F55" w:rsidP="0063031D">
      <w:pPr>
        <w:spacing w:after="0" w:line="480" w:lineRule="auto"/>
        <w:jc w:val="both"/>
        <w:rPr>
          <w:ins w:id="958" w:author="Ari Fina Bintarti" w:date="2024-05-24T17:28:00Z"/>
          <w:rFonts w:ascii="Arial" w:hAnsi="Arial" w:cs="Arial"/>
          <w:i/>
          <w:iCs/>
        </w:rPr>
      </w:pPr>
    </w:p>
    <w:p w14:paraId="620D4748" w14:textId="77777777" w:rsidR="00575F55" w:rsidRDefault="00575F55" w:rsidP="0063031D">
      <w:pPr>
        <w:spacing w:after="0" w:line="480" w:lineRule="auto"/>
        <w:jc w:val="both"/>
        <w:rPr>
          <w:ins w:id="959" w:author="Ari Fina Bintarti" w:date="2024-05-24T17:28:00Z"/>
          <w:rFonts w:ascii="Arial" w:hAnsi="Arial" w:cs="Arial"/>
          <w:i/>
          <w:iCs/>
        </w:rPr>
      </w:pPr>
    </w:p>
    <w:p w14:paraId="29306686" w14:textId="77777777" w:rsidR="00575F55" w:rsidRDefault="00575F55" w:rsidP="0063031D">
      <w:pPr>
        <w:spacing w:after="0" w:line="480" w:lineRule="auto"/>
        <w:jc w:val="both"/>
        <w:rPr>
          <w:ins w:id="960" w:author="Ari Fina Bintarti" w:date="2024-05-24T17:28:00Z"/>
          <w:rFonts w:ascii="Arial" w:hAnsi="Arial" w:cs="Arial"/>
          <w:i/>
          <w:iCs/>
        </w:rPr>
      </w:pPr>
    </w:p>
    <w:p w14:paraId="524B92BC" w14:textId="77777777" w:rsidR="00575F55" w:rsidRDefault="00575F55" w:rsidP="0063031D">
      <w:pPr>
        <w:spacing w:after="0" w:line="480" w:lineRule="auto"/>
        <w:jc w:val="both"/>
        <w:rPr>
          <w:ins w:id="961" w:author="Ari Fina Bintarti" w:date="2024-05-24T17:28:00Z"/>
          <w:rFonts w:ascii="Arial" w:hAnsi="Arial" w:cs="Arial"/>
          <w:i/>
          <w:iCs/>
        </w:rPr>
      </w:pPr>
    </w:p>
    <w:p w14:paraId="34A1BEE1" w14:textId="77777777" w:rsidR="00575F55" w:rsidRDefault="00575F55" w:rsidP="0063031D">
      <w:pPr>
        <w:spacing w:after="0" w:line="480" w:lineRule="auto"/>
        <w:jc w:val="both"/>
        <w:rPr>
          <w:ins w:id="962" w:author="Ari Fina Bintarti" w:date="2024-05-24T17:28:00Z"/>
          <w:rFonts w:ascii="Arial" w:hAnsi="Arial" w:cs="Arial"/>
          <w:i/>
          <w:iCs/>
        </w:rPr>
      </w:pPr>
    </w:p>
    <w:p w14:paraId="6EF77F73" w14:textId="77777777" w:rsidR="00575F55" w:rsidRDefault="00575F55" w:rsidP="0063031D">
      <w:pPr>
        <w:spacing w:after="0" w:line="480" w:lineRule="auto"/>
        <w:jc w:val="both"/>
        <w:rPr>
          <w:ins w:id="963" w:author="Ari Fina Bintarti" w:date="2024-05-24T17:28:00Z"/>
          <w:rFonts w:ascii="Arial" w:hAnsi="Arial" w:cs="Arial"/>
          <w:i/>
          <w:iCs/>
        </w:rPr>
      </w:pPr>
    </w:p>
    <w:p w14:paraId="14B4FFB5" w14:textId="77777777" w:rsidR="00575F55" w:rsidRDefault="00575F55" w:rsidP="0063031D">
      <w:pPr>
        <w:spacing w:after="0" w:line="480" w:lineRule="auto"/>
        <w:jc w:val="both"/>
        <w:rPr>
          <w:ins w:id="964" w:author="Ari Fina Bintarti" w:date="2024-05-24T17:28:00Z"/>
          <w:rFonts w:ascii="Arial" w:hAnsi="Arial" w:cs="Arial"/>
          <w:i/>
          <w:iCs/>
        </w:rPr>
      </w:pPr>
    </w:p>
    <w:p w14:paraId="5D7A7534" w14:textId="77777777" w:rsidR="00575F55" w:rsidRDefault="00575F55" w:rsidP="0063031D">
      <w:pPr>
        <w:spacing w:after="0" w:line="480" w:lineRule="auto"/>
        <w:jc w:val="both"/>
        <w:rPr>
          <w:ins w:id="965" w:author="Ari Fina Bintarti" w:date="2024-05-24T17:28:00Z"/>
          <w:rFonts w:ascii="Arial" w:hAnsi="Arial" w:cs="Arial"/>
          <w:i/>
          <w:iCs/>
        </w:rPr>
      </w:pPr>
    </w:p>
    <w:p w14:paraId="2A5DE280" w14:textId="77777777" w:rsidR="00575F55" w:rsidRDefault="00575F55" w:rsidP="0063031D">
      <w:pPr>
        <w:spacing w:after="0" w:line="480" w:lineRule="auto"/>
        <w:jc w:val="both"/>
        <w:rPr>
          <w:ins w:id="966" w:author="Ari Fina Bintarti" w:date="2024-05-24T17:28:00Z"/>
          <w:rFonts w:ascii="Arial" w:hAnsi="Arial" w:cs="Arial"/>
          <w:i/>
          <w:iCs/>
        </w:rPr>
      </w:pPr>
    </w:p>
    <w:p w14:paraId="1DC9F650" w14:textId="77777777" w:rsidR="00575F55" w:rsidRDefault="00575F55" w:rsidP="0063031D">
      <w:pPr>
        <w:spacing w:after="0" w:line="480" w:lineRule="auto"/>
        <w:jc w:val="both"/>
        <w:rPr>
          <w:ins w:id="967" w:author="Ari Fina Bintarti" w:date="2024-05-24T17:28:00Z"/>
          <w:rFonts w:ascii="Arial" w:hAnsi="Arial" w:cs="Arial"/>
          <w:i/>
          <w:iCs/>
        </w:rPr>
      </w:pPr>
    </w:p>
    <w:p w14:paraId="1C3B2E7C" w14:textId="77777777" w:rsidR="00575F55" w:rsidRDefault="00575F55" w:rsidP="0063031D">
      <w:pPr>
        <w:spacing w:after="0" w:line="480" w:lineRule="auto"/>
        <w:jc w:val="both"/>
        <w:rPr>
          <w:ins w:id="968" w:author="Ari Fina Bintarti" w:date="2024-05-24T17:28:00Z"/>
          <w:rFonts w:ascii="Arial" w:hAnsi="Arial" w:cs="Arial"/>
          <w:i/>
          <w:iCs/>
        </w:rPr>
      </w:pPr>
    </w:p>
    <w:p w14:paraId="1D269707" w14:textId="77777777" w:rsidR="00575F55" w:rsidRDefault="00575F55" w:rsidP="0063031D">
      <w:pPr>
        <w:spacing w:after="0" w:line="480" w:lineRule="auto"/>
        <w:jc w:val="both"/>
        <w:rPr>
          <w:ins w:id="969" w:author="Ari Fina Bintarti" w:date="2024-05-24T17:28:00Z"/>
          <w:rFonts w:ascii="Arial" w:hAnsi="Arial" w:cs="Arial"/>
          <w:i/>
          <w:iCs/>
        </w:rPr>
      </w:pPr>
    </w:p>
    <w:p w14:paraId="47B57345" w14:textId="77777777" w:rsidR="00575F55" w:rsidRDefault="00575F55" w:rsidP="0063031D">
      <w:pPr>
        <w:spacing w:after="0" w:line="480" w:lineRule="auto"/>
        <w:jc w:val="both"/>
        <w:rPr>
          <w:ins w:id="970" w:author="Ari Fina Bintarti" w:date="2024-05-24T17:28:00Z"/>
          <w:rFonts w:ascii="Arial" w:hAnsi="Arial" w:cs="Arial"/>
          <w:i/>
          <w:iCs/>
        </w:rPr>
      </w:pPr>
    </w:p>
    <w:p w14:paraId="10BFBB5A" w14:textId="77777777" w:rsidR="00575F55" w:rsidRDefault="00575F55" w:rsidP="0063031D">
      <w:pPr>
        <w:spacing w:after="0" w:line="480" w:lineRule="auto"/>
        <w:jc w:val="both"/>
        <w:rPr>
          <w:ins w:id="971" w:author="Ari Fina Bintarti" w:date="2024-05-24T17:28:00Z"/>
          <w:rFonts w:ascii="Arial" w:hAnsi="Arial" w:cs="Arial"/>
          <w:i/>
          <w:iCs/>
        </w:rPr>
      </w:pPr>
    </w:p>
    <w:p w14:paraId="406B98A6" w14:textId="77777777" w:rsidR="00575F55" w:rsidRDefault="00575F55" w:rsidP="0063031D">
      <w:pPr>
        <w:spacing w:after="0" w:line="480" w:lineRule="auto"/>
        <w:jc w:val="both"/>
        <w:rPr>
          <w:ins w:id="972" w:author="Ari Fina Bintarti" w:date="2024-05-24T17:28:00Z"/>
          <w:rFonts w:ascii="Arial" w:hAnsi="Arial" w:cs="Arial"/>
          <w:i/>
          <w:iCs/>
        </w:rPr>
      </w:pPr>
    </w:p>
    <w:p w14:paraId="56C3E02F" w14:textId="77777777" w:rsidR="00575F55" w:rsidRDefault="00575F55" w:rsidP="0063031D">
      <w:pPr>
        <w:spacing w:after="0" w:line="480" w:lineRule="auto"/>
        <w:jc w:val="both"/>
        <w:rPr>
          <w:ins w:id="973" w:author="Ari Fina Bintarti" w:date="2024-05-24T17:28:00Z"/>
          <w:rFonts w:ascii="Arial" w:hAnsi="Arial" w:cs="Arial"/>
          <w:i/>
          <w:iCs/>
        </w:rPr>
      </w:pPr>
    </w:p>
    <w:p w14:paraId="0F3EBAB5" w14:textId="77777777" w:rsidR="00575F55" w:rsidRDefault="00575F55" w:rsidP="0063031D">
      <w:pPr>
        <w:spacing w:after="0" w:line="480" w:lineRule="auto"/>
        <w:jc w:val="both"/>
        <w:rPr>
          <w:ins w:id="974" w:author="Ari Fina Bintarti" w:date="2024-05-24T17:28:00Z"/>
          <w:rFonts w:ascii="Arial" w:hAnsi="Arial" w:cs="Arial"/>
          <w:i/>
          <w:iCs/>
        </w:rPr>
      </w:pPr>
    </w:p>
    <w:p w14:paraId="33FB82F0" w14:textId="77777777" w:rsidR="00575F55" w:rsidRDefault="00575F55" w:rsidP="0063031D">
      <w:pPr>
        <w:spacing w:after="0" w:line="480" w:lineRule="auto"/>
        <w:jc w:val="both"/>
        <w:rPr>
          <w:ins w:id="975" w:author="Ari Fina Bintarti" w:date="2024-05-24T17:28:00Z"/>
          <w:rFonts w:ascii="Arial" w:hAnsi="Arial" w:cs="Arial"/>
          <w:i/>
          <w:iCs/>
        </w:rPr>
      </w:pPr>
    </w:p>
    <w:p w14:paraId="2300F340" w14:textId="77777777" w:rsidR="00575F55" w:rsidRDefault="00575F55" w:rsidP="0063031D">
      <w:pPr>
        <w:spacing w:after="0" w:line="480" w:lineRule="auto"/>
        <w:jc w:val="both"/>
        <w:rPr>
          <w:ins w:id="976" w:author="Ari Fina Bintarti" w:date="2024-05-24T17:28:00Z"/>
          <w:rFonts w:ascii="Arial" w:hAnsi="Arial" w:cs="Arial"/>
          <w:i/>
          <w:iCs/>
        </w:rPr>
      </w:pPr>
    </w:p>
    <w:p w14:paraId="3992ECFF" w14:textId="2777338A" w:rsidR="00C3231E" w:rsidRDefault="00C3231E" w:rsidP="0063031D">
      <w:pPr>
        <w:spacing w:after="0" w:line="480" w:lineRule="auto"/>
        <w:jc w:val="both"/>
        <w:rPr>
          <w:ins w:id="977" w:author="Ari Fina Bintarti" w:date="2024-05-24T17:29:00Z"/>
          <w:rFonts w:ascii="Arial" w:hAnsi="Arial" w:cs="Arial"/>
          <w:i/>
          <w:iCs/>
        </w:rPr>
      </w:pPr>
      <w:r w:rsidRPr="00C3170F">
        <w:rPr>
          <w:rFonts w:ascii="Arial" w:hAnsi="Arial" w:cs="Arial"/>
          <w:i/>
          <w:iCs/>
        </w:rPr>
        <w:t>Fig</w:t>
      </w:r>
      <w:ins w:id="978" w:author="Ari Fina Bintarti" w:date="2024-05-24T17:26:00Z">
        <w:r w:rsidR="00575F55">
          <w:rPr>
            <w:rFonts w:ascii="Arial" w:hAnsi="Arial" w:cs="Arial"/>
            <w:i/>
            <w:iCs/>
          </w:rPr>
          <w:t>.</w:t>
        </w:r>
      </w:ins>
      <w:del w:id="979" w:author="Ari Fina Bintarti" w:date="2024-05-24T17:26:00Z">
        <w:r w:rsidRPr="00C3170F" w:rsidDel="00575F55">
          <w:rPr>
            <w:rFonts w:ascii="Arial" w:hAnsi="Arial" w:cs="Arial"/>
            <w:i/>
            <w:iCs/>
          </w:rPr>
          <w:delText>ure</w:delText>
        </w:r>
      </w:del>
      <w:r w:rsidRPr="00C3170F">
        <w:rPr>
          <w:rFonts w:ascii="Arial" w:hAnsi="Arial" w:cs="Arial"/>
          <w:i/>
          <w:iCs/>
        </w:rPr>
        <w:t xml:space="preserv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w:t>
      </w:r>
      <w:r w:rsidR="0071677C" w:rsidRPr="00B70336">
        <w:rPr>
          <w:rFonts w:ascii="Arial" w:hAnsi="Arial" w:cs="Arial"/>
          <w:i/>
          <w:iCs/>
        </w:rPr>
        <w:lastRenderedPageBreak/>
        <w:t xml:space="preserve">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0FE0C2F0" w14:textId="77777777" w:rsidR="00575F55" w:rsidRDefault="00575F55" w:rsidP="0063031D">
      <w:pPr>
        <w:spacing w:after="0" w:line="480" w:lineRule="auto"/>
        <w:jc w:val="both"/>
        <w:rPr>
          <w:ins w:id="980" w:author="Ari Fina Bintarti" w:date="2024-05-24T17:29:00Z"/>
          <w:rFonts w:ascii="Arial" w:hAnsi="Arial" w:cs="Arial"/>
          <w:i/>
          <w:iCs/>
        </w:rPr>
      </w:pPr>
    </w:p>
    <w:p w14:paraId="0DD197F6" w14:textId="77777777" w:rsidR="00575F55" w:rsidRDefault="00575F55" w:rsidP="0063031D">
      <w:pPr>
        <w:spacing w:after="0" w:line="480" w:lineRule="auto"/>
        <w:jc w:val="both"/>
        <w:rPr>
          <w:ins w:id="981" w:author="Ari Fina Bintarti" w:date="2024-05-24T17:28:00Z"/>
          <w:rFonts w:ascii="Arial" w:hAnsi="Arial" w:cs="Arial"/>
          <w:i/>
          <w:iCs/>
        </w:rPr>
      </w:pPr>
    </w:p>
    <w:p w14:paraId="6A401744" w14:textId="269C3687" w:rsidR="00575F55" w:rsidRDefault="00575F55" w:rsidP="0063031D">
      <w:pPr>
        <w:spacing w:after="0" w:line="480" w:lineRule="auto"/>
        <w:jc w:val="both"/>
        <w:rPr>
          <w:ins w:id="982" w:author="Ari Fina Bintarti" w:date="2024-05-24T17:28:00Z"/>
          <w:rFonts w:ascii="Arial" w:hAnsi="Arial" w:cs="Arial"/>
          <w:i/>
          <w:iCs/>
        </w:rPr>
      </w:pPr>
      <w:ins w:id="983" w:author="Ari Fina Bintarti" w:date="2024-05-24T17:28:00Z">
        <w:r w:rsidRPr="00575F55">
          <w:rPr>
            <w:rFonts w:ascii="Arial" w:hAnsi="Arial" w:cs="Arial"/>
            <w:noProof/>
          </w:rPr>
          <w:drawing>
            <wp:anchor distT="0" distB="0" distL="114300" distR="114300" simplePos="0" relativeHeight="251660288" behindDoc="1" locked="0" layoutInCell="1" allowOverlap="1" wp14:anchorId="65BE2ADA" wp14:editId="3608B247">
              <wp:simplePos x="0" y="0"/>
              <wp:positionH relativeFrom="column">
                <wp:posOffset>4445</wp:posOffset>
              </wp:positionH>
              <wp:positionV relativeFrom="paragraph">
                <wp:posOffset>264933</wp:posOffset>
              </wp:positionV>
              <wp:extent cx="5760720" cy="4389120"/>
              <wp:effectExtent l="0" t="0" r="5080" b="5080"/>
              <wp:wrapNone/>
              <wp:docPr id="7" name="Picture 6" descr="A close-up of a graph&#10;&#10;Description automatically generated">
                <a:extLst xmlns:a="http://schemas.openxmlformats.org/drawingml/2006/main">
                  <a:ext uri="{FF2B5EF4-FFF2-40B4-BE49-F238E27FC236}">
                    <a16:creationId xmlns:a16="http://schemas.microsoft.com/office/drawing/2014/main" id="{80584513-2FB6-1FA2-02F4-F42A339B81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graph&#10;&#10;Description automatically generated">
                        <a:extLst>
                          <a:ext uri="{FF2B5EF4-FFF2-40B4-BE49-F238E27FC236}">
                            <a16:creationId xmlns:a16="http://schemas.microsoft.com/office/drawing/2014/main" id="{80584513-2FB6-1FA2-02F4-F42A339B8102}"/>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389120"/>
                      </a:xfrm>
                      <a:prstGeom prst="rect">
                        <a:avLst/>
                      </a:prstGeom>
                    </pic:spPr>
                  </pic:pic>
                </a:graphicData>
              </a:graphic>
              <wp14:sizeRelH relativeFrom="page">
                <wp14:pctWidth>0</wp14:pctWidth>
              </wp14:sizeRelH>
              <wp14:sizeRelV relativeFrom="page">
                <wp14:pctHeight>0</wp14:pctHeight>
              </wp14:sizeRelV>
            </wp:anchor>
          </w:drawing>
        </w:r>
      </w:ins>
    </w:p>
    <w:p w14:paraId="180769EF" w14:textId="6DE88AF3" w:rsidR="00575F55" w:rsidRPr="00C3170F" w:rsidRDefault="00575F55" w:rsidP="0063031D">
      <w:pPr>
        <w:spacing w:after="0" w:line="480" w:lineRule="auto"/>
        <w:jc w:val="both"/>
        <w:rPr>
          <w:rFonts w:ascii="Arial" w:hAnsi="Arial" w:cs="Arial"/>
          <w:i/>
          <w:iCs/>
        </w:rPr>
      </w:pPr>
    </w:p>
    <w:p w14:paraId="549AB94B" w14:textId="40981CF8" w:rsidR="00C3231E" w:rsidRPr="00C3170F" w:rsidRDefault="00C3231E" w:rsidP="0063031D">
      <w:pPr>
        <w:spacing w:after="0" w:line="480" w:lineRule="auto"/>
        <w:jc w:val="both"/>
        <w:rPr>
          <w:rFonts w:ascii="Arial" w:hAnsi="Arial" w:cs="Arial"/>
        </w:rPr>
      </w:pPr>
    </w:p>
    <w:p w14:paraId="07CB95F6" w14:textId="77777777" w:rsidR="00575F55" w:rsidRDefault="00575F55" w:rsidP="0063031D">
      <w:pPr>
        <w:spacing w:after="0" w:line="480" w:lineRule="auto"/>
        <w:jc w:val="both"/>
        <w:rPr>
          <w:ins w:id="984" w:author="Ari Fina Bintarti" w:date="2024-05-24T17:28:00Z"/>
          <w:rFonts w:ascii="Arial" w:hAnsi="Arial" w:cs="Arial"/>
          <w:i/>
          <w:iCs/>
        </w:rPr>
      </w:pPr>
    </w:p>
    <w:p w14:paraId="5AF918C3" w14:textId="77777777" w:rsidR="00575F55" w:rsidRDefault="00575F55" w:rsidP="0063031D">
      <w:pPr>
        <w:spacing w:after="0" w:line="480" w:lineRule="auto"/>
        <w:jc w:val="both"/>
        <w:rPr>
          <w:ins w:id="985" w:author="Ari Fina Bintarti" w:date="2024-05-24T17:28:00Z"/>
          <w:rFonts w:ascii="Arial" w:hAnsi="Arial" w:cs="Arial"/>
          <w:i/>
          <w:iCs/>
        </w:rPr>
      </w:pPr>
    </w:p>
    <w:p w14:paraId="63E04155" w14:textId="77777777" w:rsidR="00575F55" w:rsidRDefault="00575F55" w:rsidP="0063031D">
      <w:pPr>
        <w:spacing w:after="0" w:line="480" w:lineRule="auto"/>
        <w:jc w:val="both"/>
        <w:rPr>
          <w:ins w:id="986" w:author="Ari Fina Bintarti" w:date="2024-05-24T17:28:00Z"/>
          <w:rFonts w:ascii="Arial" w:hAnsi="Arial" w:cs="Arial"/>
          <w:i/>
          <w:iCs/>
        </w:rPr>
      </w:pPr>
    </w:p>
    <w:p w14:paraId="39C929D9" w14:textId="77777777" w:rsidR="00575F55" w:rsidRDefault="00575F55" w:rsidP="0063031D">
      <w:pPr>
        <w:spacing w:after="0" w:line="480" w:lineRule="auto"/>
        <w:jc w:val="both"/>
        <w:rPr>
          <w:ins w:id="987" w:author="Ari Fina Bintarti" w:date="2024-05-24T17:28:00Z"/>
          <w:rFonts w:ascii="Arial" w:hAnsi="Arial" w:cs="Arial"/>
          <w:i/>
          <w:iCs/>
        </w:rPr>
      </w:pPr>
    </w:p>
    <w:p w14:paraId="60A9C821" w14:textId="77777777" w:rsidR="00575F55" w:rsidRDefault="00575F55" w:rsidP="0063031D">
      <w:pPr>
        <w:spacing w:after="0" w:line="480" w:lineRule="auto"/>
        <w:jc w:val="both"/>
        <w:rPr>
          <w:ins w:id="988" w:author="Ari Fina Bintarti" w:date="2024-05-24T17:28:00Z"/>
          <w:rFonts w:ascii="Arial" w:hAnsi="Arial" w:cs="Arial"/>
          <w:i/>
          <w:iCs/>
        </w:rPr>
      </w:pPr>
    </w:p>
    <w:p w14:paraId="2BEF8677" w14:textId="77777777" w:rsidR="00575F55" w:rsidRDefault="00575F55" w:rsidP="0063031D">
      <w:pPr>
        <w:spacing w:after="0" w:line="480" w:lineRule="auto"/>
        <w:jc w:val="both"/>
        <w:rPr>
          <w:ins w:id="989" w:author="Ari Fina Bintarti" w:date="2024-05-24T17:28:00Z"/>
          <w:rFonts w:ascii="Arial" w:hAnsi="Arial" w:cs="Arial"/>
          <w:i/>
          <w:iCs/>
        </w:rPr>
      </w:pPr>
    </w:p>
    <w:p w14:paraId="4817AE5B" w14:textId="77777777" w:rsidR="00575F55" w:rsidRDefault="00575F55" w:rsidP="0063031D">
      <w:pPr>
        <w:spacing w:after="0" w:line="480" w:lineRule="auto"/>
        <w:jc w:val="both"/>
        <w:rPr>
          <w:ins w:id="990" w:author="Ari Fina Bintarti" w:date="2024-05-24T17:28:00Z"/>
          <w:rFonts w:ascii="Arial" w:hAnsi="Arial" w:cs="Arial"/>
          <w:i/>
          <w:iCs/>
        </w:rPr>
      </w:pPr>
    </w:p>
    <w:p w14:paraId="733CAFC5" w14:textId="77777777" w:rsidR="00575F55" w:rsidRDefault="00575F55" w:rsidP="0063031D">
      <w:pPr>
        <w:spacing w:after="0" w:line="480" w:lineRule="auto"/>
        <w:jc w:val="both"/>
        <w:rPr>
          <w:ins w:id="991" w:author="Ari Fina Bintarti" w:date="2024-05-24T17:29:00Z"/>
          <w:rFonts w:ascii="Arial" w:hAnsi="Arial" w:cs="Arial"/>
          <w:i/>
          <w:iCs/>
        </w:rPr>
      </w:pPr>
    </w:p>
    <w:p w14:paraId="03A1680C" w14:textId="77777777" w:rsidR="00575F55" w:rsidRDefault="00575F55" w:rsidP="0063031D">
      <w:pPr>
        <w:spacing w:after="0" w:line="480" w:lineRule="auto"/>
        <w:jc w:val="both"/>
        <w:rPr>
          <w:ins w:id="992" w:author="Ari Fina Bintarti" w:date="2024-05-24T17:29:00Z"/>
          <w:rFonts w:ascii="Arial" w:hAnsi="Arial" w:cs="Arial"/>
          <w:i/>
          <w:iCs/>
        </w:rPr>
      </w:pPr>
    </w:p>
    <w:p w14:paraId="63103411" w14:textId="77777777" w:rsidR="00575F55" w:rsidRDefault="00575F55" w:rsidP="0063031D">
      <w:pPr>
        <w:spacing w:after="0" w:line="480" w:lineRule="auto"/>
        <w:jc w:val="both"/>
        <w:rPr>
          <w:ins w:id="993" w:author="Ari Fina Bintarti" w:date="2024-05-24T17:29:00Z"/>
          <w:rFonts w:ascii="Arial" w:hAnsi="Arial" w:cs="Arial"/>
          <w:i/>
          <w:iCs/>
        </w:rPr>
      </w:pPr>
    </w:p>
    <w:p w14:paraId="3B634912" w14:textId="77777777" w:rsidR="00575F55" w:rsidRDefault="00575F55" w:rsidP="0063031D">
      <w:pPr>
        <w:spacing w:after="0" w:line="480" w:lineRule="auto"/>
        <w:jc w:val="both"/>
        <w:rPr>
          <w:ins w:id="994" w:author="Ari Fina Bintarti" w:date="2024-05-24T17:29:00Z"/>
          <w:rFonts w:ascii="Arial" w:hAnsi="Arial" w:cs="Arial"/>
          <w:i/>
          <w:iCs/>
        </w:rPr>
      </w:pPr>
    </w:p>
    <w:p w14:paraId="2592C807" w14:textId="77777777" w:rsidR="00575F55" w:rsidRDefault="00575F55" w:rsidP="0063031D">
      <w:pPr>
        <w:spacing w:after="0" w:line="480" w:lineRule="auto"/>
        <w:jc w:val="both"/>
        <w:rPr>
          <w:ins w:id="995" w:author="Ari Fina Bintarti" w:date="2024-05-24T17:29:00Z"/>
          <w:rFonts w:ascii="Arial" w:hAnsi="Arial" w:cs="Arial"/>
          <w:i/>
          <w:iCs/>
        </w:rPr>
      </w:pPr>
    </w:p>
    <w:p w14:paraId="0D3A2642" w14:textId="77777777" w:rsidR="00575F55" w:rsidRDefault="00575F55" w:rsidP="0063031D">
      <w:pPr>
        <w:spacing w:after="0" w:line="480" w:lineRule="auto"/>
        <w:jc w:val="both"/>
        <w:rPr>
          <w:ins w:id="996" w:author="Ari Fina Bintarti" w:date="2024-05-24T17:29:00Z"/>
          <w:rFonts w:ascii="Arial" w:hAnsi="Arial" w:cs="Arial"/>
          <w:i/>
          <w:iCs/>
        </w:rPr>
      </w:pPr>
    </w:p>
    <w:p w14:paraId="4EC35719" w14:textId="4D5ACCFD" w:rsidR="00625B66" w:rsidRPr="00112B9B" w:rsidRDefault="0006153B" w:rsidP="0063031D">
      <w:pPr>
        <w:spacing w:after="0" w:line="480" w:lineRule="auto"/>
        <w:jc w:val="both"/>
        <w:rPr>
          <w:rFonts w:ascii="Arial" w:hAnsi="Arial" w:cs="Arial"/>
          <w:i/>
          <w:iCs/>
        </w:rPr>
      </w:pPr>
      <w:r w:rsidRPr="00C3170F">
        <w:rPr>
          <w:rFonts w:ascii="Arial" w:hAnsi="Arial" w:cs="Arial"/>
          <w:i/>
          <w:iCs/>
        </w:rPr>
        <w:t>Fig</w:t>
      </w:r>
      <w:ins w:id="997" w:author="Ari Fina Bintarti" w:date="2024-05-24T17:26:00Z">
        <w:r w:rsidR="00575F55">
          <w:rPr>
            <w:rFonts w:ascii="Arial" w:hAnsi="Arial" w:cs="Arial"/>
            <w:i/>
            <w:iCs/>
          </w:rPr>
          <w:t>.</w:t>
        </w:r>
      </w:ins>
      <w:del w:id="998" w:author="Ari Fina Bintarti" w:date="2024-05-24T17:26:00Z">
        <w:r w:rsidRPr="00C3170F" w:rsidDel="00575F55">
          <w:rPr>
            <w:rFonts w:ascii="Arial" w:hAnsi="Arial" w:cs="Arial"/>
            <w:i/>
            <w:iCs/>
          </w:rPr>
          <w:delText>ure</w:delText>
        </w:r>
      </w:del>
      <w:r w:rsidRPr="00C3170F">
        <w:rPr>
          <w:rFonts w:ascii="Arial" w:hAnsi="Arial" w:cs="Arial"/>
          <w:i/>
          <w:iCs/>
        </w:rPr>
        <w:t xml:space="preserv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ins w:id="999" w:author="Ari Fina Bintarti" w:date="2024-05-24T16:21:00Z">
        <w:r w:rsidR="00832082">
          <w:rPr>
            <w:rFonts w:ascii="Arial" w:hAnsi="Arial" w:cs="Arial"/>
            <w:i/>
            <w:iCs/>
          </w:rPr>
          <w:t xml:space="preserve"> (</w:t>
        </w:r>
      </w:ins>
      <w:del w:id="1000" w:author="Ari Fina Bintarti" w:date="2024-05-24T16:21:00Z">
        <w:r w:rsidR="00DA39AA" w:rsidRPr="00B70336" w:rsidDel="00832082">
          <w:rPr>
            <w:rFonts w:ascii="Arial" w:hAnsi="Arial" w:cs="Arial"/>
            <w:i/>
            <w:iCs/>
          </w:rPr>
          <w:delText>.</w:delText>
        </w:r>
      </w:del>
      <w:ins w:id="1001" w:author="Ari Fina Bintarti" w:date="2024-05-24T16:20:00Z">
        <w:r w:rsidR="00832082">
          <w:rPr>
            <w:rFonts w:ascii="Arial" w:hAnsi="Arial" w:cs="Arial"/>
            <w:i/>
            <w:iCs/>
          </w:rPr>
          <w:t>BIOD</w:t>
        </w:r>
      </w:ins>
      <w:ins w:id="1002" w:author="Ari Fina Bintarti" w:date="2024-05-24T16:21:00Z">
        <w:r w:rsidR="00832082">
          <w:rPr>
            <w:rFonts w:ascii="Arial" w:hAnsi="Arial" w:cs="Arial"/>
            <w:i/>
            <w:iCs/>
          </w:rPr>
          <w:t xml:space="preserve">= </w:t>
        </w:r>
      </w:ins>
      <w:ins w:id="1003" w:author="Ari Fina Bintarti" w:date="2024-05-24T16:20:00Z">
        <w:r w:rsidR="00832082">
          <w:rPr>
            <w:rFonts w:ascii="Arial" w:hAnsi="Arial" w:cs="Arial"/>
            <w:i/>
            <w:iCs/>
          </w:rPr>
          <w:t>BIODYN, CONF</w:t>
        </w:r>
      </w:ins>
      <w:ins w:id="1004" w:author="Ari Fina Bintarti" w:date="2024-05-24T16:21:00Z">
        <w:r w:rsidR="00832082">
          <w:rPr>
            <w:rFonts w:ascii="Arial" w:hAnsi="Arial" w:cs="Arial"/>
            <w:i/>
            <w:iCs/>
          </w:rPr>
          <w:t xml:space="preserve">= </w:t>
        </w:r>
      </w:ins>
      <w:ins w:id="1005" w:author="Ari Fina Bintarti" w:date="2024-05-24T16:20:00Z">
        <w:r w:rsidR="00832082">
          <w:rPr>
            <w:rFonts w:ascii="Arial" w:hAnsi="Arial" w:cs="Arial"/>
            <w:i/>
            <w:iCs/>
          </w:rPr>
          <w:t>CONNFYM, CONM</w:t>
        </w:r>
      </w:ins>
      <w:ins w:id="1006" w:author="Ari Fina Bintarti" w:date="2024-05-24T16:21:00Z">
        <w:r w:rsidR="00832082">
          <w:rPr>
            <w:rFonts w:ascii="Arial" w:hAnsi="Arial" w:cs="Arial"/>
            <w:i/>
            <w:iCs/>
          </w:rPr>
          <w:t xml:space="preserve">= </w:t>
        </w:r>
      </w:ins>
      <w:ins w:id="1007" w:author="Ari Fina Bintarti" w:date="2024-05-24T16:20:00Z">
        <w:r w:rsidR="00832082">
          <w:rPr>
            <w:rFonts w:ascii="Arial" w:hAnsi="Arial" w:cs="Arial"/>
            <w:i/>
            <w:iCs/>
          </w:rPr>
          <w:t>CONMIN</w:t>
        </w:r>
      </w:ins>
      <w:ins w:id="1008" w:author="Ari Fina Bintarti" w:date="2024-05-24T17:29:00Z">
        <w:r w:rsidR="00575F55">
          <w:rPr>
            <w:rFonts w:ascii="Arial" w:hAnsi="Arial" w:cs="Arial"/>
            <w:i/>
            <w:iCs/>
          </w:rPr>
          <w:t>).</w:t>
        </w:r>
      </w:ins>
    </w:p>
    <w:p w14:paraId="36F146A7" w14:textId="7EF20C06" w:rsidR="00625B66" w:rsidRPr="00B70336" w:rsidRDefault="00575F55" w:rsidP="0063031D">
      <w:pPr>
        <w:spacing w:after="0" w:line="480" w:lineRule="auto"/>
        <w:jc w:val="both"/>
        <w:rPr>
          <w:rFonts w:ascii="Arial" w:hAnsi="Arial" w:cs="Arial"/>
        </w:rPr>
      </w:pPr>
      <w:ins w:id="1009" w:author="Ari Fina Bintarti" w:date="2024-05-24T17:29:00Z">
        <w:r w:rsidRPr="00575F55">
          <w:rPr>
            <w:rFonts w:ascii="Arial" w:hAnsi="Arial" w:cs="Arial"/>
            <w:noProof/>
          </w:rPr>
          <w:lastRenderedPageBreak/>
          <w:drawing>
            <wp:anchor distT="0" distB="0" distL="114300" distR="114300" simplePos="0" relativeHeight="251661312" behindDoc="1" locked="0" layoutInCell="1" allowOverlap="1" wp14:anchorId="26C43ABE" wp14:editId="730BC4D7">
              <wp:simplePos x="0" y="0"/>
              <wp:positionH relativeFrom="column">
                <wp:posOffset>4445</wp:posOffset>
              </wp:positionH>
              <wp:positionV relativeFrom="paragraph">
                <wp:posOffset>4445</wp:posOffset>
              </wp:positionV>
              <wp:extent cx="5760720" cy="4896485"/>
              <wp:effectExtent l="0" t="0" r="5080" b="5715"/>
              <wp:wrapNone/>
              <wp:docPr id="2" name="Picture 1" descr="A chart of candlesticks and numbers&#10;&#10;Description automatically generated with medium confidence">
                <a:extLst xmlns:a="http://schemas.openxmlformats.org/drawingml/2006/main">
                  <a:ext uri="{FF2B5EF4-FFF2-40B4-BE49-F238E27FC236}">
                    <a16:creationId xmlns:a16="http://schemas.microsoft.com/office/drawing/2014/main" id="{41A14B42-9A86-20C5-5740-9C1E2015E3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hart of candlesticks and numbers&#10;&#10;Description automatically generated with medium confidence">
                        <a:extLst>
                          <a:ext uri="{FF2B5EF4-FFF2-40B4-BE49-F238E27FC236}">
                            <a16:creationId xmlns:a16="http://schemas.microsoft.com/office/drawing/2014/main" id="{41A14B42-9A86-20C5-5740-9C1E2015E34A}"/>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896485"/>
                      </a:xfrm>
                      <a:prstGeom prst="rect">
                        <a:avLst/>
                      </a:prstGeom>
                    </pic:spPr>
                  </pic:pic>
                </a:graphicData>
              </a:graphic>
              <wp14:sizeRelH relativeFrom="page">
                <wp14:pctWidth>0</wp14:pctWidth>
              </wp14:sizeRelH>
              <wp14:sizeRelV relativeFrom="page">
                <wp14:pctHeight>0</wp14:pctHeight>
              </wp14:sizeRelV>
            </wp:anchor>
          </w:drawing>
        </w:r>
      </w:ins>
    </w:p>
    <w:p w14:paraId="6726AE03" w14:textId="77777777" w:rsidR="00575F55" w:rsidRDefault="00575F55" w:rsidP="0063031D">
      <w:pPr>
        <w:tabs>
          <w:tab w:val="left" w:pos="2285"/>
        </w:tabs>
        <w:spacing w:line="480" w:lineRule="auto"/>
        <w:jc w:val="both"/>
        <w:rPr>
          <w:ins w:id="1010" w:author="Ari Fina Bintarti" w:date="2024-05-24T17:29:00Z"/>
          <w:rFonts w:ascii="Arial" w:hAnsi="Arial" w:cs="Arial"/>
          <w:i/>
          <w:iCs/>
        </w:rPr>
      </w:pPr>
    </w:p>
    <w:p w14:paraId="7A36D528" w14:textId="77777777" w:rsidR="00575F55" w:rsidRDefault="00575F55" w:rsidP="0063031D">
      <w:pPr>
        <w:tabs>
          <w:tab w:val="left" w:pos="2285"/>
        </w:tabs>
        <w:spacing w:line="480" w:lineRule="auto"/>
        <w:jc w:val="both"/>
        <w:rPr>
          <w:ins w:id="1011" w:author="Ari Fina Bintarti" w:date="2024-05-24T17:29:00Z"/>
          <w:rFonts w:ascii="Arial" w:hAnsi="Arial" w:cs="Arial"/>
          <w:i/>
          <w:iCs/>
        </w:rPr>
      </w:pPr>
    </w:p>
    <w:p w14:paraId="1BCF4B2C" w14:textId="77777777" w:rsidR="00575F55" w:rsidRDefault="00575F55" w:rsidP="0063031D">
      <w:pPr>
        <w:tabs>
          <w:tab w:val="left" w:pos="2285"/>
        </w:tabs>
        <w:spacing w:line="480" w:lineRule="auto"/>
        <w:jc w:val="both"/>
        <w:rPr>
          <w:ins w:id="1012" w:author="Ari Fina Bintarti" w:date="2024-05-24T17:29:00Z"/>
          <w:rFonts w:ascii="Arial" w:hAnsi="Arial" w:cs="Arial"/>
          <w:i/>
          <w:iCs/>
        </w:rPr>
      </w:pPr>
    </w:p>
    <w:p w14:paraId="74915A49" w14:textId="77777777" w:rsidR="00575F55" w:rsidRDefault="00575F55" w:rsidP="0063031D">
      <w:pPr>
        <w:tabs>
          <w:tab w:val="left" w:pos="2285"/>
        </w:tabs>
        <w:spacing w:line="480" w:lineRule="auto"/>
        <w:jc w:val="both"/>
        <w:rPr>
          <w:ins w:id="1013" w:author="Ari Fina Bintarti" w:date="2024-05-24T17:29:00Z"/>
          <w:rFonts w:ascii="Arial" w:hAnsi="Arial" w:cs="Arial"/>
          <w:i/>
          <w:iCs/>
        </w:rPr>
      </w:pPr>
    </w:p>
    <w:p w14:paraId="2F6069E9" w14:textId="77777777" w:rsidR="00575F55" w:rsidRDefault="00575F55" w:rsidP="0063031D">
      <w:pPr>
        <w:tabs>
          <w:tab w:val="left" w:pos="2285"/>
        </w:tabs>
        <w:spacing w:line="480" w:lineRule="auto"/>
        <w:jc w:val="both"/>
        <w:rPr>
          <w:ins w:id="1014" w:author="Ari Fina Bintarti" w:date="2024-05-24T17:29:00Z"/>
          <w:rFonts w:ascii="Arial" w:hAnsi="Arial" w:cs="Arial"/>
          <w:i/>
          <w:iCs/>
        </w:rPr>
      </w:pPr>
    </w:p>
    <w:p w14:paraId="1A9F7CB9" w14:textId="77777777" w:rsidR="00575F55" w:rsidRDefault="00575F55" w:rsidP="0063031D">
      <w:pPr>
        <w:tabs>
          <w:tab w:val="left" w:pos="2285"/>
        </w:tabs>
        <w:spacing w:line="480" w:lineRule="auto"/>
        <w:jc w:val="both"/>
        <w:rPr>
          <w:ins w:id="1015" w:author="Ari Fina Bintarti" w:date="2024-05-24T17:29:00Z"/>
          <w:rFonts w:ascii="Arial" w:hAnsi="Arial" w:cs="Arial"/>
          <w:i/>
          <w:iCs/>
        </w:rPr>
      </w:pPr>
    </w:p>
    <w:p w14:paraId="733EB069" w14:textId="77777777" w:rsidR="00575F55" w:rsidRDefault="00575F55" w:rsidP="0063031D">
      <w:pPr>
        <w:tabs>
          <w:tab w:val="left" w:pos="2285"/>
        </w:tabs>
        <w:spacing w:line="480" w:lineRule="auto"/>
        <w:jc w:val="both"/>
        <w:rPr>
          <w:ins w:id="1016" w:author="Ari Fina Bintarti" w:date="2024-05-24T17:29:00Z"/>
          <w:rFonts w:ascii="Arial" w:hAnsi="Arial" w:cs="Arial"/>
          <w:i/>
          <w:iCs/>
        </w:rPr>
      </w:pPr>
    </w:p>
    <w:p w14:paraId="0F7DF671" w14:textId="77777777" w:rsidR="00575F55" w:rsidRDefault="00575F55" w:rsidP="0063031D">
      <w:pPr>
        <w:tabs>
          <w:tab w:val="left" w:pos="2285"/>
        </w:tabs>
        <w:spacing w:line="480" w:lineRule="auto"/>
        <w:jc w:val="both"/>
        <w:rPr>
          <w:ins w:id="1017" w:author="Ari Fina Bintarti" w:date="2024-05-24T17:29:00Z"/>
          <w:rFonts w:ascii="Arial" w:hAnsi="Arial" w:cs="Arial"/>
          <w:i/>
          <w:iCs/>
        </w:rPr>
      </w:pPr>
    </w:p>
    <w:p w14:paraId="7686201A" w14:textId="77777777" w:rsidR="00575F55" w:rsidRDefault="00575F55" w:rsidP="0063031D">
      <w:pPr>
        <w:tabs>
          <w:tab w:val="left" w:pos="2285"/>
        </w:tabs>
        <w:spacing w:line="480" w:lineRule="auto"/>
        <w:jc w:val="both"/>
        <w:rPr>
          <w:ins w:id="1018" w:author="Ari Fina Bintarti" w:date="2024-05-24T17:29:00Z"/>
          <w:rFonts w:ascii="Arial" w:hAnsi="Arial" w:cs="Arial"/>
          <w:i/>
          <w:iCs/>
        </w:rPr>
      </w:pPr>
    </w:p>
    <w:p w14:paraId="6C2A0EAF" w14:textId="77777777" w:rsidR="00575F55" w:rsidRDefault="00575F55" w:rsidP="0063031D">
      <w:pPr>
        <w:tabs>
          <w:tab w:val="left" w:pos="2285"/>
        </w:tabs>
        <w:spacing w:line="480" w:lineRule="auto"/>
        <w:jc w:val="both"/>
        <w:rPr>
          <w:ins w:id="1019" w:author="Ari Fina Bintarti" w:date="2024-05-24T17:29:00Z"/>
          <w:rFonts w:ascii="Arial" w:hAnsi="Arial" w:cs="Arial"/>
          <w:i/>
          <w:iCs/>
        </w:rPr>
      </w:pPr>
    </w:p>
    <w:p w14:paraId="7E001BEE" w14:textId="77777777" w:rsidR="00575F55" w:rsidRDefault="00575F55" w:rsidP="0063031D">
      <w:pPr>
        <w:tabs>
          <w:tab w:val="left" w:pos="2285"/>
        </w:tabs>
        <w:spacing w:line="480" w:lineRule="auto"/>
        <w:jc w:val="both"/>
        <w:rPr>
          <w:ins w:id="1020" w:author="Ari Fina Bintarti" w:date="2024-05-24T17:29:00Z"/>
          <w:rFonts w:ascii="Arial" w:hAnsi="Arial" w:cs="Arial"/>
          <w:i/>
          <w:iCs/>
        </w:rPr>
      </w:pPr>
    </w:p>
    <w:p w14:paraId="4732F241" w14:textId="77777777" w:rsidR="00575F55" w:rsidRDefault="00575F55" w:rsidP="0063031D">
      <w:pPr>
        <w:tabs>
          <w:tab w:val="left" w:pos="2285"/>
        </w:tabs>
        <w:spacing w:line="480" w:lineRule="auto"/>
        <w:jc w:val="both"/>
        <w:rPr>
          <w:ins w:id="1021" w:author="Ari Fina Bintarti" w:date="2024-05-24T17:29:00Z"/>
          <w:rFonts w:ascii="Arial" w:hAnsi="Arial" w:cs="Arial"/>
          <w:i/>
          <w:iCs/>
        </w:rPr>
      </w:pPr>
    </w:p>
    <w:p w14:paraId="61305613" w14:textId="5BF0FD51" w:rsidR="00B70336" w:rsidRDefault="009E6584" w:rsidP="0063031D">
      <w:pPr>
        <w:tabs>
          <w:tab w:val="left" w:pos="2285"/>
        </w:tabs>
        <w:spacing w:line="480" w:lineRule="auto"/>
        <w:jc w:val="both"/>
        <w:rPr>
          <w:rFonts w:ascii="Arial" w:hAnsi="Arial" w:cs="Arial"/>
          <w:i/>
          <w:iCs/>
          <w:color w:val="000000" w:themeColor="text1"/>
        </w:rPr>
      </w:pPr>
      <w:r w:rsidRPr="00112B9B">
        <w:rPr>
          <w:rFonts w:ascii="Arial" w:hAnsi="Arial" w:cs="Arial"/>
          <w:i/>
          <w:iCs/>
        </w:rPr>
        <w:t>Fig</w:t>
      </w:r>
      <w:ins w:id="1022" w:author="Ari Fina Bintarti" w:date="2024-05-24T17:26:00Z">
        <w:r w:rsidR="00575F55">
          <w:rPr>
            <w:rFonts w:ascii="Arial" w:hAnsi="Arial" w:cs="Arial"/>
            <w:i/>
            <w:iCs/>
          </w:rPr>
          <w:t>.</w:t>
        </w:r>
      </w:ins>
      <w:del w:id="1023" w:author="Ari Fina Bintarti" w:date="2024-05-24T17:26:00Z">
        <w:r w:rsidRPr="00112B9B" w:rsidDel="00575F55">
          <w:rPr>
            <w:rFonts w:ascii="Arial" w:hAnsi="Arial" w:cs="Arial"/>
            <w:i/>
            <w:iCs/>
          </w:rPr>
          <w:delText>ure</w:delText>
        </w:r>
      </w:del>
      <w:r w:rsidRPr="00112B9B">
        <w:rPr>
          <w:rFonts w:ascii="Arial" w:hAnsi="Arial" w:cs="Arial"/>
          <w:i/>
          <w:iCs/>
        </w:rPr>
        <w:t xml:space="preserv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The effect of drought (</w:t>
      </w:r>
      <w:ins w:id="1024" w:author="Ari Fina Bintarti" w:date="2024-05-24T16:21:00Z">
        <w:r w:rsidR="004B5D95">
          <w:rPr>
            <w:rFonts w:ascii="Arial" w:hAnsi="Arial" w:cs="Arial"/>
            <w:i/>
            <w:iCs/>
            <w:color w:val="000000" w:themeColor="text1"/>
          </w:rPr>
          <w:t>D</w:t>
        </w:r>
      </w:ins>
      <w:del w:id="1025" w:author="Ari Fina Bintarti" w:date="2024-05-24T16:21:00Z">
        <w:r w:rsidR="00B70336" w:rsidRPr="00B70336" w:rsidDel="004B5D95">
          <w:rPr>
            <w:rFonts w:ascii="Arial" w:hAnsi="Arial" w:cs="Arial"/>
            <w:i/>
            <w:iCs/>
            <w:color w:val="000000" w:themeColor="text1"/>
          </w:rPr>
          <w:delText>I</w:delText>
        </w:r>
      </w:del>
      <w:r w:rsidR="00B70336" w:rsidRPr="00B70336">
        <w:rPr>
          <w:rFonts w:ascii="Arial" w:hAnsi="Arial" w:cs="Arial"/>
          <w:i/>
          <w:iCs/>
          <w:color w:val="000000" w:themeColor="text1"/>
        </w:rPr>
        <w:t>), cropping system (C), and sampling date (</w:t>
      </w:r>
      <w:ins w:id="1026" w:author="Ari Fina Bintarti" w:date="2024-05-24T16:21:00Z">
        <w:r w:rsidR="004B5D95">
          <w:rPr>
            <w:rFonts w:ascii="Arial" w:hAnsi="Arial" w:cs="Arial"/>
            <w:i/>
            <w:iCs/>
            <w:color w:val="000000" w:themeColor="text1"/>
          </w:rPr>
          <w:t>T</w:t>
        </w:r>
      </w:ins>
      <w:del w:id="1027" w:author="Ari Fina Bintarti" w:date="2024-05-24T16:21:00Z">
        <w:r w:rsidR="00B70336" w:rsidRPr="00B70336" w:rsidDel="004B5D95">
          <w:rPr>
            <w:rFonts w:ascii="Arial" w:hAnsi="Arial" w:cs="Arial"/>
            <w:i/>
            <w:iCs/>
            <w:color w:val="000000" w:themeColor="text1"/>
          </w:rPr>
          <w:delText>D</w:delText>
        </w:r>
      </w:del>
      <w:r w:rsidR="00B70336" w:rsidRPr="00B70336">
        <w:rPr>
          <w:rFonts w:ascii="Arial" w:hAnsi="Arial" w:cs="Arial"/>
          <w:i/>
          <w:iCs/>
          <w:color w:val="000000" w:themeColor="text1"/>
        </w:rPr>
        <w:t xml:space="preserve">), as well as 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63031D">
      <w:pPr>
        <w:tabs>
          <w:tab w:val="left" w:pos="2285"/>
        </w:tabs>
        <w:spacing w:line="480" w:lineRule="auto"/>
        <w:jc w:val="both"/>
        <w:rPr>
          <w:rFonts w:ascii="Arial" w:hAnsi="Arial" w:cs="Arial"/>
          <w:i/>
          <w:iCs/>
          <w:color w:val="000000" w:themeColor="text1"/>
        </w:rPr>
      </w:pPr>
    </w:p>
    <w:p w14:paraId="50A075FF" w14:textId="77777777" w:rsidR="00575F55" w:rsidRDefault="00575F55" w:rsidP="0063031D">
      <w:pPr>
        <w:tabs>
          <w:tab w:val="left" w:pos="2285"/>
        </w:tabs>
        <w:spacing w:line="480" w:lineRule="auto"/>
        <w:jc w:val="both"/>
        <w:rPr>
          <w:ins w:id="1028" w:author="Ari Fina Bintarti" w:date="2024-05-24T17:29:00Z"/>
          <w:rFonts w:ascii="Arial" w:hAnsi="Arial" w:cs="Arial"/>
          <w:i/>
          <w:iCs/>
          <w:color w:val="000000" w:themeColor="text1"/>
        </w:rPr>
      </w:pPr>
    </w:p>
    <w:p w14:paraId="12CD7A2D" w14:textId="103661AA" w:rsidR="00575F55" w:rsidRDefault="00575F55" w:rsidP="0063031D">
      <w:pPr>
        <w:tabs>
          <w:tab w:val="left" w:pos="2285"/>
        </w:tabs>
        <w:spacing w:line="480" w:lineRule="auto"/>
        <w:jc w:val="both"/>
        <w:rPr>
          <w:ins w:id="1029" w:author="Ari Fina Bintarti" w:date="2024-05-24T17:29:00Z"/>
          <w:rFonts w:ascii="Arial" w:hAnsi="Arial" w:cs="Arial"/>
          <w:i/>
          <w:iCs/>
          <w:color w:val="000000" w:themeColor="text1"/>
        </w:rPr>
      </w:pPr>
      <w:ins w:id="1030" w:author="Ari Fina Bintarti" w:date="2024-05-24T17:30:00Z">
        <w:r w:rsidRPr="00575F55">
          <w:rPr>
            <w:rFonts w:ascii="Arial" w:hAnsi="Arial" w:cs="Arial"/>
            <w:i/>
            <w:iCs/>
            <w:noProof/>
            <w:color w:val="000000" w:themeColor="text1"/>
          </w:rPr>
          <w:lastRenderedPageBreak/>
          <w:drawing>
            <wp:anchor distT="0" distB="0" distL="114300" distR="114300" simplePos="0" relativeHeight="251662336" behindDoc="1" locked="0" layoutInCell="1" allowOverlap="1" wp14:anchorId="114D66F1" wp14:editId="012BA8C4">
              <wp:simplePos x="0" y="0"/>
              <wp:positionH relativeFrom="column">
                <wp:posOffset>4445</wp:posOffset>
              </wp:positionH>
              <wp:positionV relativeFrom="paragraph">
                <wp:posOffset>4445</wp:posOffset>
              </wp:positionV>
              <wp:extent cx="5649381" cy="6858000"/>
              <wp:effectExtent l="0" t="0" r="2540" b="0"/>
              <wp:wrapNone/>
              <wp:docPr id="3" name="Picture 2" descr="A diagram of a drought&#10;&#10;Description automatically generated with medium confidence">
                <a:extLst xmlns:a="http://schemas.openxmlformats.org/drawingml/2006/main">
                  <a:ext uri="{FF2B5EF4-FFF2-40B4-BE49-F238E27FC236}">
                    <a16:creationId xmlns:a16="http://schemas.microsoft.com/office/drawing/2014/main" id="{AAFCBE56-8A60-5166-48D5-55C8A901E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drought&#10;&#10;Description automatically generated with medium confidence">
                        <a:extLst>
                          <a:ext uri="{FF2B5EF4-FFF2-40B4-BE49-F238E27FC236}">
                            <a16:creationId xmlns:a16="http://schemas.microsoft.com/office/drawing/2014/main" id="{AAFCBE56-8A60-5166-48D5-55C8A901EF44}"/>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9381" cy="6858000"/>
                      </a:xfrm>
                      <a:prstGeom prst="rect">
                        <a:avLst/>
                      </a:prstGeom>
                    </pic:spPr>
                  </pic:pic>
                </a:graphicData>
              </a:graphic>
              <wp14:sizeRelH relativeFrom="page">
                <wp14:pctWidth>0</wp14:pctWidth>
              </wp14:sizeRelH>
              <wp14:sizeRelV relativeFrom="page">
                <wp14:pctHeight>0</wp14:pctHeight>
              </wp14:sizeRelV>
            </wp:anchor>
          </w:drawing>
        </w:r>
      </w:ins>
    </w:p>
    <w:p w14:paraId="23A03F83" w14:textId="77777777" w:rsidR="00575F55" w:rsidRDefault="00575F55" w:rsidP="0063031D">
      <w:pPr>
        <w:tabs>
          <w:tab w:val="left" w:pos="2285"/>
        </w:tabs>
        <w:spacing w:line="480" w:lineRule="auto"/>
        <w:jc w:val="both"/>
        <w:rPr>
          <w:ins w:id="1031" w:author="Ari Fina Bintarti" w:date="2024-05-24T17:29:00Z"/>
          <w:rFonts w:ascii="Arial" w:hAnsi="Arial" w:cs="Arial"/>
          <w:i/>
          <w:iCs/>
          <w:color w:val="000000" w:themeColor="text1"/>
        </w:rPr>
      </w:pPr>
    </w:p>
    <w:p w14:paraId="7423E8C1" w14:textId="77777777" w:rsidR="00575F55" w:rsidRDefault="00575F55" w:rsidP="0063031D">
      <w:pPr>
        <w:tabs>
          <w:tab w:val="left" w:pos="2285"/>
        </w:tabs>
        <w:spacing w:line="480" w:lineRule="auto"/>
        <w:jc w:val="both"/>
        <w:rPr>
          <w:ins w:id="1032" w:author="Ari Fina Bintarti" w:date="2024-05-24T17:29:00Z"/>
          <w:rFonts w:ascii="Arial" w:hAnsi="Arial" w:cs="Arial"/>
          <w:i/>
          <w:iCs/>
          <w:color w:val="000000" w:themeColor="text1"/>
        </w:rPr>
      </w:pPr>
    </w:p>
    <w:p w14:paraId="51E57F3A" w14:textId="77777777" w:rsidR="00575F55" w:rsidRDefault="00575F55" w:rsidP="0063031D">
      <w:pPr>
        <w:tabs>
          <w:tab w:val="left" w:pos="2285"/>
        </w:tabs>
        <w:spacing w:line="480" w:lineRule="auto"/>
        <w:jc w:val="both"/>
        <w:rPr>
          <w:ins w:id="1033" w:author="Ari Fina Bintarti" w:date="2024-05-24T17:30:00Z"/>
          <w:rFonts w:ascii="Arial" w:hAnsi="Arial" w:cs="Arial"/>
          <w:i/>
          <w:iCs/>
          <w:color w:val="000000" w:themeColor="text1"/>
        </w:rPr>
      </w:pPr>
    </w:p>
    <w:p w14:paraId="1877EDBD" w14:textId="77777777" w:rsidR="00575F55" w:rsidRDefault="00575F55" w:rsidP="0063031D">
      <w:pPr>
        <w:tabs>
          <w:tab w:val="left" w:pos="2285"/>
        </w:tabs>
        <w:spacing w:line="480" w:lineRule="auto"/>
        <w:jc w:val="both"/>
        <w:rPr>
          <w:ins w:id="1034" w:author="Ari Fina Bintarti" w:date="2024-05-24T17:30:00Z"/>
          <w:rFonts w:ascii="Arial" w:hAnsi="Arial" w:cs="Arial"/>
          <w:i/>
          <w:iCs/>
          <w:color w:val="000000" w:themeColor="text1"/>
        </w:rPr>
      </w:pPr>
    </w:p>
    <w:p w14:paraId="05513B19" w14:textId="77777777" w:rsidR="00575F55" w:rsidRDefault="00575F55" w:rsidP="0063031D">
      <w:pPr>
        <w:tabs>
          <w:tab w:val="left" w:pos="2285"/>
        </w:tabs>
        <w:spacing w:line="480" w:lineRule="auto"/>
        <w:jc w:val="both"/>
        <w:rPr>
          <w:ins w:id="1035" w:author="Ari Fina Bintarti" w:date="2024-05-24T17:30:00Z"/>
          <w:rFonts w:ascii="Arial" w:hAnsi="Arial" w:cs="Arial"/>
          <w:i/>
          <w:iCs/>
          <w:color w:val="000000" w:themeColor="text1"/>
        </w:rPr>
      </w:pPr>
    </w:p>
    <w:p w14:paraId="424190ED" w14:textId="77777777" w:rsidR="00575F55" w:rsidRDefault="00575F55" w:rsidP="0063031D">
      <w:pPr>
        <w:tabs>
          <w:tab w:val="left" w:pos="2285"/>
        </w:tabs>
        <w:spacing w:line="480" w:lineRule="auto"/>
        <w:jc w:val="both"/>
        <w:rPr>
          <w:ins w:id="1036" w:author="Ari Fina Bintarti" w:date="2024-05-24T17:30:00Z"/>
          <w:rFonts w:ascii="Arial" w:hAnsi="Arial" w:cs="Arial"/>
          <w:i/>
          <w:iCs/>
          <w:color w:val="000000" w:themeColor="text1"/>
        </w:rPr>
      </w:pPr>
    </w:p>
    <w:p w14:paraId="68831C31" w14:textId="77777777" w:rsidR="00575F55" w:rsidRDefault="00575F55" w:rsidP="0063031D">
      <w:pPr>
        <w:tabs>
          <w:tab w:val="left" w:pos="2285"/>
        </w:tabs>
        <w:spacing w:line="480" w:lineRule="auto"/>
        <w:jc w:val="both"/>
        <w:rPr>
          <w:ins w:id="1037" w:author="Ari Fina Bintarti" w:date="2024-05-24T17:30:00Z"/>
          <w:rFonts w:ascii="Arial" w:hAnsi="Arial" w:cs="Arial"/>
          <w:i/>
          <w:iCs/>
          <w:color w:val="000000" w:themeColor="text1"/>
        </w:rPr>
      </w:pPr>
    </w:p>
    <w:p w14:paraId="1AEB9598" w14:textId="77777777" w:rsidR="00575F55" w:rsidRDefault="00575F55" w:rsidP="0063031D">
      <w:pPr>
        <w:tabs>
          <w:tab w:val="left" w:pos="2285"/>
        </w:tabs>
        <w:spacing w:line="480" w:lineRule="auto"/>
        <w:jc w:val="both"/>
        <w:rPr>
          <w:ins w:id="1038" w:author="Ari Fina Bintarti" w:date="2024-05-24T17:30:00Z"/>
          <w:rFonts w:ascii="Arial" w:hAnsi="Arial" w:cs="Arial"/>
          <w:i/>
          <w:iCs/>
          <w:color w:val="000000" w:themeColor="text1"/>
        </w:rPr>
      </w:pPr>
    </w:p>
    <w:p w14:paraId="15EECDCF" w14:textId="77777777" w:rsidR="00575F55" w:rsidRDefault="00575F55" w:rsidP="0063031D">
      <w:pPr>
        <w:tabs>
          <w:tab w:val="left" w:pos="2285"/>
        </w:tabs>
        <w:spacing w:line="480" w:lineRule="auto"/>
        <w:jc w:val="both"/>
        <w:rPr>
          <w:ins w:id="1039" w:author="Ari Fina Bintarti" w:date="2024-05-24T17:30:00Z"/>
          <w:rFonts w:ascii="Arial" w:hAnsi="Arial" w:cs="Arial"/>
          <w:i/>
          <w:iCs/>
          <w:color w:val="000000" w:themeColor="text1"/>
        </w:rPr>
      </w:pPr>
    </w:p>
    <w:p w14:paraId="2FEF7924" w14:textId="77777777" w:rsidR="00575F55" w:rsidRDefault="00575F55" w:rsidP="0063031D">
      <w:pPr>
        <w:tabs>
          <w:tab w:val="left" w:pos="2285"/>
        </w:tabs>
        <w:spacing w:line="480" w:lineRule="auto"/>
        <w:jc w:val="both"/>
        <w:rPr>
          <w:ins w:id="1040" w:author="Ari Fina Bintarti" w:date="2024-05-24T17:30:00Z"/>
          <w:rFonts w:ascii="Arial" w:hAnsi="Arial" w:cs="Arial"/>
          <w:i/>
          <w:iCs/>
          <w:color w:val="000000" w:themeColor="text1"/>
        </w:rPr>
      </w:pPr>
    </w:p>
    <w:p w14:paraId="11948B3E" w14:textId="77777777" w:rsidR="00575F55" w:rsidRDefault="00575F55" w:rsidP="0063031D">
      <w:pPr>
        <w:tabs>
          <w:tab w:val="left" w:pos="2285"/>
        </w:tabs>
        <w:spacing w:line="480" w:lineRule="auto"/>
        <w:jc w:val="both"/>
        <w:rPr>
          <w:ins w:id="1041" w:author="Ari Fina Bintarti" w:date="2024-05-24T17:30:00Z"/>
          <w:rFonts w:ascii="Arial" w:hAnsi="Arial" w:cs="Arial"/>
          <w:i/>
          <w:iCs/>
          <w:color w:val="000000" w:themeColor="text1"/>
        </w:rPr>
      </w:pPr>
    </w:p>
    <w:p w14:paraId="4CEF9B19" w14:textId="77777777" w:rsidR="00575F55" w:rsidRDefault="00575F55" w:rsidP="0063031D">
      <w:pPr>
        <w:tabs>
          <w:tab w:val="left" w:pos="2285"/>
        </w:tabs>
        <w:spacing w:line="480" w:lineRule="auto"/>
        <w:jc w:val="both"/>
        <w:rPr>
          <w:ins w:id="1042" w:author="Ari Fina Bintarti" w:date="2024-05-24T17:30:00Z"/>
          <w:rFonts w:ascii="Arial" w:hAnsi="Arial" w:cs="Arial"/>
          <w:i/>
          <w:iCs/>
          <w:color w:val="000000" w:themeColor="text1"/>
        </w:rPr>
      </w:pPr>
    </w:p>
    <w:p w14:paraId="0FD5FF06" w14:textId="77777777" w:rsidR="00575F55" w:rsidRDefault="00575F55" w:rsidP="0063031D">
      <w:pPr>
        <w:tabs>
          <w:tab w:val="left" w:pos="2285"/>
        </w:tabs>
        <w:spacing w:line="480" w:lineRule="auto"/>
        <w:jc w:val="both"/>
        <w:rPr>
          <w:ins w:id="1043" w:author="Ari Fina Bintarti" w:date="2024-05-24T17:30:00Z"/>
          <w:rFonts w:ascii="Arial" w:hAnsi="Arial" w:cs="Arial"/>
          <w:i/>
          <w:iCs/>
          <w:color w:val="000000" w:themeColor="text1"/>
        </w:rPr>
      </w:pPr>
    </w:p>
    <w:p w14:paraId="65DD3454" w14:textId="77777777" w:rsidR="00575F55" w:rsidRDefault="00575F55" w:rsidP="0063031D">
      <w:pPr>
        <w:tabs>
          <w:tab w:val="left" w:pos="2285"/>
        </w:tabs>
        <w:spacing w:line="480" w:lineRule="auto"/>
        <w:jc w:val="both"/>
        <w:rPr>
          <w:ins w:id="1044" w:author="Ari Fina Bintarti" w:date="2024-05-24T17:30:00Z"/>
          <w:rFonts w:ascii="Arial" w:hAnsi="Arial" w:cs="Arial"/>
          <w:i/>
          <w:iCs/>
          <w:color w:val="000000" w:themeColor="text1"/>
        </w:rPr>
      </w:pPr>
    </w:p>
    <w:p w14:paraId="1D9B493B" w14:textId="77777777" w:rsidR="00575F55" w:rsidRDefault="00575F55" w:rsidP="0063031D">
      <w:pPr>
        <w:tabs>
          <w:tab w:val="left" w:pos="2285"/>
        </w:tabs>
        <w:spacing w:line="480" w:lineRule="auto"/>
        <w:jc w:val="both"/>
        <w:rPr>
          <w:ins w:id="1045" w:author="Ari Fina Bintarti" w:date="2024-05-24T17:30:00Z"/>
          <w:rFonts w:ascii="Arial" w:hAnsi="Arial" w:cs="Arial"/>
          <w:i/>
          <w:iCs/>
          <w:color w:val="000000" w:themeColor="text1"/>
        </w:rPr>
      </w:pPr>
    </w:p>
    <w:p w14:paraId="13781DE0" w14:textId="77777777" w:rsidR="00575F55" w:rsidRDefault="00575F55" w:rsidP="0063031D">
      <w:pPr>
        <w:tabs>
          <w:tab w:val="left" w:pos="2285"/>
        </w:tabs>
        <w:spacing w:line="480" w:lineRule="auto"/>
        <w:jc w:val="both"/>
        <w:rPr>
          <w:ins w:id="1046" w:author="Ari Fina Bintarti" w:date="2024-05-24T17:30:00Z"/>
          <w:rFonts w:ascii="Arial" w:hAnsi="Arial" w:cs="Arial"/>
          <w:i/>
          <w:iCs/>
          <w:color w:val="000000" w:themeColor="text1"/>
        </w:rPr>
      </w:pPr>
    </w:p>
    <w:p w14:paraId="6D7DF1E6" w14:textId="31793F24" w:rsidR="007C3FD0" w:rsidRPr="004A7D3B" w:rsidRDefault="007C3FD0" w:rsidP="0063031D">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w:t>
      </w:r>
      <w:ins w:id="1047" w:author="Ari Fina Bintarti" w:date="2024-05-24T17:26:00Z">
        <w:r w:rsidR="00575F55">
          <w:rPr>
            <w:rFonts w:ascii="Arial" w:hAnsi="Arial" w:cs="Arial"/>
            <w:i/>
            <w:iCs/>
            <w:color w:val="000000" w:themeColor="text1"/>
          </w:rPr>
          <w:t>.</w:t>
        </w:r>
      </w:ins>
      <w:del w:id="1048" w:author="Ari Fina Bintarti" w:date="2024-05-24T17:26:00Z">
        <w:r w:rsidDel="00575F55">
          <w:rPr>
            <w:rFonts w:ascii="Arial" w:hAnsi="Arial" w:cs="Arial"/>
            <w:i/>
            <w:iCs/>
            <w:color w:val="000000" w:themeColor="text1"/>
          </w:rPr>
          <w:delText>ure</w:delText>
        </w:r>
      </w:del>
      <w:r>
        <w:rPr>
          <w:rFonts w:ascii="Arial" w:hAnsi="Arial" w:cs="Arial"/>
          <w:i/>
          <w:iCs/>
          <w:color w:val="000000" w:themeColor="text1"/>
        </w:rPr>
        <w:t xml:space="preserv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w:t>
      </w:r>
      <w:r w:rsidR="00511EBC">
        <w:rPr>
          <w:rFonts w:ascii="Arial" w:hAnsi="Arial" w:cs="Arial"/>
          <w:i/>
          <w:iCs/>
          <w:color w:val="000000" w:themeColor="text1"/>
        </w:rPr>
        <w:lastRenderedPageBreak/>
        <w:t>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470FAD2D" w14:textId="77777777" w:rsidR="007C2534" w:rsidRPr="00157A05" w:rsidRDefault="007C2534" w:rsidP="0063031D">
      <w:pPr>
        <w:spacing w:after="0" w:line="480" w:lineRule="auto"/>
        <w:jc w:val="both"/>
        <w:rPr>
          <w:rFonts w:ascii="Arial" w:hAnsi="Arial" w:cs="Arial"/>
        </w:rPr>
      </w:pPr>
    </w:p>
    <w:p w14:paraId="3F7360C7" w14:textId="77777777" w:rsidR="007C2534" w:rsidRPr="00157A05" w:rsidRDefault="007C2534" w:rsidP="0063031D">
      <w:pPr>
        <w:spacing w:after="0" w:line="480" w:lineRule="auto"/>
        <w:jc w:val="both"/>
        <w:rPr>
          <w:rFonts w:ascii="Arial" w:hAnsi="Arial" w:cs="Arial"/>
        </w:rPr>
      </w:pPr>
    </w:p>
    <w:p w14:paraId="48548C6E" w14:textId="77777777" w:rsidR="007C2534" w:rsidRPr="00157A05" w:rsidRDefault="007C2534" w:rsidP="0063031D">
      <w:pPr>
        <w:spacing w:after="0" w:line="480" w:lineRule="auto"/>
        <w:jc w:val="both"/>
        <w:rPr>
          <w:rFonts w:ascii="Arial" w:hAnsi="Arial" w:cs="Arial"/>
        </w:rPr>
      </w:pPr>
    </w:p>
    <w:p w14:paraId="6E9C4581" w14:textId="77777777" w:rsidR="007C2534" w:rsidRPr="00157A05" w:rsidRDefault="007C2534" w:rsidP="0063031D">
      <w:pPr>
        <w:spacing w:after="0" w:line="480" w:lineRule="auto"/>
        <w:jc w:val="both"/>
        <w:rPr>
          <w:rFonts w:ascii="Arial" w:hAnsi="Arial" w:cs="Arial"/>
        </w:rPr>
      </w:pPr>
    </w:p>
    <w:p w14:paraId="7C235521" w14:textId="77777777" w:rsidR="007C2534" w:rsidRPr="00157A05" w:rsidRDefault="007C2534" w:rsidP="0063031D">
      <w:pPr>
        <w:spacing w:after="0" w:line="480" w:lineRule="auto"/>
        <w:jc w:val="both"/>
        <w:rPr>
          <w:rFonts w:ascii="Arial" w:hAnsi="Arial" w:cs="Arial"/>
        </w:rPr>
      </w:pPr>
    </w:p>
    <w:p w14:paraId="7285C926" w14:textId="77777777" w:rsidR="00CA526F" w:rsidRPr="00157A05" w:rsidRDefault="00CA526F" w:rsidP="0063031D">
      <w:pPr>
        <w:spacing w:after="0" w:line="480" w:lineRule="auto"/>
        <w:jc w:val="both"/>
        <w:rPr>
          <w:rFonts w:ascii="Arial" w:hAnsi="Arial" w:cs="Arial"/>
        </w:rPr>
      </w:pPr>
    </w:p>
    <w:p w14:paraId="1182A1E1" w14:textId="77777777" w:rsidR="00CA526F" w:rsidRPr="00157A05" w:rsidRDefault="00CA526F" w:rsidP="0063031D">
      <w:pPr>
        <w:spacing w:after="0" w:line="480" w:lineRule="auto"/>
        <w:jc w:val="both"/>
        <w:rPr>
          <w:rFonts w:ascii="Arial" w:hAnsi="Arial" w:cs="Arial"/>
        </w:rPr>
      </w:pPr>
    </w:p>
    <w:p w14:paraId="5B88FDF1" w14:textId="77777777" w:rsidR="00CA526F" w:rsidRPr="00157A05" w:rsidRDefault="00CA526F" w:rsidP="0063031D">
      <w:pPr>
        <w:spacing w:after="0" w:line="480" w:lineRule="auto"/>
        <w:jc w:val="both"/>
        <w:rPr>
          <w:rFonts w:ascii="Arial" w:hAnsi="Arial" w:cs="Arial"/>
        </w:rPr>
      </w:pPr>
    </w:p>
    <w:p w14:paraId="3182F226" w14:textId="77777777" w:rsidR="00CA526F" w:rsidRPr="00157A05" w:rsidRDefault="00CA526F" w:rsidP="0063031D">
      <w:pPr>
        <w:spacing w:after="0" w:line="480" w:lineRule="auto"/>
        <w:jc w:val="both"/>
        <w:rPr>
          <w:rFonts w:ascii="Arial" w:hAnsi="Arial" w:cs="Arial"/>
        </w:rPr>
      </w:pPr>
    </w:p>
    <w:p w14:paraId="07906F5A" w14:textId="77777777" w:rsidR="00CA526F" w:rsidRPr="00157A05" w:rsidRDefault="00CA526F" w:rsidP="0063031D">
      <w:pPr>
        <w:spacing w:after="0" w:line="480" w:lineRule="auto"/>
        <w:jc w:val="both"/>
        <w:rPr>
          <w:rFonts w:ascii="Arial" w:hAnsi="Arial" w:cs="Arial"/>
        </w:rPr>
      </w:pPr>
    </w:p>
    <w:p w14:paraId="4B0C977A" w14:textId="77777777" w:rsidR="00CA526F" w:rsidRPr="00157A05" w:rsidRDefault="00CA526F" w:rsidP="0063031D">
      <w:pPr>
        <w:spacing w:after="0" w:line="480" w:lineRule="auto"/>
        <w:ind w:firstLine="720"/>
        <w:jc w:val="both"/>
        <w:rPr>
          <w:rFonts w:ascii="Arial" w:hAnsi="Arial" w:cs="Arial"/>
          <w:b/>
          <w:bCs/>
        </w:rPr>
      </w:pPr>
    </w:p>
    <w:p w14:paraId="3D1BFD9C" w14:textId="426E5BCB"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18"/>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6" w:author="Ari Fina Bintarti" w:date="2024-05-24T13:14:00Z" w:initials="AB">
    <w:p w14:paraId="06E0DE9D" w14:textId="77777777" w:rsidR="00D45640" w:rsidRDefault="00D45640" w:rsidP="00D45640">
      <w:r>
        <w:rPr>
          <w:rStyle w:val="CommentReference"/>
        </w:rPr>
        <w:annotationRef/>
      </w:r>
      <w:r>
        <w:rPr>
          <w:sz w:val="20"/>
          <w:szCs w:val="20"/>
        </w:rPr>
        <w:t>There are references with similar last name but different authors, hence the initials in the citations (automatically based on the APA style).</w:t>
      </w:r>
    </w:p>
  </w:comment>
  <w:comment w:id="636" w:author="Laurent Philippot" w:date="2024-05-20T11:36:00Z" w:initials="LP">
    <w:p w14:paraId="1E25B2D5" w14:textId="77777777" w:rsidR="00EA3350" w:rsidRDefault="00EA3350" w:rsidP="00EA3350">
      <w:pPr>
        <w:pStyle w:val="dx-doi"/>
        <w:numPr>
          <w:ilvl w:val="0"/>
          <w:numId w:val="12"/>
        </w:numPr>
        <w:spacing w:before="0" w:after="0"/>
        <w:rPr>
          <w:rFonts w:ascii="Open Sans" w:hAnsi="Open Sans" w:cs="Open Sans"/>
          <w:color w:val="333333"/>
          <w:sz w:val="20"/>
          <w:szCs w:val="20"/>
        </w:rPr>
      </w:pPr>
      <w:r>
        <w:rPr>
          <w:rStyle w:val="CommentReference"/>
        </w:rPr>
        <w:annotationRef/>
      </w:r>
      <w:hyperlink r:id="rId1" w:history="1">
        <w:r>
          <w:rPr>
            <w:rStyle w:val="Hyperlink"/>
            <w:rFonts w:ascii="Open Sans" w:hAnsi="Open Sans" w:cs="Open Sans"/>
            <w:color w:val="10147E"/>
            <w:sz w:val="20"/>
            <w:szCs w:val="20"/>
            <w:u w:val="none"/>
          </w:rPr>
          <w:t>https://doi.org/10.1080/10643389.2022.2049578</w:t>
        </w:r>
      </w:hyperlink>
    </w:p>
    <w:p w14:paraId="75F5E309" w14:textId="274A5EE3" w:rsidR="00EA3350" w:rsidRDefault="00EA3350">
      <w:pPr>
        <w:pStyle w:val="CommentText"/>
      </w:pPr>
    </w:p>
  </w:comment>
  <w:comment w:id="659" w:author="Laurent Philippot" w:date="2024-05-20T11:33:00Z" w:initials="LP">
    <w:p w14:paraId="64EBB310" w14:textId="48DB323F" w:rsidR="000320EB" w:rsidRDefault="000320EB">
      <w:pPr>
        <w:pStyle w:val="CommentText"/>
      </w:pPr>
      <w:r>
        <w:rPr>
          <w:rStyle w:val="CommentReference"/>
        </w:rPr>
        <w:annotationRef/>
      </w:r>
      <w:hyperlink r:id="rId2" w:tgtFrame="_blank" w:tooltip="Persistent link using digital object identifier" w:history="1">
        <w:r>
          <w:rPr>
            <w:rStyle w:val="anchor-text"/>
            <w:rFonts w:ascii="Arial" w:hAnsi="Arial" w:cs="Arial"/>
            <w:color w:val="0272B1"/>
            <w:sz w:val="21"/>
            <w:szCs w:val="21"/>
          </w:rPr>
          <w:t>https://doi.org/10.1016/j.geoderma.2023.116711</w:t>
        </w:r>
      </w:hyperlink>
    </w:p>
  </w:comment>
  <w:comment w:id="663" w:author="Laurent Philippot" w:date="2024-05-20T11:42:00Z" w:initials="LP">
    <w:p w14:paraId="7AB5D718" w14:textId="77777777" w:rsidR="00916D3E" w:rsidRDefault="00916D3E">
      <w:pPr>
        <w:pStyle w:val="CommentText"/>
      </w:pPr>
      <w:r>
        <w:rPr>
          <w:rStyle w:val="CommentReference"/>
        </w:rPr>
        <w:annotationRef/>
      </w:r>
      <w:hyperlink r:id="rId3" w:history="1">
        <w:r>
          <w:rPr>
            <w:rStyle w:val="Hyperlink"/>
            <w:rFonts w:ascii="Open Sans" w:hAnsi="Open Sans" w:cs="Open Sans"/>
            <w:b/>
            <w:bCs/>
            <w:sz w:val="21"/>
            <w:szCs w:val="21"/>
            <w:shd w:val="clear" w:color="auto" w:fill="FFFFFF"/>
          </w:rPr>
          <w:t>https://doi.org/10.1111/gcb.14877</w:t>
        </w:r>
      </w:hyperlink>
    </w:p>
    <w:p w14:paraId="4EA35C5A" w14:textId="743785A3" w:rsidR="00916D3E" w:rsidRDefault="00000000">
      <w:pPr>
        <w:pStyle w:val="CommentText"/>
      </w:pPr>
      <w:hyperlink r:id="rId4" w:tgtFrame="_blank" w:tooltip="Persistent link using digital object identifier" w:history="1">
        <w:r w:rsidR="00916D3E">
          <w:rPr>
            <w:rStyle w:val="anchor-text"/>
            <w:rFonts w:ascii="Arial" w:hAnsi="Arial" w:cs="Arial"/>
            <w:color w:val="0272B1"/>
            <w:sz w:val="21"/>
            <w:szCs w:val="21"/>
          </w:rPr>
          <w:t>https://doi.org/10.1016/j.soilbio.2020.10792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E0DE9D" w15:done="0"/>
  <w15:commentEx w15:paraId="75F5E309" w15:done="0"/>
  <w15:commentEx w15:paraId="64EBB310" w15:done="0"/>
  <w15:commentEx w15:paraId="4EA35C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1AB2A4" w16cex:dateUtc="2024-05-24T11:14:00Z"/>
  <w16cex:commentExtensible w16cex:durableId="29F5B441" w16cex:dateUtc="2024-05-20T09:36:00Z"/>
  <w16cex:commentExtensible w16cex:durableId="29F5B39E" w16cex:dateUtc="2024-05-20T09:33:00Z"/>
  <w16cex:commentExtensible w16cex:durableId="29F5B5AA" w16cex:dateUtc="2024-05-20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E0DE9D" w16cid:durableId="531AB2A4"/>
  <w16cid:commentId w16cid:paraId="75F5E309" w16cid:durableId="29F5B441"/>
  <w16cid:commentId w16cid:paraId="64EBB310" w16cid:durableId="29F5B39E"/>
  <w16cid:commentId w16cid:paraId="4EA35C5A" w16cid:durableId="29F5B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5281E" w14:textId="77777777" w:rsidR="00B1721F" w:rsidRDefault="00B1721F" w:rsidP="001A136F">
      <w:pPr>
        <w:spacing w:after="0" w:line="240" w:lineRule="auto"/>
      </w:pPr>
      <w:r>
        <w:separator/>
      </w:r>
    </w:p>
  </w:endnote>
  <w:endnote w:type="continuationSeparator" w:id="0">
    <w:p w14:paraId="1F8FB2E4" w14:textId="77777777" w:rsidR="00B1721F" w:rsidRDefault="00B1721F"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harisSIL">
    <w:altName w:val="Cambria"/>
    <w:panose1 w:val="020B0604020202020204"/>
    <w:charset w:val="00"/>
    <w:family w:val="roman"/>
    <w:pitch w:val="default"/>
  </w:font>
  <w:font w:name="STIX">
    <w:altName w:val="Cambria"/>
    <w:panose1 w:val="0202060305040502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CD63A" w14:textId="77777777" w:rsidR="00B1721F" w:rsidRDefault="00B1721F" w:rsidP="001A136F">
      <w:pPr>
        <w:spacing w:after="0" w:line="240" w:lineRule="auto"/>
      </w:pPr>
      <w:r>
        <w:separator/>
      </w:r>
    </w:p>
  </w:footnote>
  <w:footnote w:type="continuationSeparator" w:id="0">
    <w:p w14:paraId="2C2A40A0" w14:textId="77777777" w:rsidR="00B1721F" w:rsidRDefault="00B1721F"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E76BB"/>
    <w:multiLevelType w:val="multilevel"/>
    <w:tmpl w:val="F7FE50A6"/>
    <w:lvl w:ilvl="0">
      <w:start w:val="1"/>
      <w:numFmt w:val="decimal"/>
      <w:lvlText w:val="%1."/>
      <w:lvlJc w:val="left"/>
      <w:pPr>
        <w:ind w:left="1080" w:hanging="360"/>
      </w:pPr>
    </w:lvl>
    <w:lvl w:ilvl="1">
      <w:start w:val="1"/>
      <w:numFmt w:val="decimal"/>
      <w:isLgl/>
      <w:lvlText w:val="%1.%2."/>
      <w:lvlJc w:val="left"/>
      <w:pPr>
        <w:ind w:left="2700" w:hanging="720"/>
      </w:pPr>
      <w:rPr>
        <w:rFonts w:hint="default"/>
        <w:b w:val="0"/>
        <w:bCs w:val="0"/>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3A87863"/>
    <w:multiLevelType w:val="multilevel"/>
    <w:tmpl w:val="9232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2474A"/>
    <w:multiLevelType w:val="hybridMultilevel"/>
    <w:tmpl w:val="6A78DD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235C37"/>
    <w:multiLevelType w:val="hybridMultilevel"/>
    <w:tmpl w:val="D1C87E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8C6B77"/>
    <w:multiLevelType w:val="hybridMultilevel"/>
    <w:tmpl w:val="17FED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FA3033"/>
    <w:multiLevelType w:val="hybridMultilevel"/>
    <w:tmpl w:val="810E7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31955814">
    <w:abstractNumId w:val="5"/>
  </w:num>
  <w:num w:numId="2" w16cid:durableId="2146001951">
    <w:abstractNumId w:val="7"/>
  </w:num>
  <w:num w:numId="3" w16cid:durableId="66388285">
    <w:abstractNumId w:val="8"/>
  </w:num>
  <w:num w:numId="4" w16cid:durableId="886332015">
    <w:abstractNumId w:val="11"/>
  </w:num>
  <w:num w:numId="5" w16cid:durableId="1668947216">
    <w:abstractNumId w:val="13"/>
  </w:num>
  <w:num w:numId="6" w16cid:durableId="1113982758">
    <w:abstractNumId w:val="0"/>
  </w:num>
  <w:num w:numId="7" w16cid:durableId="2090929192">
    <w:abstractNumId w:val="9"/>
  </w:num>
  <w:num w:numId="8" w16cid:durableId="141972965">
    <w:abstractNumId w:val="3"/>
  </w:num>
  <w:num w:numId="9" w16cid:durableId="803934171">
    <w:abstractNumId w:val="12"/>
  </w:num>
  <w:num w:numId="10" w16cid:durableId="1369986012">
    <w:abstractNumId w:val="10"/>
  </w:num>
  <w:num w:numId="11" w16cid:durableId="1696613834">
    <w:abstractNumId w:val="16"/>
  </w:num>
  <w:num w:numId="12" w16cid:durableId="869024985">
    <w:abstractNumId w:val="2"/>
  </w:num>
  <w:num w:numId="13" w16cid:durableId="536478037">
    <w:abstractNumId w:val="14"/>
  </w:num>
  <w:num w:numId="14" w16cid:durableId="2079858369">
    <w:abstractNumId w:val="6"/>
  </w:num>
  <w:num w:numId="15" w16cid:durableId="80032610">
    <w:abstractNumId w:val="1"/>
  </w:num>
  <w:num w:numId="16" w16cid:durableId="937061896">
    <w:abstractNumId w:val="15"/>
  </w:num>
  <w:num w:numId="17" w16cid:durableId="85800406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113B"/>
    <w:rsid w:val="000231AE"/>
    <w:rsid w:val="0002396A"/>
    <w:rsid w:val="00025CA2"/>
    <w:rsid w:val="000303E9"/>
    <w:rsid w:val="000320EB"/>
    <w:rsid w:val="00033A80"/>
    <w:rsid w:val="00035AA8"/>
    <w:rsid w:val="00035B28"/>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77F9F"/>
    <w:rsid w:val="00085C98"/>
    <w:rsid w:val="00086596"/>
    <w:rsid w:val="00087384"/>
    <w:rsid w:val="000873E2"/>
    <w:rsid w:val="00087717"/>
    <w:rsid w:val="00087E86"/>
    <w:rsid w:val="000901D6"/>
    <w:rsid w:val="00090941"/>
    <w:rsid w:val="00092EDE"/>
    <w:rsid w:val="0009315C"/>
    <w:rsid w:val="00096154"/>
    <w:rsid w:val="000968F9"/>
    <w:rsid w:val="00096D2C"/>
    <w:rsid w:val="000A085A"/>
    <w:rsid w:val="000A3213"/>
    <w:rsid w:val="000A546C"/>
    <w:rsid w:val="000A5726"/>
    <w:rsid w:val="000A655C"/>
    <w:rsid w:val="000A67A5"/>
    <w:rsid w:val="000B03BB"/>
    <w:rsid w:val="000B088D"/>
    <w:rsid w:val="000B12A0"/>
    <w:rsid w:val="000B3012"/>
    <w:rsid w:val="000B4EE4"/>
    <w:rsid w:val="000B6552"/>
    <w:rsid w:val="000B7DF4"/>
    <w:rsid w:val="000C08D3"/>
    <w:rsid w:val="000C2C7C"/>
    <w:rsid w:val="000C3A1E"/>
    <w:rsid w:val="000C3AB8"/>
    <w:rsid w:val="000C593E"/>
    <w:rsid w:val="000C623C"/>
    <w:rsid w:val="000D0EBC"/>
    <w:rsid w:val="000D5853"/>
    <w:rsid w:val="000D5B16"/>
    <w:rsid w:val="000D63E7"/>
    <w:rsid w:val="000D73CF"/>
    <w:rsid w:val="000D77DD"/>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7633"/>
    <w:rsid w:val="0010210A"/>
    <w:rsid w:val="00103CB5"/>
    <w:rsid w:val="00104866"/>
    <w:rsid w:val="00112B9B"/>
    <w:rsid w:val="001132E3"/>
    <w:rsid w:val="001135A3"/>
    <w:rsid w:val="00115EA3"/>
    <w:rsid w:val="00116545"/>
    <w:rsid w:val="00116F1C"/>
    <w:rsid w:val="00121F3D"/>
    <w:rsid w:val="00122874"/>
    <w:rsid w:val="00123AC9"/>
    <w:rsid w:val="00124495"/>
    <w:rsid w:val="00131D7C"/>
    <w:rsid w:val="001338B9"/>
    <w:rsid w:val="00136A5B"/>
    <w:rsid w:val="0014247F"/>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611C"/>
    <w:rsid w:val="00180972"/>
    <w:rsid w:val="001834E9"/>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9AD"/>
    <w:rsid w:val="001B2CC4"/>
    <w:rsid w:val="001B3445"/>
    <w:rsid w:val="001C3FCA"/>
    <w:rsid w:val="001C5335"/>
    <w:rsid w:val="001C5D4D"/>
    <w:rsid w:val="001C63A5"/>
    <w:rsid w:val="001D02D8"/>
    <w:rsid w:val="001D4A2A"/>
    <w:rsid w:val="001D4BBF"/>
    <w:rsid w:val="001D5D80"/>
    <w:rsid w:val="001D6892"/>
    <w:rsid w:val="001E5173"/>
    <w:rsid w:val="001E6C8E"/>
    <w:rsid w:val="001F6783"/>
    <w:rsid w:val="0020034D"/>
    <w:rsid w:val="00200928"/>
    <w:rsid w:val="00206D48"/>
    <w:rsid w:val="00210507"/>
    <w:rsid w:val="002118D3"/>
    <w:rsid w:val="00216C48"/>
    <w:rsid w:val="0022090A"/>
    <w:rsid w:val="00222DDD"/>
    <w:rsid w:val="00223654"/>
    <w:rsid w:val="00224134"/>
    <w:rsid w:val="00226ACE"/>
    <w:rsid w:val="00227227"/>
    <w:rsid w:val="00227740"/>
    <w:rsid w:val="00227786"/>
    <w:rsid w:val="00230937"/>
    <w:rsid w:val="00234FA7"/>
    <w:rsid w:val="00235470"/>
    <w:rsid w:val="0023608A"/>
    <w:rsid w:val="0023621D"/>
    <w:rsid w:val="002376D3"/>
    <w:rsid w:val="00240FB8"/>
    <w:rsid w:val="0024214B"/>
    <w:rsid w:val="0024376F"/>
    <w:rsid w:val="00243C35"/>
    <w:rsid w:val="0024409D"/>
    <w:rsid w:val="002474CE"/>
    <w:rsid w:val="0024773D"/>
    <w:rsid w:val="00247BAD"/>
    <w:rsid w:val="00247DF0"/>
    <w:rsid w:val="002526AC"/>
    <w:rsid w:val="00253C40"/>
    <w:rsid w:val="00255F32"/>
    <w:rsid w:val="00257173"/>
    <w:rsid w:val="002610ED"/>
    <w:rsid w:val="00261633"/>
    <w:rsid w:val="002617CD"/>
    <w:rsid w:val="00262E74"/>
    <w:rsid w:val="00263691"/>
    <w:rsid w:val="00266E7B"/>
    <w:rsid w:val="00270FC4"/>
    <w:rsid w:val="0027430B"/>
    <w:rsid w:val="00274337"/>
    <w:rsid w:val="00274763"/>
    <w:rsid w:val="002756C9"/>
    <w:rsid w:val="002769F3"/>
    <w:rsid w:val="0028276C"/>
    <w:rsid w:val="00283586"/>
    <w:rsid w:val="00283A89"/>
    <w:rsid w:val="00283DED"/>
    <w:rsid w:val="00284B5F"/>
    <w:rsid w:val="00285CE5"/>
    <w:rsid w:val="00285F31"/>
    <w:rsid w:val="00287744"/>
    <w:rsid w:val="002914CB"/>
    <w:rsid w:val="00292936"/>
    <w:rsid w:val="002929E2"/>
    <w:rsid w:val="002A09A7"/>
    <w:rsid w:val="002A35E3"/>
    <w:rsid w:val="002A50A0"/>
    <w:rsid w:val="002B0B9D"/>
    <w:rsid w:val="002B12F7"/>
    <w:rsid w:val="002B1514"/>
    <w:rsid w:val="002B1C53"/>
    <w:rsid w:val="002B1D71"/>
    <w:rsid w:val="002B6E15"/>
    <w:rsid w:val="002B6EC2"/>
    <w:rsid w:val="002C0241"/>
    <w:rsid w:val="002C0DEE"/>
    <w:rsid w:val="002C1BC6"/>
    <w:rsid w:val="002C2FEE"/>
    <w:rsid w:val="002C3B15"/>
    <w:rsid w:val="002C74F9"/>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0704A"/>
    <w:rsid w:val="00311BD7"/>
    <w:rsid w:val="00312857"/>
    <w:rsid w:val="00315A31"/>
    <w:rsid w:val="00316B3D"/>
    <w:rsid w:val="00320413"/>
    <w:rsid w:val="003207C8"/>
    <w:rsid w:val="0032109C"/>
    <w:rsid w:val="00321E27"/>
    <w:rsid w:val="00321E5F"/>
    <w:rsid w:val="00323C7E"/>
    <w:rsid w:val="0032413D"/>
    <w:rsid w:val="00324FC9"/>
    <w:rsid w:val="00325FFA"/>
    <w:rsid w:val="00326BA2"/>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151"/>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A7619"/>
    <w:rsid w:val="003B386D"/>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4FB1"/>
    <w:rsid w:val="003E788E"/>
    <w:rsid w:val="003E7F23"/>
    <w:rsid w:val="003F0DAC"/>
    <w:rsid w:val="003F2673"/>
    <w:rsid w:val="003F2F53"/>
    <w:rsid w:val="003F47F8"/>
    <w:rsid w:val="003F5D05"/>
    <w:rsid w:val="00401693"/>
    <w:rsid w:val="00401A0D"/>
    <w:rsid w:val="00401A9A"/>
    <w:rsid w:val="00402F5F"/>
    <w:rsid w:val="0040455A"/>
    <w:rsid w:val="0040508C"/>
    <w:rsid w:val="00406C0B"/>
    <w:rsid w:val="00407893"/>
    <w:rsid w:val="004079CF"/>
    <w:rsid w:val="00407AC1"/>
    <w:rsid w:val="004131CE"/>
    <w:rsid w:val="00414BAC"/>
    <w:rsid w:val="00415770"/>
    <w:rsid w:val="0041764B"/>
    <w:rsid w:val="004206ED"/>
    <w:rsid w:val="00420C83"/>
    <w:rsid w:val="00421098"/>
    <w:rsid w:val="00422361"/>
    <w:rsid w:val="00423A98"/>
    <w:rsid w:val="0042497D"/>
    <w:rsid w:val="004256BB"/>
    <w:rsid w:val="004271A6"/>
    <w:rsid w:val="00427B4C"/>
    <w:rsid w:val="004307A9"/>
    <w:rsid w:val="00430DF0"/>
    <w:rsid w:val="0043406C"/>
    <w:rsid w:val="00434D66"/>
    <w:rsid w:val="00436573"/>
    <w:rsid w:val="00440A1F"/>
    <w:rsid w:val="00443151"/>
    <w:rsid w:val="00443898"/>
    <w:rsid w:val="0044457D"/>
    <w:rsid w:val="0044470A"/>
    <w:rsid w:val="00445154"/>
    <w:rsid w:val="0044721C"/>
    <w:rsid w:val="004473D5"/>
    <w:rsid w:val="00452EF8"/>
    <w:rsid w:val="00453817"/>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81C27"/>
    <w:rsid w:val="00484441"/>
    <w:rsid w:val="00484D26"/>
    <w:rsid w:val="00485576"/>
    <w:rsid w:val="0048626C"/>
    <w:rsid w:val="004874BD"/>
    <w:rsid w:val="0049175E"/>
    <w:rsid w:val="00492E3E"/>
    <w:rsid w:val="004930DD"/>
    <w:rsid w:val="0049351C"/>
    <w:rsid w:val="004955D5"/>
    <w:rsid w:val="004956E9"/>
    <w:rsid w:val="00495EDC"/>
    <w:rsid w:val="004A0573"/>
    <w:rsid w:val="004A1054"/>
    <w:rsid w:val="004A669E"/>
    <w:rsid w:val="004A76DE"/>
    <w:rsid w:val="004B09A6"/>
    <w:rsid w:val="004B2EB2"/>
    <w:rsid w:val="004B3226"/>
    <w:rsid w:val="004B5D95"/>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207F"/>
    <w:rsid w:val="004F573D"/>
    <w:rsid w:val="004F750D"/>
    <w:rsid w:val="004F7620"/>
    <w:rsid w:val="004F7D47"/>
    <w:rsid w:val="004F7DF8"/>
    <w:rsid w:val="00501CD8"/>
    <w:rsid w:val="00505ACF"/>
    <w:rsid w:val="005105B2"/>
    <w:rsid w:val="00511D98"/>
    <w:rsid w:val="00511EBC"/>
    <w:rsid w:val="005137EF"/>
    <w:rsid w:val="00513F75"/>
    <w:rsid w:val="00514533"/>
    <w:rsid w:val="00520484"/>
    <w:rsid w:val="0052060D"/>
    <w:rsid w:val="00522C58"/>
    <w:rsid w:val="00523ACE"/>
    <w:rsid w:val="005260BF"/>
    <w:rsid w:val="00527CFF"/>
    <w:rsid w:val="0053115D"/>
    <w:rsid w:val="00532ABA"/>
    <w:rsid w:val="005347B0"/>
    <w:rsid w:val="00542DBC"/>
    <w:rsid w:val="005442EB"/>
    <w:rsid w:val="00544B2C"/>
    <w:rsid w:val="00544F24"/>
    <w:rsid w:val="00546830"/>
    <w:rsid w:val="00547965"/>
    <w:rsid w:val="005512B1"/>
    <w:rsid w:val="0055223A"/>
    <w:rsid w:val="00555B25"/>
    <w:rsid w:val="00555B86"/>
    <w:rsid w:val="00555F82"/>
    <w:rsid w:val="005560FC"/>
    <w:rsid w:val="005609E8"/>
    <w:rsid w:val="00560F9B"/>
    <w:rsid w:val="005627B0"/>
    <w:rsid w:val="005652DC"/>
    <w:rsid w:val="00565302"/>
    <w:rsid w:val="00565E80"/>
    <w:rsid w:val="00566140"/>
    <w:rsid w:val="005725FA"/>
    <w:rsid w:val="0057376B"/>
    <w:rsid w:val="00573C46"/>
    <w:rsid w:val="00574143"/>
    <w:rsid w:val="00574389"/>
    <w:rsid w:val="005755FF"/>
    <w:rsid w:val="00575F55"/>
    <w:rsid w:val="00577DD1"/>
    <w:rsid w:val="005812C2"/>
    <w:rsid w:val="0058253F"/>
    <w:rsid w:val="00582B36"/>
    <w:rsid w:val="00582DD5"/>
    <w:rsid w:val="005907D2"/>
    <w:rsid w:val="00590839"/>
    <w:rsid w:val="005952AE"/>
    <w:rsid w:val="0059560F"/>
    <w:rsid w:val="00596C53"/>
    <w:rsid w:val="00596E56"/>
    <w:rsid w:val="005A2B8A"/>
    <w:rsid w:val="005A3AFB"/>
    <w:rsid w:val="005A424C"/>
    <w:rsid w:val="005A6830"/>
    <w:rsid w:val="005B1BAA"/>
    <w:rsid w:val="005B26DB"/>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A70"/>
    <w:rsid w:val="005D6635"/>
    <w:rsid w:val="005E48B6"/>
    <w:rsid w:val="005E4ED2"/>
    <w:rsid w:val="005E52A9"/>
    <w:rsid w:val="005E5426"/>
    <w:rsid w:val="005E640A"/>
    <w:rsid w:val="005E7228"/>
    <w:rsid w:val="005E7AEC"/>
    <w:rsid w:val="005E7E55"/>
    <w:rsid w:val="005F2174"/>
    <w:rsid w:val="005F3FC9"/>
    <w:rsid w:val="005F4B47"/>
    <w:rsid w:val="005F4B4A"/>
    <w:rsid w:val="005F4CE4"/>
    <w:rsid w:val="005F796D"/>
    <w:rsid w:val="0060181B"/>
    <w:rsid w:val="006018A5"/>
    <w:rsid w:val="00603814"/>
    <w:rsid w:val="00603DB5"/>
    <w:rsid w:val="00605266"/>
    <w:rsid w:val="00605E17"/>
    <w:rsid w:val="00607087"/>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3D85"/>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741AF"/>
    <w:rsid w:val="00680204"/>
    <w:rsid w:val="006836A0"/>
    <w:rsid w:val="006842CE"/>
    <w:rsid w:val="0068445C"/>
    <w:rsid w:val="00686C3C"/>
    <w:rsid w:val="006873A4"/>
    <w:rsid w:val="00687C4F"/>
    <w:rsid w:val="00691CF9"/>
    <w:rsid w:val="00693525"/>
    <w:rsid w:val="00694180"/>
    <w:rsid w:val="006A0BBD"/>
    <w:rsid w:val="006A2116"/>
    <w:rsid w:val="006A21BD"/>
    <w:rsid w:val="006A765D"/>
    <w:rsid w:val="006B00FF"/>
    <w:rsid w:val="006C001A"/>
    <w:rsid w:val="006C1442"/>
    <w:rsid w:val="006C473B"/>
    <w:rsid w:val="006C6977"/>
    <w:rsid w:val="006D0684"/>
    <w:rsid w:val="006D1A9C"/>
    <w:rsid w:val="006D26D0"/>
    <w:rsid w:val="006D3D3F"/>
    <w:rsid w:val="006D401B"/>
    <w:rsid w:val="006D5678"/>
    <w:rsid w:val="006D66E5"/>
    <w:rsid w:val="006D7562"/>
    <w:rsid w:val="006E1947"/>
    <w:rsid w:val="006E4ECE"/>
    <w:rsid w:val="006E6AA5"/>
    <w:rsid w:val="006E7A72"/>
    <w:rsid w:val="006F1D1B"/>
    <w:rsid w:val="006F35AA"/>
    <w:rsid w:val="0070215A"/>
    <w:rsid w:val="0070340D"/>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604C"/>
    <w:rsid w:val="0076037D"/>
    <w:rsid w:val="007609D4"/>
    <w:rsid w:val="007609E5"/>
    <w:rsid w:val="00760ADA"/>
    <w:rsid w:val="007640CF"/>
    <w:rsid w:val="0077003D"/>
    <w:rsid w:val="00772852"/>
    <w:rsid w:val="00772D4B"/>
    <w:rsid w:val="00772D68"/>
    <w:rsid w:val="00772E22"/>
    <w:rsid w:val="007735D7"/>
    <w:rsid w:val="00776262"/>
    <w:rsid w:val="00776770"/>
    <w:rsid w:val="0077678A"/>
    <w:rsid w:val="00777092"/>
    <w:rsid w:val="00780857"/>
    <w:rsid w:val="007810AF"/>
    <w:rsid w:val="007838B4"/>
    <w:rsid w:val="00785503"/>
    <w:rsid w:val="007900E0"/>
    <w:rsid w:val="00791F9E"/>
    <w:rsid w:val="007935D5"/>
    <w:rsid w:val="007945BD"/>
    <w:rsid w:val="00795462"/>
    <w:rsid w:val="0079748D"/>
    <w:rsid w:val="007A0EEA"/>
    <w:rsid w:val="007A2E98"/>
    <w:rsid w:val="007A6F80"/>
    <w:rsid w:val="007A6FF0"/>
    <w:rsid w:val="007B0A88"/>
    <w:rsid w:val="007B231B"/>
    <w:rsid w:val="007B32D3"/>
    <w:rsid w:val="007B37E0"/>
    <w:rsid w:val="007C2534"/>
    <w:rsid w:val="007C3FD0"/>
    <w:rsid w:val="007C514A"/>
    <w:rsid w:val="007C51DC"/>
    <w:rsid w:val="007D0813"/>
    <w:rsid w:val="007D17B9"/>
    <w:rsid w:val="007D2D6B"/>
    <w:rsid w:val="007D3EF9"/>
    <w:rsid w:val="007D6EC6"/>
    <w:rsid w:val="007E258A"/>
    <w:rsid w:val="007E67B4"/>
    <w:rsid w:val="007E7820"/>
    <w:rsid w:val="007F255B"/>
    <w:rsid w:val="007F48E3"/>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082"/>
    <w:rsid w:val="00832BB0"/>
    <w:rsid w:val="008333F5"/>
    <w:rsid w:val="008338DC"/>
    <w:rsid w:val="00833F5C"/>
    <w:rsid w:val="00834485"/>
    <w:rsid w:val="0083476F"/>
    <w:rsid w:val="00836270"/>
    <w:rsid w:val="0083694F"/>
    <w:rsid w:val="00845721"/>
    <w:rsid w:val="00845B00"/>
    <w:rsid w:val="00845D80"/>
    <w:rsid w:val="00846DD9"/>
    <w:rsid w:val="00851485"/>
    <w:rsid w:val="00853A82"/>
    <w:rsid w:val="00854097"/>
    <w:rsid w:val="00854FF9"/>
    <w:rsid w:val="008557D0"/>
    <w:rsid w:val="0085763D"/>
    <w:rsid w:val="00860461"/>
    <w:rsid w:val="008609BC"/>
    <w:rsid w:val="00860C0A"/>
    <w:rsid w:val="008618B6"/>
    <w:rsid w:val="00864763"/>
    <w:rsid w:val="00866174"/>
    <w:rsid w:val="008713D4"/>
    <w:rsid w:val="0087192C"/>
    <w:rsid w:val="00873D2B"/>
    <w:rsid w:val="0087552A"/>
    <w:rsid w:val="00876600"/>
    <w:rsid w:val="00876AA0"/>
    <w:rsid w:val="008773D5"/>
    <w:rsid w:val="00877F8B"/>
    <w:rsid w:val="00882BF4"/>
    <w:rsid w:val="008833EE"/>
    <w:rsid w:val="00892B00"/>
    <w:rsid w:val="008953ED"/>
    <w:rsid w:val="00896AF6"/>
    <w:rsid w:val="008A1477"/>
    <w:rsid w:val="008A2A2B"/>
    <w:rsid w:val="008A4AB1"/>
    <w:rsid w:val="008B05B8"/>
    <w:rsid w:val="008B0B41"/>
    <w:rsid w:val="008B2A1A"/>
    <w:rsid w:val="008B5A4C"/>
    <w:rsid w:val="008B5BF1"/>
    <w:rsid w:val="008B5CFA"/>
    <w:rsid w:val="008B7EBA"/>
    <w:rsid w:val="008C0FEF"/>
    <w:rsid w:val="008C28FA"/>
    <w:rsid w:val="008C2D5D"/>
    <w:rsid w:val="008C3AC6"/>
    <w:rsid w:val="008C44A0"/>
    <w:rsid w:val="008C5AD7"/>
    <w:rsid w:val="008C5D10"/>
    <w:rsid w:val="008C5D11"/>
    <w:rsid w:val="008C6E8E"/>
    <w:rsid w:val="008C7659"/>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8F6E1C"/>
    <w:rsid w:val="00901A1F"/>
    <w:rsid w:val="009029CD"/>
    <w:rsid w:val="0090345A"/>
    <w:rsid w:val="0090742B"/>
    <w:rsid w:val="00913A6F"/>
    <w:rsid w:val="009145B4"/>
    <w:rsid w:val="00914705"/>
    <w:rsid w:val="00915D00"/>
    <w:rsid w:val="00915D9B"/>
    <w:rsid w:val="009163F6"/>
    <w:rsid w:val="00916C62"/>
    <w:rsid w:val="00916D3E"/>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4BF"/>
    <w:rsid w:val="009846FE"/>
    <w:rsid w:val="00985BAF"/>
    <w:rsid w:val="00990D2B"/>
    <w:rsid w:val="00993677"/>
    <w:rsid w:val="00993909"/>
    <w:rsid w:val="009943A8"/>
    <w:rsid w:val="00995388"/>
    <w:rsid w:val="009A0419"/>
    <w:rsid w:val="009A327C"/>
    <w:rsid w:val="009A37A2"/>
    <w:rsid w:val="009A4124"/>
    <w:rsid w:val="009A48C7"/>
    <w:rsid w:val="009A6DA1"/>
    <w:rsid w:val="009A711B"/>
    <w:rsid w:val="009A7C4E"/>
    <w:rsid w:val="009B0F8A"/>
    <w:rsid w:val="009B3F69"/>
    <w:rsid w:val="009B4760"/>
    <w:rsid w:val="009B519C"/>
    <w:rsid w:val="009B697D"/>
    <w:rsid w:val="009B7CAE"/>
    <w:rsid w:val="009C1C2E"/>
    <w:rsid w:val="009C2A37"/>
    <w:rsid w:val="009C3847"/>
    <w:rsid w:val="009C5398"/>
    <w:rsid w:val="009D0533"/>
    <w:rsid w:val="009D17A0"/>
    <w:rsid w:val="009D2FA4"/>
    <w:rsid w:val="009E0384"/>
    <w:rsid w:val="009E189C"/>
    <w:rsid w:val="009E289B"/>
    <w:rsid w:val="009E6584"/>
    <w:rsid w:val="009E73A4"/>
    <w:rsid w:val="009E75A1"/>
    <w:rsid w:val="009F5624"/>
    <w:rsid w:val="009F6FBA"/>
    <w:rsid w:val="009F70BF"/>
    <w:rsid w:val="009F7785"/>
    <w:rsid w:val="00A000B5"/>
    <w:rsid w:val="00A000EF"/>
    <w:rsid w:val="00A00BEE"/>
    <w:rsid w:val="00A00C84"/>
    <w:rsid w:val="00A014C0"/>
    <w:rsid w:val="00A0180A"/>
    <w:rsid w:val="00A033DA"/>
    <w:rsid w:val="00A037BF"/>
    <w:rsid w:val="00A05E4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920"/>
    <w:rsid w:val="00A71ABC"/>
    <w:rsid w:val="00A726A6"/>
    <w:rsid w:val="00A729D9"/>
    <w:rsid w:val="00A759C0"/>
    <w:rsid w:val="00A75B25"/>
    <w:rsid w:val="00A76F20"/>
    <w:rsid w:val="00A77E08"/>
    <w:rsid w:val="00A8009C"/>
    <w:rsid w:val="00A802EF"/>
    <w:rsid w:val="00A80A5F"/>
    <w:rsid w:val="00A8169A"/>
    <w:rsid w:val="00A81CEA"/>
    <w:rsid w:val="00A83153"/>
    <w:rsid w:val="00A83AE3"/>
    <w:rsid w:val="00A86D6C"/>
    <w:rsid w:val="00A870C9"/>
    <w:rsid w:val="00A90B68"/>
    <w:rsid w:val="00A929C2"/>
    <w:rsid w:val="00A92EFC"/>
    <w:rsid w:val="00A937C5"/>
    <w:rsid w:val="00A94243"/>
    <w:rsid w:val="00A955D6"/>
    <w:rsid w:val="00A95DD7"/>
    <w:rsid w:val="00A96888"/>
    <w:rsid w:val="00AA1A6C"/>
    <w:rsid w:val="00AA5190"/>
    <w:rsid w:val="00AA59A1"/>
    <w:rsid w:val="00AA6246"/>
    <w:rsid w:val="00AA649F"/>
    <w:rsid w:val="00AA7A7D"/>
    <w:rsid w:val="00AB49E7"/>
    <w:rsid w:val="00AB5A07"/>
    <w:rsid w:val="00AB6C1B"/>
    <w:rsid w:val="00AB7F45"/>
    <w:rsid w:val="00AC2BDD"/>
    <w:rsid w:val="00AC39F2"/>
    <w:rsid w:val="00AC41ED"/>
    <w:rsid w:val="00AC6FA1"/>
    <w:rsid w:val="00AD1072"/>
    <w:rsid w:val="00AD32A5"/>
    <w:rsid w:val="00AD3B63"/>
    <w:rsid w:val="00AE1F4F"/>
    <w:rsid w:val="00AE311F"/>
    <w:rsid w:val="00AE4338"/>
    <w:rsid w:val="00AE45AC"/>
    <w:rsid w:val="00AE66E8"/>
    <w:rsid w:val="00AE70A7"/>
    <w:rsid w:val="00AE74C4"/>
    <w:rsid w:val="00AF00B9"/>
    <w:rsid w:val="00AF07D5"/>
    <w:rsid w:val="00AF09B8"/>
    <w:rsid w:val="00AF3192"/>
    <w:rsid w:val="00AF4399"/>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1721F"/>
    <w:rsid w:val="00B20D2A"/>
    <w:rsid w:val="00B2124A"/>
    <w:rsid w:val="00B21422"/>
    <w:rsid w:val="00B21B25"/>
    <w:rsid w:val="00B22655"/>
    <w:rsid w:val="00B22922"/>
    <w:rsid w:val="00B22B85"/>
    <w:rsid w:val="00B23C69"/>
    <w:rsid w:val="00B27532"/>
    <w:rsid w:val="00B276DD"/>
    <w:rsid w:val="00B2777D"/>
    <w:rsid w:val="00B27C35"/>
    <w:rsid w:val="00B30C63"/>
    <w:rsid w:val="00B31B6A"/>
    <w:rsid w:val="00B32BF8"/>
    <w:rsid w:val="00B338DD"/>
    <w:rsid w:val="00B36B3D"/>
    <w:rsid w:val="00B40C04"/>
    <w:rsid w:val="00B40E4D"/>
    <w:rsid w:val="00B410A9"/>
    <w:rsid w:val="00B45552"/>
    <w:rsid w:val="00B45D0D"/>
    <w:rsid w:val="00B5015D"/>
    <w:rsid w:val="00B506CE"/>
    <w:rsid w:val="00B518DD"/>
    <w:rsid w:val="00B51A57"/>
    <w:rsid w:val="00B54301"/>
    <w:rsid w:val="00B54767"/>
    <w:rsid w:val="00B55676"/>
    <w:rsid w:val="00B55D4C"/>
    <w:rsid w:val="00B56B2E"/>
    <w:rsid w:val="00B5780D"/>
    <w:rsid w:val="00B61F3A"/>
    <w:rsid w:val="00B638D8"/>
    <w:rsid w:val="00B65180"/>
    <w:rsid w:val="00B65FE7"/>
    <w:rsid w:val="00B70336"/>
    <w:rsid w:val="00B70F3E"/>
    <w:rsid w:val="00B7272D"/>
    <w:rsid w:val="00B73914"/>
    <w:rsid w:val="00B745DB"/>
    <w:rsid w:val="00B82BD2"/>
    <w:rsid w:val="00B8519E"/>
    <w:rsid w:val="00B851AA"/>
    <w:rsid w:val="00B857ED"/>
    <w:rsid w:val="00B86B53"/>
    <w:rsid w:val="00B86C96"/>
    <w:rsid w:val="00B8702E"/>
    <w:rsid w:val="00B87AC4"/>
    <w:rsid w:val="00B87E4E"/>
    <w:rsid w:val="00B918B6"/>
    <w:rsid w:val="00BA0015"/>
    <w:rsid w:val="00BA0583"/>
    <w:rsid w:val="00BA3799"/>
    <w:rsid w:val="00BA3ECB"/>
    <w:rsid w:val="00BA4C3D"/>
    <w:rsid w:val="00BA5880"/>
    <w:rsid w:val="00BB06D2"/>
    <w:rsid w:val="00BB1BE0"/>
    <w:rsid w:val="00BB4EB2"/>
    <w:rsid w:val="00BC188B"/>
    <w:rsid w:val="00BC30AA"/>
    <w:rsid w:val="00BC33FD"/>
    <w:rsid w:val="00BC40EC"/>
    <w:rsid w:val="00BC67EE"/>
    <w:rsid w:val="00BC6DD7"/>
    <w:rsid w:val="00BD1599"/>
    <w:rsid w:val="00BD28C9"/>
    <w:rsid w:val="00BD2E40"/>
    <w:rsid w:val="00BD466D"/>
    <w:rsid w:val="00BD48AE"/>
    <w:rsid w:val="00BD66DA"/>
    <w:rsid w:val="00BD6714"/>
    <w:rsid w:val="00BD6B26"/>
    <w:rsid w:val="00BD79DB"/>
    <w:rsid w:val="00BE0841"/>
    <w:rsid w:val="00BE2348"/>
    <w:rsid w:val="00BE4CE2"/>
    <w:rsid w:val="00BE552D"/>
    <w:rsid w:val="00BE6EA9"/>
    <w:rsid w:val="00BF0DDE"/>
    <w:rsid w:val="00C01E7B"/>
    <w:rsid w:val="00C029C8"/>
    <w:rsid w:val="00C0446C"/>
    <w:rsid w:val="00C05C46"/>
    <w:rsid w:val="00C07EB8"/>
    <w:rsid w:val="00C1340F"/>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6A5"/>
    <w:rsid w:val="00C518BE"/>
    <w:rsid w:val="00C52667"/>
    <w:rsid w:val="00C52AF9"/>
    <w:rsid w:val="00C530D6"/>
    <w:rsid w:val="00C53298"/>
    <w:rsid w:val="00C54C45"/>
    <w:rsid w:val="00C5622C"/>
    <w:rsid w:val="00C5669E"/>
    <w:rsid w:val="00C601DE"/>
    <w:rsid w:val="00C60949"/>
    <w:rsid w:val="00C63853"/>
    <w:rsid w:val="00C6448B"/>
    <w:rsid w:val="00C66335"/>
    <w:rsid w:val="00C74663"/>
    <w:rsid w:val="00C7527D"/>
    <w:rsid w:val="00C75507"/>
    <w:rsid w:val="00C819F8"/>
    <w:rsid w:val="00C830C6"/>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A640D"/>
    <w:rsid w:val="00CB0759"/>
    <w:rsid w:val="00CB2DF6"/>
    <w:rsid w:val="00CB40E7"/>
    <w:rsid w:val="00CC1EF0"/>
    <w:rsid w:val="00CC317B"/>
    <w:rsid w:val="00CC38BE"/>
    <w:rsid w:val="00CC7545"/>
    <w:rsid w:val="00CD1ED9"/>
    <w:rsid w:val="00CD334E"/>
    <w:rsid w:val="00CD380D"/>
    <w:rsid w:val="00CD3F1C"/>
    <w:rsid w:val="00CD4626"/>
    <w:rsid w:val="00CD7C1F"/>
    <w:rsid w:val="00CD7E61"/>
    <w:rsid w:val="00CE06D5"/>
    <w:rsid w:val="00CE085E"/>
    <w:rsid w:val="00CE1CAB"/>
    <w:rsid w:val="00CE345C"/>
    <w:rsid w:val="00CE47BC"/>
    <w:rsid w:val="00CE6758"/>
    <w:rsid w:val="00CE6B0C"/>
    <w:rsid w:val="00CE7479"/>
    <w:rsid w:val="00CF008D"/>
    <w:rsid w:val="00CF0D28"/>
    <w:rsid w:val="00CF1E9F"/>
    <w:rsid w:val="00CF267E"/>
    <w:rsid w:val="00CF3A06"/>
    <w:rsid w:val="00CF53B2"/>
    <w:rsid w:val="00CF54CE"/>
    <w:rsid w:val="00CF7E73"/>
    <w:rsid w:val="00D02AD3"/>
    <w:rsid w:val="00D06384"/>
    <w:rsid w:val="00D06EF4"/>
    <w:rsid w:val="00D07252"/>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35992"/>
    <w:rsid w:val="00D37B74"/>
    <w:rsid w:val="00D37DFC"/>
    <w:rsid w:val="00D45296"/>
    <w:rsid w:val="00D45640"/>
    <w:rsid w:val="00D456AD"/>
    <w:rsid w:val="00D47301"/>
    <w:rsid w:val="00D51230"/>
    <w:rsid w:val="00D515C9"/>
    <w:rsid w:val="00D53BCF"/>
    <w:rsid w:val="00D542D7"/>
    <w:rsid w:val="00D55233"/>
    <w:rsid w:val="00D5536B"/>
    <w:rsid w:val="00D57007"/>
    <w:rsid w:val="00D602B5"/>
    <w:rsid w:val="00D61B65"/>
    <w:rsid w:val="00D6220A"/>
    <w:rsid w:val="00D625C5"/>
    <w:rsid w:val="00D635D6"/>
    <w:rsid w:val="00D65AC0"/>
    <w:rsid w:val="00D6600B"/>
    <w:rsid w:val="00D700DD"/>
    <w:rsid w:val="00D703AC"/>
    <w:rsid w:val="00D71595"/>
    <w:rsid w:val="00D72046"/>
    <w:rsid w:val="00D758D9"/>
    <w:rsid w:val="00D758ED"/>
    <w:rsid w:val="00D77077"/>
    <w:rsid w:val="00D83391"/>
    <w:rsid w:val="00D84899"/>
    <w:rsid w:val="00D8707A"/>
    <w:rsid w:val="00D876F1"/>
    <w:rsid w:val="00D91219"/>
    <w:rsid w:val="00D91E8F"/>
    <w:rsid w:val="00D944EE"/>
    <w:rsid w:val="00D96620"/>
    <w:rsid w:val="00D9748F"/>
    <w:rsid w:val="00DA1B73"/>
    <w:rsid w:val="00DA39AA"/>
    <w:rsid w:val="00DA41A9"/>
    <w:rsid w:val="00DA41D5"/>
    <w:rsid w:val="00DA44F0"/>
    <w:rsid w:val="00DA4A9A"/>
    <w:rsid w:val="00DB0992"/>
    <w:rsid w:val="00DB125C"/>
    <w:rsid w:val="00DB1FE4"/>
    <w:rsid w:val="00DB43E9"/>
    <w:rsid w:val="00DB619F"/>
    <w:rsid w:val="00DC0517"/>
    <w:rsid w:val="00DC0564"/>
    <w:rsid w:val="00DC4185"/>
    <w:rsid w:val="00DC6A61"/>
    <w:rsid w:val="00DC6ABE"/>
    <w:rsid w:val="00DD048D"/>
    <w:rsid w:val="00DD0906"/>
    <w:rsid w:val="00DD2381"/>
    <w:rsid w:val="00DD3709"/>
    <w:rsid w:val="00DD4335"/>
    <w:rsid w:val="00DD65DA"/>
    <w:rsid w:val="00DD6C7A"/>
    <w:rsid w:val="00DE07C1"/>
    <w:rsid w:val="00DE2B17"/>
    <w:rsid w:val="00DE36AB"/>
    <w:rsid w:val="00DE58BB"/>
    <w:rsid w:val="00DE6CFF"/>
    <w:rsid w:val="00DE75F1"/>
    <w:rsid w:val="00DE7A0C"/>
    <w:rsid w:val="00DE7F33"/>
    <w:rsid w:val="00DF0C12"/>
    <w:rsid w:val="00DF51D3"/>
    <w:rsid w:val="00DF5250"/>
    <w:rsid w:val="00DF5435"/>
    <w:rsid w:val="00DF67CD"/>
    <w:rsid w:val="00DF74F7"/>
    <w:rsid w:val="00E0133A"/>
    <w:rsid w:val="00E06063"/>
    <w:rsid w:val="00E10C34"/>
    <w:rsid w:val="00E1101B"/>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0E8"/>
    <w:rsid w:val="00E63503"/>
    <w:rsid w:val="00E63C46"/>
    <w:rsid w:val="00E63E6C"/>
    <w:rsid w:val="00E65DA9"/>
    <w:rsid w:val="00E73672"/>
    <w:rsid w:val="00E7375E"/>
    <w:rsid w:val="00E73A76"/>
    <w:rsid w:val="00E75BC5"/>
    <w:rsid w:val="00E75DAE"/>
    <w:rsid w:val="00E8099C"/>
    <w:rsid w:val="00E82E9F"/>
    <w:rsid w:val="00E8455D"/>
    <w:rsid w:val="00E86443"/>
    <w:rsid w:val="00E86A10"/>
    <w:rsid w:val="00E87002"/>
    <w:rsid w:val="00E87D8B"/>
    <w:rsid w:val="00E9257A"/>
    <w:rsid w:val="00E930B9"/>
    <w:rsid w:val="00E93AA0"/>
    <w:rsid w:val="00E948E1"/>
    <w:rsid w:val="00E9556A"/>
    <w:rsid w:val="00E9585D"/>
    <w:rsid w:val="00E95994"/>
    <w:rsid w:val="00E972A6"/>
    <w:rsid w:val="00EA1E4C"/>
    <w:rsid w:val="00EA24DB"/>
    <w:rsid w:val="00EA3350"/>
    <w:rsid w:val="00EB1DBF"/>
    <w:rsid w:val="00EB1F4F"/>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D6B79"/>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2244"/>
    <w:rsid w:val="00F03C1B"/>
    <w:rsid w:val="00F040D7"/>
    <w:rsid w:val="00F05975"/>
    <w:rsid w:val="00F068AF"/>
    <w:rsid w:val="00F06AEA"/>
    <w:rsid w:val="00F06DAC"/>
    <w:rsid w:val="00F07E44"/>
    <w:rsid w:val="00F103C7"/>
    <w:rsid w:val="00F11764"/>
    <w:rsid w:val="00F12E54"/>
    <w:rsid w:val="00F14AC5"/>
    <w:rsid w:val="00F16423"/>
    <w:rsid w:val="00F2245F"/>
    <w:rsid w:val="00F24F1A"/>
    <w:rsid w:val="00F31622"/>
    <w:rsid w:val="00F31BCE"/>
    <w:rsid w:val="00F3527F"/>
    <w:rsid w:val="00F357B6"/>
    <w:rsid w:val="00F3674E"/>
    <w:rsid w:val="00F40DA1"/>
    <w:rsid w:val="00F441AF"/>
    <w:rsid w:val="00F443B7"/>
    <w:rsid w:val="00F462DE"/>
    <w:rsid w:val="00F46D0E"/>
    <w:rsid w:val="00F46F43"/>
    <w:rsid w:val="00F5077B"/>
    <w:rsid w:val="00F50DBF"/>
    <w:rsid w:val="00F51D0B"/>
    <w:rsid w:val="00F527A8"/>
    <w:rsid w:val="00F53134"/>
    <w:rsid w:val="00F564F2"/>
    <w:rsid w:val="00F57BFD"/>
    <w:rsid w:val="00F60D21"/>
    <w:rsid w:val="00F61C03"/>
    <w:rsid w:val="00F64A6C"/>
    <w:rsid w:val="00F65999"/>
    <w:rsid w:val="00F70B94"/>
    <w:rsid w:val="00F71260"/>
    <w:rsid w:val="00F7238D"/>
    <w:rsid w:val="00F75CDE"/>
    <w:rsid w:val="00F76341"/>
    <w:rsid w:val="00F80D91"/>
    <w:rsid w:val="00F81DAB"/>
    <w:rsid w:val="00F81FF7"/>
    <w:rsid w:val="00F83D79"/>
    <w:rsid w:val="00F854D6"/>
    <w:rsid w:val="00F858BC"/>
    <w:rsid w:val="00F85ECA"/>
    <w:rsid w:val="00F870D1"/>
    <w:rsid w:val="00F8733F"/>
    <w:rsid w:val="00F87697"/>
    <w:rsid w:val="00F87F33"/>
    <w:rsid w:val="00F87F67"/>
    <w:rsid w:val="00F9108C"/>
    <w:rsid w:val="00F936B2"/>
    <w:rsid w:val="00F951C5"/>
    <w:rsid w:val="00F970F3"/>
    <w:rsid w:val="00FA50F6"/>
    <w:rsid w:val="00FA7217"/>
    <w:rsid w:val="00FB13DD"/>
    <w:rsid w:val="00FB3695"/>
    <w:rsid w:val="00FB75EA"/>
    <w:rsid w:val="00FC0075"/>
    <w:rsid w:val="00FC05EE"/>
    <w:rsid w:val="00FC107C"/>
    <w:rsid w:val="00FC186F"/>
    <w:rsid w:val="00FC2676"/>
    <w:rsid w:val="00FC276F"/>
    <w:rsid w:val="00FC2CBA"/>
    <w:rsid w:val="00FC33AA"/>
    <w:rsid w:val="00FC552D"/>
    <w:rsid w:val="00FC58DE"/>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1CD"/>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 w:type="character" w:styleId="FollowedHyperlink">
    <w:name w:val="FollowedHyperlink"/>
    <w:basedOn w:val="DefaultParagraphFont"/>
    <w:uiPriority w:val="99"/>
    <w:semiHidden/>
    <w:unhideWhenUsed/>
    <w:rsid w:val="00230937"/>
    <w:rPr>
      <w:color w:val="954F72" w:themeColor="followedHyperlink"/>
      <w:u w:val="single"/>
    </w:rPr>
  </w:style>
  <w:style w:type="character" w:customStyle="1" w:styleId="anchor-text">
    <w:name w:val="anchor-text"/>
    <w:basedOn w:val="DefaultParagraphFont"/>
    <w:rsid w:val="000320EB"/>
  </w:style>
  <w:style w:type="paragraph" w:customStyle="1" w:styleId="dx-doi">
    <w:name w:val="dx-doi"/>
    <w:basedOn w:val="Normal"/>
    <w:rsid w:val="00EA335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unhideWhenUsed/>
    <w:rsid w:val="002C0241"/>
    <w:pPr>
      <w:spacing w:before="100" w:beforeAutospacing="1" w:after="100" w:afterAutospacing="1" w:line="240" w:lineRule="auto"/>
    </w:pPr>
    <w:rPr>
      <w:rFonts w:ascii="Times New Roman" w:eastAsia="Times New Roman" w:hAnsi="Times New Roman" w:cs="Times New Roman"/>
      <w:sz w:val="24"/>
      <w:szCs w:val="24"/>
    </w:rPr>
  </w:style>
  <w:style w:type="character" w:styleId="HTMLSample">
    <w:name w:val="HTML Sample"/>
    <w:basedOn w:val="DefaultParagraphFont"/>
    <w:uiPriority w:val="99"/>
    <w:semiHidden/>
    <w:unhideWhenUsed/>
    <w:rsid w:val="00035B2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629673781">
      <w:bodyDiv w:val="1"/>
      <w:marLeft w:val="0"/>
      <w:marRight w:val="0"/>
      <w:marTop w:val="0"/>
      <w:marBottom w:val="0"/>
      <w:divBdr>
        <w:top w:val="none" w:sz="0" w:space="0" w:color="auto"/>
        <w:left w:val="none" w:sz="0" w:space="0" w:color="auto"/>
        <w:bottom w:val="none" w:sz="0" w:space="0" w:color="auto"/>
        <w:right w:val="none" w:sz="0" w:space="0" w:color="auto"/>
      </w:divBdr>
    </w:div>
    <w:div w:id="811404259">
      <w:bodyDiv w:val="1"/>
      <w:marLeft w:val="0"/>
      <w:marRight w:val="0"/>
      <w:marTop w:val="0"/>
      <w:marBottom w:val="0"/>
      <w:divBdr>
        <w:top w:val="none" w:sz="0" w:space="0" w:color="auto"/>
        <w:left w:val="none" w:sz="0" w:space="0" w:color="auto"/>
        <w:bottom w:val="none" w:sz="0" w:space="0" w:color="auto"/>
        <w:right w:val="none" w:sz="0" w:space="0" w:color="auto"/>
      </w:divBdr>
      <w:divsChild>
        <w:div w:id="1050492897">
          <w:marLeft w:val="0"/>
          <w:marRight w:val="0"/>
          <w:marTop w:val="0"/>
          <w:marBottom w:val="0"/>
          <w:divBdr>
            <w:top w:val="none" w:sz="0" w:space="0" w:color="auto"/>
            <w:left w:val="none" w:sz="0" w:space="0" w:color="auto"/>
            <w:bottom w:val="none" w:sz="0" w:space="0" w:color="auto"/>
            <w:right w:val="none" w:sz="0" w:space="0" w:color="auto"/>
          </w:divBdr>
          <w:divsChild>
            <w:div w:id="2018921876">
              <w:marLeft w:val="0"/>
              <w:marRight w:val="0"/>
              <w:marTop w:val="0"/>
              <w:marBottom w:val="0"/>
              <w:divBdr>
                <w:top w:val="none" w:sz="0" w:space="0" w:color="auto"/>
                <w:left w:val="none" w:sz="0" w:space="0" w:color="auto"/>
                <w:bottom w:val="none" w:sz="0" w:space="0" w:color="auto"/>
                <w:right w:val="none" w:sz="0" w:space="0" w:color="auto"/>
              </w:divBdr>
              <w:divsChild>
                <w:div w:id="59613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57870">
      <w:bodyDiv w:val="1"/>
      <w:marLeft w:val="0"/>
      <w:marRight w:val="0"/>
      <w:marTop w:val="0"/>
      <w:marBottom w:val="0"/>
      <w:divBdr>
        <w:top w:val="none" w:sz="0" w:space="0" w:color="auto"/>
        <w:left w:val="none" w:sz="0" w:space="0" w:color="auto"/>
        <w:bottom w:val="none" w:sz="0" w:space="0" w:color="auto"/>
        <w:right w:val="none" w:sz="0" w:space="0" w:color="auto"/>
      </w:divBdr>
      <w:divsChild>
        <w:div w:id="315694467">
          <w:marLeft w:val="0"/>
          <w:marRight w:val="0"/>
          <w:marTop w:val="0"/>
          <w:marBottom w:val="0"/>
          <w:divBdr>
            <w:top w:val="none" w:sz="0" w:space="0" w:color="auto"/>
            <w:left w:val="none" w:sz="0" w:space="0" w:color="auto"/>
            <w:bottom w:val="none" w:sz="0" w:space="0" w:color="auto"/>
            <w:right w:val="none" w:sz="0" w:space="0" w:color="auto"/>
          </w:divBdr>
          <w:divsChild>
            <w:div w:id="2027822139">
              <w:marLeft w:val="0"/>
              <w:marRight w:val="0"/>
              <w:marTop w:val="0"/>
              <w:marBottom w:val="0"/>
              <w:divBdr>
                <w:top w:val="none" w:sz="0" w:space="0" w:color="auto"/>
                <w:left w:val="none" w:sz="0" w:space="0" w:color="auto"/>
                <w:bottom w:val="none" w:sz="0" w:space="0" w:color="auto"/>
                <w:right w:val="none" w:sz="0" w:space="0" w:color="auto"/>
              </w:divBdr>
              <w:divsChild>
                <w:div w:id="14488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02429115">
      <w:bodyDiv w:val="1"/>
      <w:marLeft w:val="0"/>
      <w:marRight w:val="0"/>
      <w:marTop w:val="0"/>
      <w:marBottom w:val="0"/>
      <w:divBdr>
        <w:top w:val="none" w:sz="0" w:space="0" w:color="auto"/>
        <w:left w:val="none" w:sz="0" w:space="0" w:color="auto"/>
        <w:bottom w:val="none" w:sz="0" w:space="0" w:color="auto"/>
        <w:right w:val="none" w:sz="0" w:space="0" w:color="auto"/>
      </w:divBdr>
      <w:divsChild>
        <w:div w:id="9533124">
          <w:marLeft w:val="0"/>
          <w:marRight w:val="0"/>
          <w:marTop w:val="0"/>
          <w:marBottom w:val="0"/>
          <w:divBdr>
            <w:top w:val="none" w:sz="0" w:space="0" w:color="auto"/>
            <w:left w:val="none" w:sz="0" w:space="0" w:color="auto"/>
            <w:bottom w:val="none" w:sz="0" w:space="0" w:color="auto"/>
            <w:right w:val="none" w:sz="0" w:space="0" w:color="auto"/>
          </w:divBdr>
          <w:divsChild>
            <w:div w:id="1415780283">
              <w:marLeft w:val="0"/>
              <w:marRight w:val="0"/>
              <w:marTop w:val="0"/>
              <w:marBottom w:val="0"/>
              <w:divBdr>
                <w:top w:val="none" w:sz="0" w:space="0" w:color="auto"/>
                <w:left w:val="none" w:sz="0" w:space="0" w:color="auto"/>
                <w:bottom w:val="none" w:sz="0" w:space="0" w:color="auto"/>
                <w:right w:val="none" w:sz="0" w:space="0" w:color="auto"/>
              </w:divBdr>
              <w:divsChild>
                <w:div w:id="1311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788086113">
      <w:bodyDiv w:val="1"/>
      <w:marLeft w:val="0"/>
      <w:marRight w:val="0"/>
      <w:marTop w:val="0"/>
      <w:marBottom w:val="0"/>
      <w:divBdr>
        <w:top w:val="none" w:sz="0" w:space="0" w:color="auto"/>
        <w:left w:val="none" w:sz="0" w:space="0" w:color="auto"/>
        <w:bottom w:val="none" w:sz="0" w:space="0" w:color="auto"/>
        <w:right w:val="none" w:sz="0" w:space="0" w:color="auto"/>
      </w:divBdr>
      <w:divsChild>
        <w:div w:id="1734307307">
          <w:marLeft w:val="0"/>
          <w:marRight w:val="0"/>
          <w:marTop w:val="0"/>
          <w:marBottom w:val="0"/>
          <w:divBdr>
            <w:top w:val="none" w:sz="0" w:space="0" w:color="auto"/>
            <w:left w:val="none" w:sz="0" w:space="0" w:color="auto"/>
            <w:bottom w:val="none" w:sz="0" w:space="0" w:color="auto"/>
            <w:right w:val="none" w:sz="0" w:space="0" w:color="auto"/>
          </w:divBdr>
          <w:divsChild>
            <w:div w:id="1465389010">
              <w:marLeft w:val="0"/>
              <w:marRight w:val="0"/>
              <w:marTop w:val="0"/>
              <w:marBottom w:val="0"/>
              <w:divBdr>
                <w:top w:val="none" w:sz="0" w:space="0" w:color="auto"/>
                <w:left w:val="none" w:sz="0" w:space="0" w:color="auto"/>
                <w:bottom w:val="none" w:sz="0" w:space="0" w:color="auto"/>
                <w:right w:val="none" w:sz="0" w:space="0" w:color="auto"/>
              </w:divBdr>
              <w:divsChild>
                <w:div w:id="7821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gcb.14877" TargetMode="External"/><Relationship Id="rId2" Type="http://schemas.openxmlformats.org/officeDocument/2006/relationships/hyperlink" Target="https://doi.org/10.1016/j.geoderma.2023.116711" TargetMode="External"/><Relationship Id="rId1" Type="http://schemas.openxmlformats.org/officeDocument/2006/relationships/hyperlink" Target="https://doi.org/10.1080/10643389.2022.2049578" TargetMode="External"/><Relationship Id="rId4" Type="http://schemas.openxmlformats.org/officeDocument/2006/relationships/hyperlink" Target="https://doi.org/10.1016/j.soilbio.2020.10792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Laurent.philippot@inrae.fr" TargetMode="Externa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822</TotalTime>
  <Pages>46</Pages>
  <Words>62435</Words>
  <Characters>355882</Characters>
  <Application>Microsoft Office Word</Application>
  <DocSecurity>0</DocSecurity>
  <Lines>2965</Lines>
  <Paragraphs>8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1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78</cp:revision>
  <dcterms:created xsi:type="dcterms:W3CDTF">2024-05-20T07:41:00Z</dcterms:created>
  <dcterms:modified xsi:type="dcterms:W3CDTF">2024-05-2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KsWl1TH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